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883305" w14:textId="118FDDEB" w:rsidR="00E2373E" w:rsidRPr="00FA702C" w:rsidRDefault="003B1E0E" w:rsidP="000348CD">
      <w:pPr>
        <w:rPr>
          <w:rFonts w:eastAsiaTheme="majorEastAsia" w:cstheme="majorBidi"/>
          <w:b/>
          <w:spacing w:val="-10"/>
          <w:kern w:val="28"/>
          <w:sz w:val="32"/>
          <w:szCs w:val="56"/>
        </w:rPr>
      </w:pPr>
      <w:bookmarkStart w:id="0" w:name="_Hlk88829158"/>
      <w:r w:rsidRPr="00FA702C">
        <w:rPr>
          <w:rFonts w:eastAsiaTheme="majorEastAsia" w:cstheme="majorBidi"/>
          <w:b/>
          <w:spacing w:val="-10"/>
          <w:kern w:val="28"/>
          <w:sz w:val="32"/>
          <w:szCs w:val="56"/>
        </w:rPr>
        <w:t xml:space="preserve">COVID-19 and children with congenital anomalies: a </w:t>
      </w:r>
      <w:r w:rsidR="00F7402E" w:rsidRPr="00FA702C">
        <w:rPr>
          <w:rFonts w:eastAsiaTheme="majorEastAsia" w:cstheme="majorBidi"/>
          <w:b/>
          <w:spacing w:val="-10"/>
          <w:kern w:val="28"/>
          <w:sz w:val="32"/>
          <w:szCs w:val="56"/>
        </w:rPr>
        <w:t xml:space="preserve">European </w:t>
      </w:r>
      <w:r w:rsidRPr="00FA702C">
        <w:rPr>
          <w:rFonts w:eastAsiaTheme="majorEastAsia" w:cstheme="majorBidi"/>
          <w:b/>
          <w:spacing w:val="-10"/>
          <w:kern w:val="28"/>
          <w:sz w:val="32"/>
          <w:szCs w:val="56"/>
        </w:rPr>
        <w:t>survey</w:t>
      </w:r>
      <w:r w:rsidR="00093C62" w:rsidRPr="00FA702C">
        <w:rPr>
          <w:rFonts w:eastAsiaTheme="majorEastAsia" w:cstheme="majorBidi"/>
          <w:b/>
          <w:spacing w:val="-10"/>
          <w:kern w:val="28"/>
          <w:sz w:val="32"/>
          <w:szCs w:val="56"/>
        </w:rPr>
        <w:t xml:space="preserve"> </w:t>
      </w:r>
      <w:r w:rsidR="00F7402E" w:rsidRPr="00FA702C">
        <w:rPr>
          <w:rFonts w:eastAsiaTheme="majorEastAsia" w:cstheme="majorBidi"/>
          <w:b/>
          <w:spacing w:val="-10"/>
          <w:kern w:val="28"/>
          <w:sz w:val="32"/>
          <w:szCs w:val="56"/>
        </w:rPr>
        <w:t xml:space="preserve">of parents’ </w:t>
      </w:r>
      <w:r w:rsidR="00093C62" w:rsidRPr="00FA702C">
        <w:rPr>
          <w:rFonts w:eastAsiaTheme="majorEastAsia" w:cstheme="majorBidi"/>
          <w:b/>
          <w:spacing w:val="-10"/>
          <w:kern w:val="28"/>
          <w:sz w:val="32"/>
          <w:szCs w:val="56"/>
        </w:rPr>
        <w:t xml:space="preserve">experiences </w:t>
      </w:r>
      <w:r w:rsidR="00F7402E" w:rsidRPr="00FA702C">
        <w:rPr>
          <w:rFonts w:eastAsiaTheme="majorEastAsia" w:cstheme="majorBidi"/>
          <w:b/>
          <w:spacing w:val="-10"/>
          <w:kern w:val="28"/>
          <w:sz w:val="32"/>
          <w:szCs w:val="56"/>
        </w:rPr>
        <w:t xml:space="preserve">of </w:t>
      </w:r>
      <w:r w:rsidR="00093C62" w:rsidRPr="00FA702C">
        <w:rPr>
          <w:rFonts w:eastAsiaTheme="majorEastAsia" w:cstheme="majorBidi"/>
          <w:b/>
          <w:spacing w:val="-10"/>
          <w:kern w:val="28"/>
          <w:sz w:val="32"/>
          <w:szCs w:val="56"/>
        </w:rPr>
        <w:t>healthcare services.</w:t>
      </w:r>
    </w:p>
    <w:p w14:paraId="21BF6B87" w14:textId="69ADE34A" w:rsidR="00EF5967" w:rsidRPr="00FA702C" w:rsidRDefault="003B1E0E" w:rsidP="000348CD">
      <w:bookmarkStart w:id="1" w:name="_Hlk85551866"/>
      <w:bookmarkEnd w:id="0"/>
      <w:r w:rsidRPr="00FA702C">
        <w:t>Anna</w:t>
      </w:r>
      <w:r w:rsidR="00EF5967" w:rsidRPr="00FA702C">
        <w:t xml:space="preserve"> </w:t>
      </w:r>
      <w:r w:rsidRPr="00FA702C">
        <w:t>Latos-Bielenska</w:t>
      </w:r>
      <w:r w:rsidR="008F44ED" w:rsidRPr="00FA702C">
        <w:rPr>
          <w:vertAlign w:val="superscript"/>
        </w:rPr>
        <w:t>1</w:t>
      </w:r>
      <w:r w:rsidR="00A869F7" w:rsidRPr="00FA702C">
        <w:t>*</w:t>
      </w:r>
      <w:r w:rsidRPr="00FA702C">
        <w:t xml:space="preserve">, </w:t>
      </w:r>
      <w:r w:rsidR="008F44ED" w:rsidRPr="00FA702C">
        <w:t>Elena Marcus</w:t>
      </w:r>
      <w:r w:rsidR="008F44ED" w:rsidRPr="00FA702C">
        <w:rPr>
          <w:vertAlign w:val="superscript"/>
        </w:rPr>
        <w:t>2</w:t>
      </w:r>
      <w:r w:rsidR="00A869F7" w:rsidRPr="00FA702C">
        <w:t>*</w:t>
      </w:r>
      <w:r w:rsidR="008F44ED" w:rsidRPr="00FA702C">
        <w:t xml:space="preserve">, </w:t>
      </w:r>
      <w:r w:rsidRPr="00FA702C">
        <w:t>Anna Jamry-Dziurla</w:t>
      </w:r>
      <w:r w:rsidR="008F44ED" w:rsidRPr="00FA702C">
        <w:rPr>
          <w:vertAlign w:val="superscript"/>
        </w:rPr>
        <w:t>1</w:t>
      </w:r>
      <w:r w:rsidRPr="00FA702C">
        <w:t>,</w:t>
      </w:r>
      <w:r w:rsidR="000C0123" w:rsidRPr="00FA702C">
        <w:t xml:space="preserve"> Judith Rankin</w:t>
      </w:r>
      <w:r w:rsidR="000C0123" w:rsidRPr="00FA702C">
        <w:rPr>
          <w:vertAlign w:val="superscript"/>
        </w:rPr>
        <w:t>3</w:t>
      </w:r>
      <w:r w:rsidR="004301B6" w:rsidRPr="00FA702C">
        <w:t xml:space="preserve">, </w:t>
      </w:r>
      <w:r w:rsidRPr="00FA702C">
        <w:t>Ingeborg Barišić</w:t>
      </w:r>
      <w:r w:rsidR="000C0123" w:rsidRPr="00FA702C">
        <w:rPr>
          <w:vertAlign w:val="superscript"/>
        </w:rPr>
        <w:t>4</w:t>
      </w:r>
      <w:r w:rsidRPr="00FA702C">
        <w:t>, Clara Cavero</w:t>
      </w:r>
      <w:r w:rsidR="00312BB1" w:rsidRPr="00FA702C">
        <w:t>-Carbonell</w:t>
      </w:r>
      <w:r w:rsidR="000C0123" w:rsidRPr="00FA702C">
        <w:rPr>
          <w:vertAlign w:val="superscript"/>
        </w:rPr>
        <w:t>5</w:t>
      </w:r>
      <w:r w:rsidRPr="00FA702C">
        <w:t>, Elly Den Hond</w:t>
      </w:r>
      <w:r w:rsidR="000C0123" w:rsidRPr="00FA702C">
        <w:rPr>
          <w:vertAlign w:val="superscript"/>
        </w:rPr>
        <w:t>6</w:t>
      </w:r>
      <w:r w:rsidRPr="00FA702C">
        <w:t xml:space="preserve">, </w:t>
      </w:r>
      <w:r w:rsidR="000348CD" w:rsidRPr="00FA702C">
        <w:t>Ester Garne</w:t>
      </w:r>
      <w:r w:rsidR="000C0123" w:rsidRPr="00FA702C">
        <w:rPr>
          <w:vertAlign w:val="superscript"/>
        </w:rPr>
        <w:t>7</w:t>
      </w:r>
      <w:r w:rsidR="000348CD" w:rsidRPr="00FA702C">
        <w:t xml:space="preserve">, </w:t>
      </w:r>
      <w:r w:rsidRPr="00FA702C">
        <w:t>Lucas Ge</w:t>
      </w:r>
      <w:r w:rsidR="00180D06" w:rsidRPr="00FA702C">
        <w:t>n</w:t>
      </w:r>
      <w:r w:rsidRPr="00FA702C">
        <w:t>ard</w:t>
      </w:r>
      <w:r w:rsidR="000C0123" w:rsidRPr="00FA702C">
        <w:rPr>
          <w:vertAlign w:val="superscript"/>
        </w:rPr>
        <w:t>6</w:t>
      </w:r>
      <w:r w:rsidRPr="00FA702C">
        <w:t>, Ana João Santos</w:t>
      </w:r>
      <w:r w:rsidR="000C0123" w:rsidRPr="00FA702C">
        <w:rPr>
          <w:vertAlign w:val="superscript"/>
        </w:rPr>
        <w:t>8</w:t>
      </w:r>
      <w:r w:rsidRPr="00FA702C">
        <w:t xml:space="preserve">, </w:t>
      </w:r>
      <w:r w:rsidR="00421211" w:rsidRPr="00FA702C">
        <w:t xml:space="preserve">L </w:t>
      </w:r>
      <w:r w:rsidR="00420990" w:rsidRPr="00FA702C">
        <w:t xml:space="preserve">Renée </w:t>
      </w:r>
      <w:r w:rsidRPr="00FA702C">
        <w:t>Lutke</w:t>
      </w:r>
      <w:r w:rsidR="000C0123" w:rsidRPr="00FA702C">
        <w:rPr>
          <w:vertAlign w:val="superscript"/>
        </w:rPr>
        <w:t>9</w:t>
      </w:r>
      <w:r w:rsidRPr="00FA702C">
        <w:t>, Carlos Matias Dias</w:t>
      </w:r>
      <w:r w:rsidR="000C0123" w:rsidRPr="00FA702C">
        <w:rPr>
          <w:vertAlign w:val="superscript"/>
        </w:rPr>
        <w:t>8</w:t>
      </w:r>
      <w:r w:rsidRPr="00FA702C">
        <w:t xml:space="preserve">, </w:t>
      </w:r>
      <w:r w:rsidR="0099757B" w:rsidRPr="00FA702C">
        <w:rPr>
          <w:lang w:val="en-US"/>
        </w:rPr>
        <w:t>Christina Neergaard Pedersen</w:t>
      </w:r>
      <w:r w:rsidR="0099757B" w:rsidRPr="00FA702C">
        <w:rPr>
          <w:vertAlign w:val="superscript"/>
          <w:lang w:val="en-US"/>
        </w:rPr>
        <w:t>7</w:t>
      </w:r>
      <w:r w:rsidR="0099757B" w:rsidRPr="00FA702C">
        <w:rPr>
          <w:lang w:val="en-US"/>
        </w:rPr>
        <w:t xml:space="preserve">, </w:t>
      </w:r>
      <w:r w:rsidRPr="00FA702C">
        <w:t xml:space="preserve">Amanda </w:t>
      </w:r>
      <w:r w:rsidR="00312BB1" w:rsidRPr="00FA702C">
        <w:t xml:space="preserve">J </w:t>
      </w:r>
      <w:r w:rsidRPr="00FA702C">
        <w:t>Neville</w:t>
      </w:r>
      <w:r w:rsidR="000C0123" w:rsidRPr="00FA702C">
        <w:rPr>
          <w:vertAlign w:val="superscript"/>
        </w:rPr>
        <w:t>10</w:t>
      </w:r>
      <w:r w:rsidRPr="00FA702C">
        <w:t xml:space="preserve">, </w:t>
      </w:r>
      <w:r w:rsidR="00CD7E2D" w:rsidRPr="00FA702C">
        <w:t>Annika Niemann</w:t>
      </w:r>
      <w:r w:rsidR="00CD7E2D" w:rsidRPr="00FA702C">
        <w:rPr>
          <w:vertAlign w:val="superscript"/>
        </w:rPr>
        <w:t>1</w:t>
      </w:r>
      <w:r w:rsidR="000C0123" w:rsidRPr="00FA702C">
        <w:rPr>
          <w:vertAlign w:val="superscript"/>
        </w:rPr>
        <w:t>1</w:t>
      </w:r>
      <w:r w:rsidR="00CD7E2D" w:rsidRPr="00FA702C">
        <w:t xml:space="preserve">, </w:t>
      </w:r>
      <w:r w:rsidRPr="00FA702C">
        <w:t>Ljubica Odak</w:t>
      </w:r>
      <w:r w:rsidR="000C0123" w:rsidRPr="00FA702C">
        <w:rPr>
          <w:vertAlign w:val="superscript"/>
        </w:rPr>
        <w:t>4</w:t>
      </w:r>
      <w:r w:rsidRPr="00FA702C">
        <w:t>, Lucía Páramo-Rodríguez</w:t>
      </w:r>
      <w:r w:rsidR="000C0123" w:rsidRPr="00FA702C">
        <w:rPr>
          <w:vertAlign w:val="superscript"/>
        </w:rPr>
        <w:t>5</w:t>
      </w:r>
      <w:r w:rsidRPr="00FA702C">
        <w:t>, Anna Pierini</w:t>
      </w:r>
      <w:r w:rsidR="000348CD" w:rsidRPr="00FA702C">
        <w:rPr>
          <w:vertAlign w:val="superscript"/>
        </w:rPr>
        <w:t>1</w:t>
      </w:r>
      <w:r w:rsidR="000C0123" w:rsidRPr="00FA702C">
        <w:rPr>
          <w:vertAlign w:val="superscript"/>
        </w:rPr>
        <w:t>2</w:t>
      </w:r>
      <w:r w:rsidRPr="00FA702C">
        <w:t xml:space="preserve">, </w:t>
      </w:r>
      <w:r w:rsidR="000348CD" w:rsidRPr="00FA702C">
        <w:t>Anke Rissman</w:t>
      </w:r>
      <w:r w:rsidR="00180D06" w:rsidRPr="00FA702C">
        <w:t>n</w:t>
      </w:r>
      <w:r w:rsidR="000348CD" w:rsidRPr="00FA702C">
        <w:rPr>
          <w:vertAlign w:val="superscript"/>
        </w:rPr>
        <w:t>1</w:t>
      </w:r>
      <w:r w:rsidR="000C0123" w:rsidRPr="00FA702C">
        <w:rPr>
          <w:vertAlign w:val="superscript"/>
        </w:rPr>
        <w:t>1</w:t>
      </w:r>
      <w:r w:rsidR="000348CD" w:rsidRPr="00FA702C">
        <w:t xml:space="preserve">, </w:t>
      </w:r>
      <w:r w:rsidRPr="00FA702C">
        <w:t xml:space="preserve">Joan </w:t>
      </w:r>
      <w:r w:rsidR="00C95917" w:rsidRPr="00FA702C">
        <w:t xml:space="preserve">K </w:t>
      </w:r>
      <w:r w:rsidRPr="00FA702C">
        <w:t>Morris</w:t>
      </w:r>
      <w:r w:rsidR="008F44ED" w:rsidRPr="00FA702C">
        <w:rPr>
          <w:vertAlign w:val="superscript"/>
        </w:rPr>
        <w:t>2</w:t>
      </w:r>
      <w:r w:rsidRPr="00FA702C">
        <w:t>.</w:t>
      </w:r>
    </w:p>
    <w:bookmarkEnd w:id="1"/>
    <w:p w14:paraId="5B27298B" w14:textId="7C2DB0E0" w:rsidR="001407C3" w:rsidRPr="00FA702C" w:rsidRDefault="00EF5967" w:rsidP="000348CD">
      <w:r w:rsidRPr="00FA702C">
        <w:rPr>
          <w:vertAlign w:val="superscript"/>
        </w:rPr>
        <w:t>1</w:t>
      </w:r>
      <w:r w:rsidR="008F44ED" w:rsidRPr="00FA702C">
        <w:t xml:space="preserve">Chair and Department of Medical Genetics, Poznan University of Medical Sciences, </w:t>
      </w:r>
      <w:r w:rsidR="00D46FAE" w:rsidRPr="00FA702C">
        <w:t xml:space="preserve">Collegium </w:t>
      </w:r>
      <w:proofErr w:type="spellStart"/>
      <w:r w:rsidR="00D46FAE" w:rsidRPr="00FA702C">
        <w:t>Maius</w:t>
      </w:r>
      <w:proofErr w:type="spellEnd"/>
      <w:r w:rsidR="00D46FAE" w:rsidRPr="00FA702C">
        <w:t xml:space="preserve">, </w:t>
      </w:r>
      <w:proofErr w:type="spellStart"/>
      <w:r w:rsidR="00D46FAE" w:rsidRPr="00FA702C">
        <w:t>Fredry</w:t>
      </w:r>
      <w:proofErr w:type="spellEnd"/>
      <w:r w:rsidR="00D46FAE" w:rsidRPr="00FA702C">
        <w:t xml:space="preserve"> 10, 61-701, </w:t>
      </w:r>
      <w:proofErr w:type="spellStart"/>
      <w:r w:rsidR="00D46FAE" w:rsidRPr="00FA702C">
        <w:t>Poznań</w:t>
      </w:r>
      <w:proofErr w:type="spellEnd"/>
      <w:r w:rsidR="008F44ED" w:rsidRPr="00FA702C">
        <w:t>, Poland</w:t>
      </w:r>
      <w:r w:rsidR="000C0123" w:rsidRPr="00FA702C">
        <w:t>.</w:t>
      </w:r>
    </w:p>
    <w:p w14:paraId="7FE77AE8" w14:textId="3AFC3BF9" w:rsidR="00900A6F" w:rsidRPr="00FA702C" w:rsidRDefault="00900A6F" w:rsidP="000348CD">
      <w:r w:rsidRPr="00FA702C">
        <w:t>Anna Latos-Bielenska</w:t>
      </w:r>
      <w:r w:rsidR="000C02C5" w:rsidRPr="00FA702C">
        <w:t>,</w:t>
      </w:r>
      <w:r w:rsidR="00751BA5" w:rsidRPr="00FA702C">
        <w:t xml:space="preserve"> professor.</w:t>
      </w:r>
    </w:p>
    <w:p w14:paraId="43B6C12E" w14:textId="409A58CB" w:rsidR="00900A6F" w:rsidRPr="00FA702C" w:rsidRDefault="00900A6F" w:rsidP="000348CD">
      <w:r w:rsidRPr="00FA702C">
        <w:t>Anna Jamry-Dziurla</w:t>
      </w:r>
      <w:r w:rsidR="000C02C5" w:rsidRPr="00FA702C">
        <w:t>,</w:t>
      </w:r>
      <w:r w:rsidR="00751BA5" w:rsidRPr="00FA702C">
        <w:t xml:space="preserve"> deputy registry co-ordinator.</w:t>
      </w:r>
    </w:p>
    <w:p w14:paraId="4DC6B2ED" w14:textId="4AE89C74" w:rsidR="003B1E0E" w:rsidRPr="00FA702C" w:rsidRDefault="001407C3" w:rsidP="000348CD">
      <w:bookmarkStart w:id="2" w:name="_Hlk88829418"/>
      <w:r w:rsidRPr="00FA702C">
        <w:rPr>
          <w:vertAlign w:val="superscript"/>
        </w:rPr>
        <w:t>2</w:t>
      </w:r>
      <w:r w:rsidR="008F44ED" w:rsidRPr="00FA702C">
        <w:t xml:space="preserve">Population Health Research Institute, St George’s, University of London, </w:t>
      </w:r>
      <w:r w:rsidR="00D46FAE" w:rsidRPr="00FA702C">
        <w:t xml:space="preserve">Cranmer Terrace, London SW17 0RE, </w:t>
      </w:r>
      <w:r w:rsidR="008F44ED" w:rsidRPr="00FA702C">
        <w:t>U</w:t>
      </w:r>
      <w:r w:rsidR="000C0123" w:rsidRPr="00FA702C">
        <w:t>nited Kingdom</w:t>
      </w:r>
      <w:bookmarkEnd w:id="2"/>
      <w:r w:rsidR="000C0123" w:rsidRPr="00FA702C">
        <w:t>.</w:t>
      </w:r>
    </w:p>
    <w:p w14:paraId="58C6E668" w14:textId="1E794577" w:rsidR="00900A6F" w:rsidRPr="00FA702C" w:rsidRDefault="00900A6F" w:rsidP="000348CD">
      <w:r w:rsidRPr="00FA702C">
        <w:t>Elena Marcus, postdoctoral researcher.</w:t>
      </w:r>
    </w:p>
    <w:p w14:paraId="2D6AA28D" w14:textId="2CABC765" w:rsidR="00900A6F" w:rsidRPr="00FA702C" w:rsidRDefault="00900A6F" w:rsidP="000348CD">
      <w:r w:rsidRPr="00FA702C">
        <w:t>Joan K Morris, professor of statistics.</w:t>
      </w:r>
    </w:p>
    <w:p w14:paraId="57BF3A63" w14:textId="550D485B" w:rsidR="000C0123" w:rsidRPr="00FA702C" w:rsidRDefault="000C0123" w:rsidP="000348CD">
      <w:r w:rsidRPr="00FA702C">
        <w:rPr>
          <w:vertAlign w:val="superscript"/>
        </w:rPr>
        <w:t>3</w:t>
      </w:r>
      <w:r w:rsidRPr="00FA702C">
        <w:t>Population Health Sciences Institute, Newcastle University, Newcastle upon Tyne</w:t>
      </w:r>
      <w:r w:rsidR="00D46FAE" w:rsidRPr="00FA702C">
        <w:t>, NE1 7RU</w:t>
      </w:r>
      <w:r w:rsidRPr="00FA702C">
        <w:t>, United Kingdom.</w:t>
      </w:r>
    </w:p>
    <w:p w14:paraId="799D9CA7" w14:textId="501C57AD" w:rsidR="00900A6F" w:rsidRPr="00FA702C" w:rsidRDefault="00900A6F" w:rsidP="000348CD">
      <w:r w:rsidRPr="00FA702C">
        <w:t>Judith Rankin, professor of maternal and child health.</w:t>
      </w:r>
    </w:p>
    <w:p w14:paraId="2F0514A6" w14:textId="0842A0C4" w:rsidR="00900A6F" w:rsidRPr="00FA702C" w:rsidRDefault="000C0123" w:rsidP="00312BB1">
      <w:r w:rsidRPr="00FA702C">
        <w:rPr>
          <w:vertAlign w:val="superscript"/>
          <w:lang w:val="pl-PL"/>
        </w:rPr>
        <w:t>4</w:t>
      </w:r>
      <w:r w:rsidR="00312BB1" w:rsidRPr="00FA702C">
        <w:t xml:space="preserve">Children's Hospital Zagreb, Centre of Excellence for Reproductive and Regenerative Medicine, Medical School University of Zagreb, </w:t>
      </w:r>
      <w:r w:rsidR="00D46FAE" w:rsidRPr="00FA702C">
        <w:t xml:space="preserve">Ul. </w:t>
      </w:r>
      <w:proofErr w:type="spellStart"/>
      <w:r w:rsidR="00D46FAE" w:rsidRPr="00FA702C">
        <w:t>Vjekoslava</w:t>
      </w:r>
      <w:proofErr w:type="spellEnd"/>
      <w:r w:rsidR="00D46FAE" w:rsidRPr="00FA702C">
        <w:t xml:space="preserve"> </w:t>
      </w:r>
      <w:proofErr w:type="spellStart"/>
      <w:r w:rsidR="00D46FAE" w:rsidRPr="00FA702C">
        <w:t>Klaića</w:t>
      </w:r>
      <w:proofErr w:type="spellEnd"/>
      <w:r w:rsidR="00D46FAE" w:rsidRPr="00FA702C">
        <w:t xml:space="preserve"> 16, 10000, Zagreb, </w:t>
      </w:r>
      <w:r w:rsidR="00312BB1" w:rsidRPr="00FA702C">
        <w:t>Croati</w:t>
      </w:r>
      <w:r w:rsidR="00900A6F" w:rsidRPr="00FA702C">
        <w:t>a.</w:t>
      </w:r>
    </w:p>
    <w:p w14:paraId="7BD00172" w14:textId="289A02CE" w:rsidR="00900A6F" w:rsidRPr="00FA702C" w:rsidRDefault="00900A6F" w:rsidP="00312BB1">
      <w:r w:rsidRPr="00FA702C">
        <w:t>Ingeborg Barišić, professor.</w:t>
      </w:r>
    </w:p>
    <w:p w14:paraId="376A6710" w14:textId="0A313E73" w:rsidR="00DE3A8B" w:rsidRPr="00FA702C" w:rsidRDefault="00DE3A8B" w:rsidP="00312BB1">
      <w:pPr>
        <w:rPr>
          <w:lang w:val="pl-PL"/>
        </w:rPr>
      </w:pPr>
      <w:r w:rsidRPr="00FA702C">
        <w:t>Ljubica Odak</w:t>
      </w:r>
      <w:r w:rsidR="00E54922" w:rsidRPr="00FA702C">
        <w:t xml:space="preserve">, </w:t>
      </w:r>
      <w:r w:rsidR="00843590" w:rsidRPr="00FA702C">
        <w:t xml:space="preserve">consultant </w:t>
      </w:r>
      <w:r w:rsidR="00E54922" w:rsidRPr="00FA702C">
        <w:t>paediatrician.</w:t>
      </w:r>
    </w:p>
    <w:p w14:paraId="3430CE86" w14:textId="5735CF8B" w:rsidR="00EF5967" w:rsidRPr="00FA702C" w:rsidRDefault="000C0123" w:rsidP="00027C3A">
      <w:r w:rsidRPr="00FA702C">
        <w:rPr>
          <w:vertAlign w:val="superscript"/>
        </w:rPr>
        <w:t>5</w:t>
      </w:r>
      <w:r w:rsidR="00027C3A" w:rsidRPr="00FA702C">
        <w:t xml:space="preserve">Rare Diseases Research Unit, Foundation for the Promotion of Health and Biomedical Research in the Valencian Region, </w:t>
      </w:r>
      <w:r w:rsidR="00D46FAE" w:rsidRPr="00FA702C">
        <w:t xml:space="preserve">Av. de Catalunya, 21, 46020 </w:t>
      </w:r>
      <w:proofErr w:type="spellStart"/>
      <w:r w:rsidR="00D46FAE" w:rsidRPr="00FA702C">
        <w:t>València</w:t>
      </w:r>
      <w:proofErr w:type="spellEnd"/>
      <w:r w:rsidR="00D46FAE" w:rsidRPr="00FA702C">
        <w:t xml:space="preserve">, </w:t>
      </w:r>
      <w:r w:rsidR="00027C3A" w:rsidRPr="00FA702C">
        <w:t>Spain</w:t>
      </w:r>
      <w:r w:rsidRPr="00FA702C">
        <w:t>.</w:t>
      </w:r>
    </w:p>
    <w:p w14:paraId="4667F318" w14:textId="3FD5E9B9" w:rsidR="00900A6F" w:rsidRPr="00FA702C" w:rsidRDefault="00900A6F" w:rsidP="00027C3A">
      <w:r w:rsidRPr="00FA702C">
        <w:t>Clara Cavero-</w:t>
      </w:r>
      <w:proofErr w:type="spellStart"/>
      <w:r w:rsidRPr="00FA702C">
        <w:t>Carbonell</w:t>
      </w:r>
      <w:proofErr w:type="spellEnd"/>
      <w:r w:rsidRPr="00FA702C">
        <w:t>, researcher and head of the Rare Diseases Research Unit.</w:t>
      </w:r>
    </w:p>
    <w:p w14:paraId="2DC81256" w14:textId="775FC58A" w:rsidR="00900A6F" w:rsidRPr="00FA702C" w:rsidRDefault="00900A6F" w:rsidP="00027C3A">
      <w:r w:rsidRPr="00FA702C">
        <w:t>Lucía Páramo-Rodríguez, research assistant.</w:t>
      </w:r>
    </w:p>
    <w:p w14:paraId="6A7459A5" w14:textId="1A78384A" w:rsidR="00027C3A" w:rsidRPr="00FA702C" w:rsidRDefault="000C0123" w:rsidP="00027C3A">
      <w:r w:rsidRPr="00FA702C">
        <w:rPr>
          <w:vertAlign w:val="superscript"/>
        </w:rPr>
        <w:t>6</w:t>
      </w:r>
      <w:r w:rsidR="00027C3A" w:rsidRPr="00FA702C">
        <w:t>Provincial Institut</w:t>
      </w:r>
      <w:r w:rsidR="004160C9" w:rsidRPr="00FA702C">
        <w:t>e</w:t>
      </w:r>
      <w:r w:rsidR="00027C3A" w:rsidRPr="00FA702C">
        <w:t xml:space="preserve"> </w:t>
      </w:r>
      <w:r w:rsidR="004160C9" w:rsidRPr="00FA702C">
        <w:t xml:space="preserve">for </w:t>
      </w:r>
      <w:r w:rsidR="00027C3A" w:rsidRPr="00FA702C">
        <w:t xml:space="preserve">Hygiene (PIH), </w:t>
      </w:r>
      <w:proofErr w:type="spellStart"/>
      <w:r w:rsidR="00D46FAE" w:rsidRPr="00FA702C">
        <w:t>Kronenburgstraat</w:t>
      </w:r>
      <w:proofErr w:type="spellEnd"/>
      <w:r w:rsidR="00D46FAE" w:rsidRPr="00FA702C">
        <w:t xml:space="preserve"> 45, 2000 </w:t>
      </w:r>
      <w:proofErr w:type="spellStart"/>
      <w:r w:rsidR="00D46FAE" w:rsidRPr="00FA702C">
        <w:t>Antwerpen</w:t>
      </w:r>
      <w:proofErr w:type="spellEnd"/>
      <w:r w:rsidR="00027C3A" w:rsidRPr="00FA702C">
        <w:t>, Belgium</w:t>
      </w:r>
      <w:r w:rsidRPr="00FA702C">
        <w:t>.</w:t>
      </w:r>
    </w:p>
    <w:p w14:paraId="111437A4" w14:textId="09300172" w:rsidR="00421211" w:rsidRPr="00FA702C" w:rsidRDefault="00421211" w:rsidP="00027C3A">
      <w:r w:rsidRPr="00FA702C">
        <w:t xml:space="preserve">Elly Den </w:t>
      </w:r>
      <w:proofErr w:type="spellStart"/>
      <w:r w:rsidRPr="00FA702C">
        <w:t>Hond</w:t>
      </w:r>
      <w:proofErr w:type="spellEnd"/>
      <w:r w:rsidRPr="00FA702C">
        <w:t>, senior research associate.</w:t>
      </w:r>
    </w:p>
    <w:p w14:paraId="11B435ED" w14:textId="7EBF2C5E" w:rsidR="00DE3A8B" w:rsidRPr="00FA702C" w:rsidRDefault="00DE3A8B" w:rsidP="00027C3A">
      <w:r w:rsidRPr="00FA702C">
        <w:lastRenderedPageBreak/>
        <w:t xml:space="preserve">Lucas </w:t>
      </w:r>
      <w:proofErr w:type="spellStart"/>
      <w:r w:rsidRPr="00FA702C">
        <w:t>Genard</w:t>
      </w:r>
      <w:proofErr w:type="spellEnd"/>
      <w:r w:rsidR="00E440D5" w:rsidRPr="00FA702C">
        <w:t>, researcher.</w:t>
      </w:r>
    </w:p>
    <w:p w14:paraId="17CE17C8" w14:textId="62511521" w:rsidR="00027C3A" w:rsidRPr="00FA702C" w:rsidRDefault="000C0123" w:rsidP="00027C3A">
      <w:r w:rsidRPr="00FA702C">
        <w:rPr>
          <w:vertAlign w:val="superscript"/>
        </w:rPr>
        <w:t>7</w:t>
      </w:r>
      <w:r w:rsidR="006E1416" w:rsidRPr="00FA702C">
        <w:rPr>
          <w:lang w:val="en-US"/>
        </w:rPr>
        <w:t xml:space="preserve">University Hospital </w:t>
      </w:r>
      <w:proofErr w:type="spellStart"/>
      <w:r w:rsidR="006E1416" w:rsidRPr="00FA702C">
        <w:rPr>
          <w:lang w:val="en-US"/>
        </w:rPr>
        <w:t>Lillebaelt</w:t>
      </w:r>
      <w:proofErr w:type="spellEnd"/>
      <w:r w:rsidR="00027C3A" w:rsidRPr="00FA702C">
        <w:t xml:space="preserve">, </w:t>
      </w:r>
      <w:proofErr w:type="spellStart"/>
      <w:r w:rsidR="00D46FAE" w:rsidRPr="00FA702C">
        <w:t>Sygehusvej</w:t>
      </w:r>
      <w:proofErr w:type="spellEnd"/>
      <w:r w:rsidR="00D46FAE" w:rsidRPr="00FA702C">
        <w:t xml:space="preserve"> 24, 6000 Kolding, </w:t>
      </w:r>
      <w:r w:rsidR="00027C3A" w:rsidRPr="00FA702C">
        <w:t>Denmark</w:t>
      </w:r>
      <w:r w:rsidRPr="00FA702C">
        <w:t>.</w:t>
      </w:r>
    </w:p>
    <w:p w14:paraId="2AA2D4A2" w14:textId="2F032C10" w:rsidR="00900A6F" w:rsidRPr="00FA702C" w:rsidRDefault="00900A6F" w:rsidP="00027C3A">
      <w:pPr>
        <w:rPr>
          <w:lang w:val="en-US"/>
        </w:rPr>
      </w:pPr>
      <w:r w:rsidRPr="00FA702C">
        <w:t xml:space="preserve">Ester Garne, </w:t>
      </w:r>
      <w:r w:rsidRPr="00FA702C">
        <w:rPr>
          <w:lang w:val="en-US"/>
        </w:rPr>
        <w:t>consultant pediatrician and associate professor.</w:t>
      </w:r>
    </w:p>
    <w:p w14:paraId="27BE2BB2" w14:textId="5BC7D6C8" w:rsidR="00DE3A8B" w:rsidRPr="00FA702C" w:rsidRDefault="00DE3A8B" w:rsidP="00027C3A">
      <w:r w:rsidRPr="00FA702C">
        <w:rPr>
          <w:lang w:val="en-US"/>
        </w:rPr>
        <w:t>Christina Neergaard Pedersen</w:t>
      </w:r>
      <w:r w:rsidR="00E440D5" w:rsidRPr="00FA702C">
        <w:rPr>
          <w:lang w:val="en-US"/>
        </w:rPr>
        <w:t xml:space="preserve">, </w:t>
      </w:r>
      <w:r w:rsidR="0081550A" w:rsidRPr="00FA702C">
        <w:rPr>
          <w:lang w:val="en-US"/>
        </w:rPr>
        <w:t>specialty registrar</w:t>
      </w:r>
      <w:r w:rsidR="00E440D5" w:rsidRPr="00FA702C">
        <w:rPr>
          <w:lang w:val="en-US"/>
        </w:rPr>
        <w:t>.</w:t>
      </w:r>
    </w:p>
    <w:p w14:paraId="3AC62951" w14:textId="3A8F5487" w:rsidR="00027C3A" w:rsidRPr="00FA702C" w:rsidRDefault="000C0123" w:rsidP="000348CD">
      <w:r w:rsidRPr="00FA702C">
        <w:rPr>
          <w:vertAlign w:val="superscript"/>
        </w:rPr>
        <w:t>8</w:t>
      </w:r>
      <w:r w:rsidR="00910007" w:rsidRPr="00FA702C">
        <w:t>Department</w:t>
      </w:r>
      <w:r w:rsidR="006E1416" w:rsidRPr="00FA702C">
        <w:t xml:space="preserve"> of Epidemiology</w:t>
      </w:r>
      <w:r w:rsidR="00910007" w:rsidRPr="00FA702C">
        <w:t xml:space="preserve">, National Institute of Health Doctor Ricardo Jorge, </w:t>
      </w:r>
      <w:r w:rsidR="00D46FAE" w:rsidRPr="00FA702C">
        <w:t xml:space="preserve">Av. Padre Cruz, 1600-609 </w:t>
      </w:r>
      <w:proofErr w:type="spellStart"/>
      <w:r w:rsidR="00D46FAE" w:rsidRPr="00FA702C">
        <w:t>Lisboa</w:t>
      </w:r>
      <w:proofErr w:type="spellEnd"/>
      <w:r w:rsidR="00910007" w:rsidRPr="00FA702C">
        <w:t>, Portugal</w:t>
      </w:r>
      <w:r w:rsidRPr="00FA702C">
        <w:t>.</w:t>
      </w:r>
    </w:p>
    <w:p w14:paraId="1920B062" w14:textId="77777777" w:rsidR="00DE3A8B" w:rsidRPr="00FA702C" w:rsidRDefault="00DE3A8B" w:rsidP="00DE3A8B">
      <w:r w:rsidRPr="00FA702C">
        <w:t xml:space="preserve">Ana João Santos, senior technician. </w:t>
      </w:r>
    </w:p>
    <w:p w14:paraId="161B70E7" w14:textId="54F3B8F5" w:rsidR="00DE3A8B" w:rsidRPr="00FA702C" w:rsidRDefault="00DE3A8B" w:rsidP="00DE3A8B">
      <w:r w:rsidRPr="00FA702C">
        <w:t>Carlos Matias Dias</w:t>
      </w:r>
      <w:r w:rsidR="006E1416" w:rsidRPr="00FA702C">
        <w:t xml:space="preserve">, </w:t>
      </w:r>
      <w:r w:rsidR="007756E1" w:rsidRPr="00FA702C">
        <w:t>department co-ordinator</w:t>
      </w:r>
      <w:r w:rsidRPr="00FA702C">
        <w:t>.</w:t>
      </w:r>
    </w:p>
    <w:p w14:paraId="143D9EF8" w14:textId="0CEB58FB" w:rsidR="00027C3A" w:rsidRPr="00FA702C" w:rsidRDefault="000C0123" w:rsidP="00027C3A">
      <w:r w:rsidRPr="00FA702C">
        <w:rPr>
          <w:vertAlign w:val="superscript"/>
        </w:rPr>
        <w:t>9</w:t>
      </w:r>
      <w:r w:rsidR="00027C3A" w:rsidRPr="00FA702C">
        <w:t xml:space="preserve">Department of Genetics, University Medical </w:t>
      </w:r>
      <w:proofErr w:type="spellStart"/>
      <w:r w:rsidR="00027C3A" w:rsidRPr="00FA702C">
        <w:t>Center</w:t>
      </w:r>
      <w:proofErr w:type="spellEnd"/>
      <w:r w:rsidR="00027C3A" w:rsidRPr="00FA702C">
        <w:t xml:space="preserve">, University of Groningen, </w:t>
      </w:r>
      <w:r w:rsidR="00D46FAE" w:rsidRPr="00FA702C">
        <w:t>9712 CP Groningen</w:t>
      </w:r>
      <w:r w:rsidR="00027C3A" w:rsidRPr="00FA702C">
        <w:t>, Netherlands</w:t>
      </w:r>
      <w:r w:rsidRPr="00FA702C">
        <w:t>.</w:t>
      </w:r>
    </w:p>
    <w:p w14:paraId="3BC147E9" w14:textId="78586558" w:rsidR="00421211" w:rsidRPr="00FA702C" w:rsidRDefault="00421211" w:rsidP="00027C3A">
      <w:r w:rsidRPr="00FA702C">
        <w:t>L Renée Lutke, pharmacist/researcher</w:t>
      </w:r>
    </w:p>
    <w:p w14:paraId="6E8647FA" w14:textId="1F2C983D" w:rsidR="003F7019" w:rsidRPr="00FA702C" w:rsidRDefault="00027C3A" w:rsidP="003F7019">
      <w:r w:rsidRPr="00FA702C">
        <w:t xml:space="preserve"> </w:t>
      </w:r>
      <w:r w:rsidR="000C0123" w:rsidRPr="00FA702C">
        <w:rPr>
          <w:vertAlign w:val="superscript"/>
        </w:rPr>
        <w:t>10</w:t>
      </w:r>
      <w:r w:rsidR="003F7019" w:rsidRPr="00FA702C">
        <w:t xml:space="preserve"> IMER Registry (Emilia Romagna Registry of Birth Defects), </w:t>
      </w:r>
      <w:proofErr w:type="spellStart"/>
      <w:r w:rsidR="003F7019" w:rsidRPr="00FA702C">
        <w:t>Center</w:t>
      </w:r>
      <w:proofErr w:type="spellEnd"/>
      <w:r w:rsidR="003F7019" w:rsidRPr="00FA702C">
        <w:t xml:space="preserve"> for Clinical and Epidemiological Research, University of Ferrara</w:t>
      </w:r>
      <w:r w:rsidR="00421211" w:rsidRPr="00FA702C">
        <w:t xml:space="preserve">, </w:t>
      </w:r>
      <w:proofErr w:type="spellStart"/>
      <w:r w:rsidR="003F7019" w:rsidRPr="00FA702C">
        <w:t>Azienda</w:t>
      </w:r>
      <w:proofErr w:type="spellEnd"/>
      <w:r w:rsidR="003F7019" w:rsidRPr="00FA702C">
        <w:t xml:space="preserve"> </w:t>
      </w:r>
      <w:proofErr w:type="spellStart"/>
      <w:r w:rsidR="003F7019" w:rsidRPr="00FA702C">
        <w:t>Ospedaliero</w:t>
      </w:r>
      <w:proofErr w:type="spellEnd"/>
      <w:r w:rsidR="003F7019" w:rsidRPr="00FA702C">
        <w:t xml:space="preserve">- </w:t>
      </w:r>
      <w:proofErr w:type="spellStart"/>
      <w:r w:rsidR="003F7019" w:rsidRPr="00FA702C">
        <w:t>Universitaria</w:t>
      </w:r>
      <w:proofErr w:type="spellEnd"/>
      <w:r w:rsidR="003F7019" w:rsidRPr="00FA702C">
        <w:t xml:space="preserve"> di Ferrara</w:t>
      </w:r>
      <w:r w:rsidR="00421211" w:rsidRPr="00FA702C">
        <w:t xml:space="preserve">, </w:t>
      </w:r>
      <w:r w:rsidR="003F7019" w:rsidRPr="00FA702C">
        <w:t xml:space="preserve">Corso </w:t>
      </w:r>
      <w:proofErr w:type="spellStart"/>
      <w:r w:rsidR="003F7019" w:rsidRPr="00FA702C">
        <w:t>Giovecca</w:t>
      </w:r>
      <w:proofErr w:type="spellEnd"/>
      <w:r w:rsidR="003F7019" w:rsidRPr="00FA702C">
        <w:t>, 203</w:t>
      </w:r>
      <w:r w:rsidR="00421211" w:rsidRPr="00FA702C">
        <w:t xml:space="preserve">, </w:t>
      </w:r>
      <w:r w:rsidR="003F7019" w:rsidRPr="00FA702C">
        <w:t>44121 Ferrara (Italy)</w:t>
      </w:r>
      <w:r w:rsidR="00421211" w:rsidRPr="00FA702C">
        <w:t>.</w:t>
      </w:r>
    </w:p>
    <w:p w14:paraId="0CD91D47" w14:textId="0D34ACA7" w:rsidR="00421211" w:rsidRPr="00FA702C" w:rsidRDefault="00421211" w:rsidP="003F7019">
      <w:r w:rsidRPr="00FA702C">
        <w:t>Amanda J Neville, EUROCAT registry lead.</w:t>
      </w:r>
    </w:p>
    <w:p w14:paraId="1D96D7E3" w14:textId="1B2E8C31" w:rsidR="00027C3A" w:rsidRPr="00FA702C" w:rsidRDefault="00027C3A" w:rsidP="000348CD">
      <w:r w:rsidRPr="00FA702C">
        <w:rPr>
          <w:vertAlign w:val="superscript"/>
        </w:rPr>
        <w:t>1</w:t>
      </w:r>
      <w:r w:rsidR="000C0123" w:rsidRPr="00FA702C">
        <w:rPr>
          <w:vertAlign w:val="superscript"/>
        </w:rPr>
        <w:t>1</w:t>
      </w:r>
      <w:r w:rsidR="00CD7E2D" w:rsidRPr="00FA702C">
        <w:t>Malformation Monitoring Centre Saxony-Anhalt, Medical Faculty, Otto-von-Guericke</w:t>
      </w:r>
      <w:r w:rsidR="00312BB1" w:rsidRPr="00FA702C">
        <w:t>-</w:t>
      </w:r>
      <w:r w:rsidR="00CD7E2D" w:rsidRPr="00FA702C">
        <w:t xml:space="preserve">University Magdeburg, </w:t>
      </w:r>
      <w:r w:rsidR="00900A6F" w:rsidRPr="00FA702C">
        <w:rPr>
          <w:lang w:val="it-IT"/>
        </w:rPr>
        <w:t>Leipziger Str. 44</w:t>
      </w:r>
      <w:r w:rsidR="00D46FAE" w:rsidRPr="00FA702C">
        <w:t xml:space="preserve">, </w:t>
      </w:r>
      <w:r w:rsidR="00900A6F" w:rsidRPr="00FA702C">
        <w:rPr>
          <w:lang w:val="it-IT"/>
        </w:rPr>
        <w:t xml:space="preserve">39120 </w:t>
      </w:r>
      <w:r w:rsidR="00CD7E2D" w:rsidRPr="00FA702C">
        <w:t>Magdeburg, Germany</w:t>
      </w:r>
      <w:r w:rsidR="000C0123" w:rsidRPr="00FA702C">
        <w:t>.</w:t>
      </w:r>
    </w:p>
    <w:p w14:paraId="5D41DF6D" w14:textId="78D13285" w:rsidR="00931073" w:rsidRPr="00FA702C" w:rsidRDefault="00931073" w:rsidP="00931073">
      <w:r w:rsidRPr="00FA702C">
        <w:rPr>
          <w:lang w:val="it-IT"/>
        </w:rPr>
        <w:t xml:space="preserve">Anke Rissmann, </w:t>
      </w:r>
      <w:r w:rsidR="001C5FC9" w:rsidRPr="00FA702C">
        <w:rPr>
          <w:lang w:val="it-IT"/>
        </w:rPr>
        <w:t>consultant paediatrician and registry leader</w:t>
      </w:r>
      <w:r w:rsidR="00B36DA1" w:rsidRPr="00FA702C">
        <w:rPr>
          <w:lang w:val="it-IT"/>
        </w:rPr>
        <w:t>.</w:t>
      </w:r>
    </w:p>
    <w:p w14:paraId="432547B7" w14:textId="3F5E6232" w:rsidR="00931073" w:rsidRPr="00FA702C" w:rsidRDefault="00931073" w:rsidP="00931073">
      <w:pPr>
        <w:rPr>
          <w:vertAlign w:val="superscript"/>
          <w:lang w:val="it-IT"/>
        </w:rPr>
      </w:pPr>
      <w:r w:rsidRPr="00FA702C">
        <w:rPr>
          <w:lang w:val="it-IT"/>
        </w:rPr>
        <w:t xml:space="preserve">Annika Niemann, </w:t>
      </w:r>
      <w:r w:rsidR="001C5FC9" w:rsidRPr="00FA702C">
        <w:rPr>
          <w:lang w:val="it-IT"/>
        </w:rPr>
        <w:t>research associate.</w:t>
      </w:r>
    </w:p>
    <w:p w14:paraId="1880DCE2" w14:textId="00103E75" w:rsidR="00170682" w:rsidRPr="00FA702C" w:rsidRDefault="00027C3A" w:rsidP="00390B33">
      <w:r w:rsidRPr="00FA702C">
        <w:rPr>
          <w:vertAlign w:val="superscript"/>
        </w:rPr>
        <w:t>1</w:t>
      </w:r>
      <w:r w:rsidR="000C0123" w:rsidRPr="00FA702C">
        <w:rPr>
          <w:vertAlign w:val="superscript"/>
        </w:rPr>
        <w:t>2</w:t>
      </w:r>
      <w:r w:rsidR="00DD784B" w:rsidRPr="00FA702C">
        <w:t>Unit of Epidemiology of Rare Diseases and Congenital Anomalies</w:t>
      </w:r>
      <w:r w:rsidR="00B3795C" w:rsidRPr="00FA702C">
        <w:t>,</w:t>
      </w:r>
      <w:r w:rsidR="00DD784B" w:rsidRPr="00FA702C">
        <w:t xml:space="preserve"> Institute of Clinical Physiology, National Research Council, </w:t>
      </w:r>
      <w:r w:rsidR="00B3795C" w:rsidRPr="00FA702C">
        <w:t xml:space="preserve">Via Giuseppe </w:t>
      </w:r>
      <w:proofErr w:type="spellStart"/>
      <w:r w:rsidR="00B3795C" w:rsidRPr="00FA702C">
        <w:t>Moruzzi</w:t>
      </w:r>
      <w:proofErr w:type="spellEnd"/>
      <w:r w:rsidR="00B3795C" w:rsidRPr="00FA702C">
        <w:t>, 1, 56124 Pisa</w:t>
      </w:r>
      <w:r w:rsidR="00DD784B" w:rsidRPr="00FA702C">
        <w:t>, Italy.</w:t>
      </w:r>
    </w:p>
    <w:p w14:paraId="0A38C2A8" w14:textId="249D7C52" w:rsidR="00900A6F" w:rsidRPr="00FA702C" w:rsidRDefault="00900A6F" w:rsidP="00390B33">
      <w:r w:rsidRPr="00FA702C">
        <w:t xml:space="preserve">Anna Pierini, senior researcher. </w:t>
      </w:r>
    </w:p>
    <w:p w14:paraId="480FD9AF" w14:textId="77777777" w:rsidR="00390B33" w:rsidRPr="00FA702C" w:rsidRDefault="00390B33" w:rsidP="00390B33">
      <w:r w:rsidRPr="00FA702C">
        <w:rPr>
          <w:b/>
        </w:rPr>
        <w:t>*</w:t>
      </w:r>
      <w:r w:rsidRPr="00FA702C">
        <w:t>Joint first author: these authors contributed equally</w:t>
      </w:r>
    </w:p>
    <w:p w14:paraId="71B08634" w14:textId="08315C7E" w:rsidR="00170682" w:rsidRPr="00FA702C" w:rsidRDefault="00F2598F" w:rsidP="000348CD">
      <w:r w:rsidRPr="00FA702C">
        <w:rPr>
          <w:b/>
        </w:rPr>
        <w:t>Corresponding author</w:t>
      </w:r>
      <w:r w:rsidRPr="00FA702C">
        <w:t>: Dr Elena Marcus</w:t>
      </w:r>
      <w:r w:rsidR="00A63CDE" w:rsidRPr="00FA702C">
        <w:t xml:space="preserve">, </w:t>
      </w:r>
      <w:r w:rsidR="001407C3" w:rsidRPr="00FA702C">
        <w:t xml:space="preserve">Population Health Research Institute, St George’s, University of London, Cranmer Terrace, London SW17 0RE, UK. Email: </w:t>
      </w:r>
      <w:hyperlink r:id="rId11" w:history="1">
        <w:r w:rsidR="003B1E0E" w:rsidRPr="00FA702C">
          <w:rPr>
            <w:rStyle w:val="Hyperlink"/>
          </w:rPr>
          <w:t>emarcus@sgul.ac.uk</w:t>
        </w:r>
      </w:hyperlink>
      <w:r w:rsidR="001407C3" w:rsidRPr="00FA702C">
        <w:t xml:space="preserve">. </w:t>
      </w:r>
    </w:p>
    <w:p w14:paraId="2FBA5CD3" w14:textId="0AAC9080" w:rsidR="00261C61" w:rsidRPr="00FA702C" w:rsidRDefault="00261C61" w:rsidP="000348CD">
      <w:pPr>
        <w:sectPr w:rsidR="00261C61" w:rsidRPr="00FA702C" w:rsidSect="000348CD">
          <w:footerReference w:type="default" r:id="rId12"/>
          <w:pgSz w:w="11906" w:h="16838"/>
          <w:pgMar w:top="1440" w:right="1440" w:bottom="1440" w:left="1440" w:header="708" w:footer="708" w:gutter="0"/>
          <w:cols w:space="708"/>
          <w:docGrid w:linePitch="360"/>
        </w:sectPr>
      </w:pPr>
      <w:r w:rsidRPr="00FA702C">
        <w:rPr>
          <w:b/>
        </w:rPr>
        <w:t>Word Count</w:t>
      </w:r>
      <w:r w:rsidRPr="00FA702C">
        <w:t xml:space="preserve">:  </w:t>
      </w:r>
      <w:r w:rsidR="003444A8" w:rsidRPr="00FA702C">
        <w:t>4,421</w:t>
      </w:r>
    </w:p>
    <w:p w14:paraId="493D050E" w14:textId="77777777" w:rsidR="00D90E1D" w:rsidRPr="00FA702C" w:rsidRDefault="00D90E1D" w:rsidP="00090CAC">
      <w:pPr>
        <w:pStyle w:val="Heading1"/>
        <w:spacing w:before="0" w:after="160" w:line="276" w:lineRule="auto"/>
      </w:pPr>
      <w:r w:rsidRPr="00FA702C">
        <w:lastRenderedPageBreak/>
        <w:t>Abstract</w:t>
      </w:r>
      <w:r w:rsidRPr="00FA702C">
        <w:tab/>
      </w:r>
    </w:p>
    <w:p w14:paraId="44F7C37A" w14:textId="4415345B" w:rsidR="00D90E1D" w:rsidRPr="00FA702C" w:rsidRDefault="00390B33" w:rsidP="00090CAC">
      <w:pPr>
        <w:pStyle w:val="Heading2"/>
        <w:spacing w:before="0" w:after="160" w:line="276" w:lineRule="auto"/>
      </w:pPr>
      <w:r w:rsidRPr="00FA702C">
        <w:t>Objective</w:t>
      </w:r>
    </w:p>
    <w:p w14:paraId="7412F948" w14:textId="1E1AC173" w:rsidR="008F44ED" w:rsidRPr="00FA702C" w:rsidRDefault="001249C6" w:rsidP="00090CAC">
      <w:pPr>
        <w:spacing w:line="276" w:lineRule="auto"/>
      </w:pPr>
      <w:r w:rsidRPr="00FA702C">
        <w:t>To</w:t>
      </w:r>
      <w:r w:rsidR="008F44ED" w:rsidRPr="00FA702C">
        <w:t xml:space="preserve"> survey </w:t>
      </w:r>
      <w:r w:rsidR="00515DB1" w:rsidRPr="00FA702C">
        <w:t>parents and carers</w:t>
      </w:r>
      <w:r w:rsidR="008F44ED" w:rsidRPr="00FA702C">
        <w:t xml:space="preserve"> of children with </w:t>
      </w:r>
      <w:r w:rsidR="00F837D0" w:rsidRPr="00FA702C">
        <w:t xml:space="preserve">a </w:t>
      </w:r>
      <w:r w:rsidR="00C2460D" w:rsidRPr="00FA702C">
        <w:t>congenital anomaly (</w:t>
      </w:r>
      <w:r w:rsidR="00F837D0" w:rsidRPr="00FA702C">
        <w:t>CA</w:t>
      </w:r>
      <w:r w:rsidR="00C2460D" w:rsidRPr="00FA702C">
        <w:t>)</w:t>
      </w:r>
      <w:r w:rsidR="00F837D0" w:rsidRPr="00FA702C">
        <w:t xml:space="preserve"> </w:t>
      </w:r>
      <w:r w:rsidR="008F44ED" w:rsidRPr="00FA702C">
        <w:t xml:space="preserve">across Europe about </w:t>
      </w:r>
      <w:r w:rsidR="00C95917" w:rsidRPr="00FA702C">
        <w:t>their experiences</w:t>
      </w:r>
      <w:r w:rsidR="00D3037A" w:rsidRPr="00FA702C">
        <w:t xml:space="preserve"> of healthcare services</w:t>
      </w:r>
      <w:r w:rsidR="00C24DF5" w:rsidRPr="00FA702C">
        <w:t xml:space="preserve"> </w:t>
      </w:r>
      <w:r w:rsidR="00D3037A" w:rsidRPr="00FA702C">
        <w:t>and</w:t>
      </w:r>
      <w:r w:rsidR="00C24DF5" w:rsidRPr="00FA702C">
        <w:t xml:space="preserve"> </w:t>
      </w:r>
      <w:r w:rsidR="00D3037A" w:rsidRPr="00FA702C">
        <w:t>support</w:t>
      </w:r>
      <w:r w:rsidR="00C2460D" w:rsidRPr="00FA702C">
        <w:t xml:space="preserve"> during the COVID-19 pandemic</w:t>
      </w:r>
      <w:r w:rsidR="00C95917" w:rsidRPr="00FA702C">
        <w:t>.</w:t>
      </w:r>
    </w:p>
    <w:p w14:paraId="7F3CC08D" w14:textId="6F71D134" w:rsidR="00C2460D" w:rsidRPr="00FA702C" w:rsidRDefault="00C2460D" w:rsidP="00090CAC">
      <w:pPr>
        <w:pStyle w:val="Heading2"/>
        <w:spacing w:line="276" w:lineRule="auto"/>
      </w:pPr>
      <w:r w:rsidRPr="00FA702C">
        <w:t>Design</w:t>
      </w:r>
    </w:p>
    <w:p w14:paraId="7C739D44" w14:textId="13117E13" w:rsidR="00C2460D" w:rsidRPr="00FA702C" w:rsidRDefault="00C2460D" w:rsidP="00090CAC">
      <w:pPr>
        <w:spacing w:line="276" w:lineRule="auto"/>
      </w:pPr>
      <w:r w:rsidRPr="00FA702C">
        <w:t>Cross-sectional study</w:t>
      </w:r>
      <w:r w:rsidR="007008C9" w:rsidRPr="00FA702C">
        <w:t>.</w:t>
      </w:r>
    </w:p>
    <w:p w14:paraId="5029EB46" w14:textId="7DEB97DB" w:rsidR="00C2460D" w:rsidRPr="00FA702C" w:rsidRDefault="00C2460D" w:rsidP="00090CAC">
      <w:pPr>
        <w:pStyle w:val="Heading2"/>
        <w:spacing w:line="276" w:lineRule="auto"/>
      </w:pPr>
      <w:r w:rsidRPr="00FA702C">
        <w:t>Setting</w:t>
      </w:r>
    </w:p>
    <w:p w14:paraId="522DA950" w14:textId="6AD094E1" w:rsidR="00C2460D" w:rsidRPr="00FA702C" w:rsidRDefault="00C2460D" w:rsidP="00090CAC">
      <w:pPr>
        <w:spacing w:line="276" w:lineRule="auto"/>
      </w:pPr>
      <w:r w:rsidRPr="00FA702C">
        <w:t>Online survey in 10 European countries,</w:t>
      </w:r>
      <w:r w:rsidR="00FC491F" w:rsidRPr="00FA702C">
        <w:t xml:space="preserve"> open from</w:t>
      </w:r>
      <w:r w:rsidRPr="00FA702C">
        <w:t xml:space="preserve"> </w:t>
      </w:r>
      <w:r w:rsidR="007008C9" w:rsidRPr="00FA702C">
        <w:t>8</w:t>
      </w:r>
      <w:r w:rsidR="00FC491F" w:rsidRPr="00FA702C">
        <w:rPr>
          <w:vertAlign w:val="superscript"/>
        </w:rPr>
        <w:t>th</w:t>
      </w:r>
      <w:r w:rsidR="00FC491F" w:rsidRPr="00FA702C">
        <w:t xml:space="preserve"> </w:t>
      </w:r>
      <w:r w:rsidR="007008C9" w:rsidRPr="00FA702C">
        <w:t>March 2021 to 14</w:t>
      </w:r>
      <w:r w:rsidR="00FC491F" w:rsidRPr="00FA702C">
        <w:rPr>
          <w:vertAlign w:val="superscript"/>
        </w:rPr>
        <w:t>th</w:t>
      </w:r>
      <w:r w:rsidR="00FC491F" w:rsidRPr="00FA702C">
        <w:t xml:space="preserve"> </w:t>
      </w:r>
      <w:r w:rsidR="007008C9" w:rsidRPr="00FA702C">
        <w:t>July 2021.</w:t>
      </w:r>
    </w:p>
    <w:p w14:paraId="64C00481" w14:textId="23DADE72" w:rsidR="00C2460D" w:rsidRPr="00FA702C" w:rsidRDefault="00C2460D" w:rsidP="00090CAC">
      <w:pPr>
        <w:pStyle w:val="Heading2"/>
        <w:spacing w:line="276" w:lineRule="auto"/>
      </w:pPr>
      <w:r w:rsidRPr="00FA702C">
        <w:t xml:space="preserve">Population </w:t>
      </w:r>
    </w:p>
    <w:p w14:paraId="1E948692" w14:textId="17B31B5B" w:rsidR="007008C9" w:rsidRPr="00FA702C" w:rsidRDefault="007008C9" w:rsidP="00090CAC">
      <w:pPr>
        <w:spacing w:line="276" w:lineRule="auto"/>
      </w:pPr>
      <w:r w:rsidRPr="00FA702C">
        <w:t xml:space="preserve">1,070 parents and carers of children </w:t>
      </w:r>
      <w:r w:rsidR="004F5A07" w:rsidRPr="00FA702C">
        <w:t xml:space="preserve">aged 0-10 years </w:t>
      </w:r>
      <w:r w:rsidRPr="00FA702C">
        <w:t xml:space="preserve">with </w:t>
      </w:r>
      <w:r w:rsidR="004F5A07" w:rsidRPr="00FA702C">
        <w:t>a cleft lip, spina bifida, congenital heart defect (CHD) requiring surgery, and/or Down syndrome.</w:t>
      </w:r>
    </w:p>
    <w:p w14:paraId="6C231608" w14:textId="7CDBA5F1" w:rsidR="00C2460D" w:rsidRPr="00FA702C" w:rsidRDefault="00C2460D" w:rsidP="00090CAC">
      <w:pPr>
        <w:pStyle w:val="Heading2"/>
        <w:spacing w:line="276" w:lineRule="auto"/>
      </w:pPr>
      <w:r w:rsidRPr="00FA702C">
        <w:t>Main outcome measures</w:t>
      </w:r>
    </w:p>
    <w:p w14:paraId="117A0E62" w14:textId="56941CCA" w:rsidR="004F5A07" w:rsidRPr="00FA702C" w:rsidRDefault="00F7402E" w:rsidP="00090CAC">
      <w:pPr>
        <w:spacing w:line="276" w:lineRule="auto"/>
      </w:pPr>
      <w:r w:rsidRPr="00FA702C">
        <w:t xml:space="preserve">Parental </w:t>
      </w:r>
      <w:r w:rsidR="00BE3A9E" w:rsidRPr="00FA702C">
        <w:t>views about</w:t>
      </w:r>
      <w:r w:rsidR="004F5A07" w:rsidRPr="00FA702C">
        <w:t xml:space="preserve">: the provision of care for their child (cancellation/postponement of appointments, virtual appointments, access to medication), </w:t>
      </w:r>
      <w:r w:rsidR="00BE3A9E" w:rsidRPr="00FA702C">
        <w:t xml:space="preserve">the </w:t>
      </w:r>
      <w:r w:rsidR="004F5A07" w:rsidRPr="00FA702C">
        <w:t xml:space="preserve">impact of disruptions to healthcare on </w:t>
      </w:r>
      <w:r w:rsidR="005B0B38" w:rsidRPr="00FA702C">
        <w:t xml:space="preserve">their </w:t>
      </w:r>
      <w:r w:rsidR="004F5A07" w:rsidRPr="00FA702C">
        <w:t>child’s health and well-being, and satisfaction with support from medical sources, organisations and close relationships.</w:t>
      </w:r>
    </w:p>
    <w:p w14:paraId="212FDF9D" w14:textId="4E273391" w:rsidR="00D90E1D" w:rsidRPr="00FA702C" w:rsidRDefault="00D90E1D" w:rsidP="00090CAC">
      <w:pPr>
        <w:pStyle w:val="Heading2"/>
        <w:spacing w:before="0" w:after="160" w:line="276" w:lineRule="auto"/>
      </w:pPr>
      <w:r w:rsidRPr="00FA702C">
        <w:t xml:space="preserve">Results </w:t>
      </w:r>
    </w:p>
    <w:p w14:paraId="6E140880" w14:textId="17D25EA6" w:rsidR="008F44ED" w:rsidRPr="00FA702C" w:rsidRDefault="00BE3A9E" w:rsidP="00090CAC">
      <w:pPr>
        <w:spacing w:line="276" w:lineRule="auto"/>
      </w:pPr>
      <w:r w:rsidRPr="00FA702C">
        <w:t>Disruptions to</w:t>
      </w:r>
      <w:r w:rsidR="00A5597C" w:rsidRPr="00FA702C">
        <w:t xml:space="preserve"> healthcare appointments were </w:t>
      </w:r>
      <w:r w:rsidR="005B0B38" w:rsidRPr="00FA702C">
        <w:t xml:space="preserve">significantly </w:t>
      </w:r>
      <w:r w:rsidR="00A5597C" w:rsidRPr="00FA702C">
        <w:t>highe</w:t>
      </w:r>
      <w:r w:rsidR="005B0B38" w:rsidRPr="00FA702C">
        <w:t>r (p&lt;0.001)</w:t>
      </w:r>
      <w:r w:rsidR="00A5597C" w:rsidRPr="00FA702C">
        <w:t xml:space="preserve"> in the UK and Poland, with approximately two-thirds of participants reporting ‘cancelled or postponed’ tests </w:t>
      </w:r>
      <w:r w:rsidR="00E32E0E" w:rsidRPr="00FA702C">
        <w:t>(</w:t>
      </w:r>
      <w:r w:rsidR="00227F11" w:rsidRPr="00FA702C">
        <w:t>67/101</w:t>
      </w:r>
      <w:r w:rsidR="00E32E0E" w:rsidRPr="00FA702C">
        <w:t xml:space="preserve">; </w:t>
      </w:r>
      <w:r w:rsidR="00227F11" w:rsidRPr="00FA702C">
        <w:t>256/389</w:t>
      </w:r>
      <w:r w:rsidR="00E32E0E" w:rsidRPr="00FA702C">
        <w:t xml:space="preserve">) </w:t>
      </w:r>
      <w:r w:rsidR="00A5597C" w:rsidRPr="00FA702C">
        <w:t xml:space="preserve">and procedures compared with </w:t>
      </w:r>
      <w:r w:rsidR="00554791" w:rsidRPr="00FA702C">
        <w:t xml:space="preserve">approximately </w:t>
      </w:r>
      <w:r w:rsidR="00A5597C" w:rsidRPr="00FA702C">
        <w:t xml:space="preserve">20% in Germany </w:t>
      </w:r>
      <w:r w:rsidR="00E32E0E" w:rsidRPr="00FA702C">
        <w:t>(</w:t>
      </w:r>
      <w:r w:rsidR="00227F11" w:rsidRPr="00FA702C">
        <w:t>13/74</w:t>
      </w:r>
      <w:r w:rsidR="00E32E0E" w:rsidRPr="00FA702C">
        <w:t xml:space="preserve">) </w:t>
      </w:r>
      <w:r w:rsidR="00A5597C" w:rsidRPr="00FA702C">
        <w:t>and Belgium/Netherlands</w:t>
      </w:r>
      <w:r w:rsidR="00E32E0E" w:rsidRPr="00FA702C">
        <w:t xml:space="preserve"> (</w:t>
      </w:r>
      <w:r w:rsidR="00227F11" w:rsidRPr="00FA702C">
        <w:t>11/55</w:t>
      </w:r>
      <w:r w:rsidR="00E32E0E" w:rsidRPr="00FA702C">
        <w:t>)</w:t>
      </w:r>
      <w:r w:rsidR="00A5597C" w:rsidRPr="00FA702C">
        <w:t xml:space="preserve">. A third of participants in the UK and Poland reported ‘cancelled or postponed’ surgeries </w:t>
      </w:r>
      <w:r w:rsidR="00E32E0E" w:rsidRPr="00FA702C">
        <w:t>(</w:t>
      </w:r>
      <w:r w:rsidR="00227F11" w:rsidRPr="00FA702C">
        <w:t>22/72</w:t>
      </w:r>
      <w:r w:rsidR="00E32E0E" w:rsidRPr="00FA702C">
        <w:t xml:space="preserve">; </w:t>
      </w:r>
      <w:r w:rsidR="00227F11" w:rsidRPr="00FA702C">
        <w:t>98/266</w:t>
      </w:r>
      <w:r w:rsidR="00E32E0E" w:rsidRPr="00FA702C">
        <w:t xml:space="preserve">) </w:t>
      </w:r>
      <w:r w:rsidR="00A5597C" w:rsidRPr="00FA702C">
        <w:t>compared with only 8% in Germany</w:t>
      </w:r>
      <w:r w:rsidR="00E32E0E" w:rsidRPr="00FA702C">
        <w:t xml:space="preserve"> (</w:t>
      </w:r>
      <w:r w:rsidR="00227F11" w:rsidRPr="00FA702C">
        <w:t>5/64</w:t>
      </w:r>
      <w:r w:rsidR="00E32E0E" w:rsidRPr="00FA702C">
        <w:t>)</w:t>
      </w:r>
      <w:r w:rsidR="00A5597C" w:rsidRPr="00FA702C">
        <w:t xml:space="preserve">. </w:t>
      </w:r>
      <w:r w:rsidR="00FB1E1A" w:rsidRPr="00FA702C">
        <w:t xml:space="preserve">In Poland, 43% </w:t>
      </w:r>
      <w:r w:rsidR="00857164" w:rsidRPr="00FA702C">
        <w:t>(</w:t>
      </w:r>
      <w:r w:rsidR="006A4AD1" w:rsidRPr="00FA702C">
        <w:t>136/314</w:t>
      </w:r>
      <w:r w:rsidR="00857164" w:rsidRPr="00FA702C">
        <w:t xml:space="preserve">) </w:t>
      </w:r>
      <w:r w:rsidR="00FB1E1A" w:rsidRPr="00FA702C">
        <w:t>of parents reported that changes to their child’s ongoing treatment had moderately</w:t>
      </w:r>
      <w:r w:rsidR="00A31425" w:rsidRPr="00FA702C">
        <w:t xml:space="preserve"> to </w:t>
      </w:r>
      <w:r w:rsidR="00FB1E1A" w:rsidRPr="00FA702C">
        <w:t xml:space="preserve">severely affected their child’s health, significantly higher than </w:t>
      </w:r>
      <w:r w:rsidR="00D3037A" w:rsidRPr="00FA702C">
        <w:t>all other countries</w:t>
      </w:r>
      <w:r w:rsidR="00A5597C" w:rsidRPr="00FA702C">
        <w:t xml:space="preserve"> (p</w:t>
      </w:r>
      <w:r w:rsidR="005B0B38" w:rsidRPr="00FA702C">
        <w:t>&lt;0.001)</w:t>
      </w:r>
      <w:r w:rsidR="00D3037A" w:rsidRPr="00FA702C">
        <w:t xml:space="preserve">. </w:t>
      </w:r>
      <w:r w:rsidR="00E9317C" w:rsidRPr="00FA702C">
        <w:t>S</w:t>
      </w:r>
      <w:r w:rsidR="00D3037A" w:rsidRPr="00FA702C">
        <w:t xml:space="preserve">atisfaction ratings for </w:t>
      </w:r>
      <w:r w:rsidR="00E9317C" w:rsidRPr="00FA702C">
        <w:t xml:space="preserve">support from </w:t>
      </w:r>
      <w:r w:rsidR="00E234FB" w:rsidRPr="00FA702C">
        <w:t>general practitioners</w:t>
      </w:r>
      <w:r w:rsidR="00D3037A" w:rsidRPr="00FA702C">
        <w:t xml:space="preserve"> were lowest in the UK and Poland, and lowest in Poland and Italy for specialist doctors and nurses.</w:t>
      </w:r>
    </w:p>
    <w:p w14:paraId="44A25616" w14:textId="0DA94D01" w:rsidR="00D90E1D" w:rsidRPr="00FA702C" w:rsidRDefault="00D90E1D" w:rsidP="00090CAC">
      <w:pPr>
        <w:pStyle w:val="Heading2"/>
        <w:spacing w:before="0" w:after="160" w:line="276" w:lineRule="auto"/>
      </w:pPr>
      <w:r w:rsidRPr="00FA702C">
        <w:t>Conclusion</w:t>
      </w:r>
    </w:p>
    <w:p w14:paraId="37C69376" w14:textId="2CE7DB6F" w:rsidR="00E6438A" w:rsidRPr="00FA702C" w:rsidRDefault="00E234FB" w:rsidP="00090CAC">
      <w:pPr>
        <w:spacing w:line="276" w:lineRule="auto"/>
      </w:pPr>
      <w:r w:rsidRPr="00FA702C">
        <w:t xml:space="preserve">A large proportion of participants reported disruptions to healthcare during the pandemic, which for </w:t>
      </w:r>
      <w:r w:rsidR="00A5597C" w:rsidRPr="00FA702C">
        <w:t xml:space="preserve">some </w:t>
      </w:r>
      <w:r w:rsidRPr="00FA702C">
        <w:t>had a significant impact on their child’s health.</w:t>
      </w:r>
      <w:r w:rsidR="00FC491F" w:rsidRPr="00FA702C">
        <w:t xml:space="preserve"> </w:t>
      </w:r>
      <w:r w:rsidR="004508C8" w:rsidRPr="00FA702C">
        <w:t xml:space="preserve">Regional differences in disruptions raise </w:t>
      </w:r>
      <w:bookmarkStart w:id="3" w:name="_Hlk90475518"/>
      <w:r w:rsidR="004508C8" w:rsidRPr="00FA702C">
        <w:t xml:space="preserve">questions about the </w:t>
      </w:r>
      <w:r w:rsidR="00FA32FB" w:rsidRPr="00FA702C">
        <w:t>competence</w:t>
      </w:r>
      <w:r w:rsidR="004508C8" w:rsidRPr="00FA702C">
        <w:t xml:space="preserve"> of certain</w:t>
      </w:r>
      <w:r w:rsidR="00E6438A" w:rsidRPr="00FA702C">
        <w:t xml:space="preserve"> healthcare systems</w:t>
      </w:r>
      <w:r w:rsidR="00D71C98" w:rsidRPr="00FA702C">
        <w:t xml:space="preserve"> to meet the needs of this vulnerable group of patients</w:t>
      </w:r>
      <w:r w:rsidR="005B0B38" w:rsidRPr="00FA702C">
        <w:t xml:space="preserve"> and indicate </w:t>
      </w:r>
      <w:r w:rsidR="00D71C98" w:rsidRPr="00FA702C">
        <w:t>improve</w:t>
      </w:r>
      <w:r w:rsidR="005B0B38" w:rsidRPr="00FA702C">
        <w:t>ments should be strived for</w:t>
      </w:r>
      <w:r w:rsidR="00D71C98" w:rsidRPr="00FA702C">
        <w:t xml:space="preserve"> in some regions</w:t>
      </w:r>
      <w:r w:rsidR="00BE3A9E" w:rsidRPr="00FA702C">
        <w:t>.</w:t>
      </w:r>
      <w:bookmarkEnd w:id="3"/>
    </w:p>
    <w:p w14:paraId="3E953BDE" w14:textId="77777777" w:rsidR="00D90E1D" w:rsidRPr="00FA702C" w:rsidRDefault="00D90E1D" w:rsidP="00090CAC">
      <w:pPr>
        <w:pStyle w:val="Heading2"/>
        <w:spacing w:before="0" w:after="160" w:line="276" w:lineRule="auto"/>
      </w:pPr>
      <w:r w:rsidRPr="00FA702C">
        <w:t>Keywords</w:t>
      </w:r>
    </w:p>
    <w:p w14:paraId="076E84F9" w14:textId="1E8181EF" w:rsidR="008F44ED" w:rsidRPr="00FA702C" w:rsidRDefault="008F44ED" w:rsidP="00090CAC">
      <w:pPr>
        <w:spacing w:line="276" w:lineRule="auto"/>
      </w:pPr>
      <w:r w:rsidRPr="00FA702C">
        <w:t>congenital anomaly, COVID-19, child, parental experience, provision of healthcare, support</w:t>
      </w:r>
      <w:r w:rsidR="00DD784B" w:rsidRPr="00FA702C">
        <w:t>, survey</w:t>
      </w:r>
    </w:p>
    <w:p w14:paraId="29B939A1" w14:textId="27A531A6" w:rsidR="008F44ED" w:rsidRPr="00FA702C" w:rsidRDefault="008F44ED" w:rsidP="008F44ED">
      <w:pPr>
        <w:sectPr w:rsidR="008F44ED" w:rsidRPr="00FA702C" w:rsidSect="000348CD">
          <w:pgSz w:w="11906" w:h="16838"/>
          <w:pgMar w:top="1440" w:right="1440" w:bottom="1440" w:left="1440" w:header="708" w:footer="708" w:gutter="0"/>
          <w:cols w:space="708"/>
          <w:docGrid w:linePitch="360"/>
        </w:sectPr>
      </w:pPr>
    </w:p>
    <w:p w14:paraId="1487A654" w14:textId="77777777" w:rsidR="001C3EB0" w:rsidRPr="00FA702C" w:rsidRDefault="001C3EB0" w:rsidP="001C3EB0">
      <w:pPr>
        <w:pStyle w:val="Heading1"/>
      </w:pPr>
      <w:r w:rsidRPr="00FA702C">
        <w:lastRenderedPageBreak/>
        <w:t>Strengths and limitations</w:t>
      </w:r>
    </w:p>
    <w:p w14:paraId="771CD4A5" w14:textId="0D02326D" w:rsidR="001C3EB0" w:rsidRPr="00FA702C" w:rsidRDefault="001C3EB0" w:rsidP="001C3EB0">
      <w:pPr>
        <w:pStyle w:val="ListParagraph"/>
        <w:numPr>
          <w:ilvl w:val="0"/>
          <w:numId w:val="50"/>
        </w:numPr>
      </w:pPr>
      <w:r w:rsidRPr="00FA702C">
        <w:t xml:space="preserve">Surveys the experiences of a large total number of parents and carers across </w:t>
      </w:r>
      <w:r w:rsidR="005258B0" w:rsidRPr="00FA702C">
        <w:t xml:space="preserve">several </w:t>
      </w:r>
      <w:r w:rsidRPr="00FA702C">
        <w:t xml:space="preserve">European countries and congenital anomaly types. </w:t>
      </w:r>
      <w:r w:rsidR="00574618" w:rsidRPr="00FA702C">
        <w:t>The proportion of each CA type in the study sample reflects the relative number of live births with each CA in Europe</w:t>
      </w:r>
      <w:r w:rsidR="00E944C9" w:rsidRPr="00FA702C">
        <w:t>.</w:t>
      </w:r>
    </w:p>
    <w:p w14:paraId="23FC4852" w14:textId="758A04F4" w:rsidR="001C3EB0" w:rsidRPr="00FA702C" w:rsidRDefault="001C3EB0" w:rsidP="00F2483A">
      <w:pPr>
        <w:pStyle w:val="ListParagraph"/>
        <w:numPr>
          <w:ilvl w:val="0"/>
          <w:numId w:val="50"/>
        </w:numPr>
      </w:pPr>
      <w:bookmarkStart w:id="4" w:name="_Hlk90477949"/>
      <w:r w:rsidRPr="00FA702C">
        <w:t>High item-level response rates, sugges</w:t>
      </w:r>
      <w:r w:rsidR="002862DB" w:rsidRPr="00FA702C">
        <w:t>ts</w:t>
      </w:r>
      <w:r w:rsidRPr="00FA702C">
        <w:t xml:space="preserve"> </w:t>
      </w:r>
      <w:r w:rsidR="002862DB" w:rsidRPr="00FA702C">
        <w:t xml:space="preserve">that </w:t>
      </w:r>
      <w:r w:rsidRPr="00FA702C">
        <w:t xml:space="preserve">survey items were relevant to participants and easy to complete. </w:t>
      </w:r>
      <w:bookmarkEnd w:id="4"/>
    </w:p>
    <w:p w14:paraId="40C1E3F2" w14:textId="75F5394D" w:rsidR="002862DB" w:rsidRPr="00FA702C" w:rsidRDefault="002862DB" w:rsidP="007E2432">
      <w:pPr>
        <w:pStyle w:val="ListParagraph"/>
        <w:numPr>
          <w:ilvl w:val="0"/>
          <w:numId w:val="50"/>
        </w:numPr>
      </w:pPr>
      <w:r w:rsidRPr="00FA702C">
        <w:t>Potential bias in responses due to the use of social media for recruitment, for example, excluding people living with ‘digital poverty’ and those who do not engage with patient and parent organisations</w:t>
      </w:r>
      <w:r w:rsidR="003444A8" w:rsidRPr="00FA702C">
        <w:t xml:space="preserve">, limiting the </w:t>
      </w:r>
      <w:r w:rsidR="005258B0" w:rsidRPr="00FA702C">
        <w:t>generalisability of findings</w:t>
      </w:r>
      <w:r w:rsidR="003444A8" w:rsidRPr="00FA702C">
        <w:t>.</w:t>
      </w:r>
      <w:r w:rsidRPr="00FA702C">
        <w:t xml:space="preserve"> </w:t>
      </w:r>
    </w:p>
    <w:p w14:paraId="01E723B5" w14:textId="21913729" w:rsidR="001C3EB0" w:rsidRPr="00FA702C" w:rsidRDefault="001C3EB0" w:rsidP="001C3EB0">
      <w:pPr>
        <w:pStyle w:val="ListParagraph"/>
        <w:numPr>
          <w:ilvl w:val="0"/>
          <w:numId w:val="50"/>
        </w:numPr>
      </w:pPr>
      <w:r w:rsidRPr="00FA702C">
        <w:t xml:space="preserve">Inability to conduct a full pilot of the final survey to explore item acceptability, comprehension, and relevance. Possible that there may </w:t>
      </w:r>
      <w:r w:rsidR="00E944C9" w:rsidRPr="00FA702C">
        <w:t>be</w:t>
      </w:r>
      <w:r w:rsidRPr="00FA702C">
        <w:t xml:space="preserve"> some issues with the wording or content of</w:t>
      </w:r>
      <w:r w:rsidR="00173F82" w:rsidRPr="00FA702C">
        <w:t xml:space="preserve"> </w:t>
      </w:r>
      <w:r w:rsidRPr="00FA702C">
        <w:t xml:space="preserve">items. </w:t>
      </w:r>
    </w:p>
    <w:p w14:paraId="277C2CAE" w14:textId="3F8D97B6" w:rsidR="00D90E1D" w:rsidRPr="00FA702C" w:rsidRDefault="00D90E1D" w:rsidP="000348CD">
      <w:pPr>
        <w:pStyle w:val="Heading1"/>
        <w:spacing w:before="0" w:after="160"/>
      </w:pPr>
      <w:bookmarkStart w:id="5" w:name="_Hlk94018381"/>
      <w:r w:rsidRPr="00FA702C">
        <w:t>Background</w:t>
      </w:r>
    </w:p>
    <w:p w14:paraId="0B98CDA7" w14:textId="64B86DD9" w:rsidR="00BE5BCF" w:rsidRPr="00FA702C" w:rsidRDefault="008263DC" w:rsidP="005162E9">
      <w:bookmarkStart w:id="6" w:name="_Hlk100827195"/>
      <w:r w:rsidRPr="00FA702C">
        <w:t xml:space="preserve">The coronavirus disease 2019 (COVID-19) pandemic </w:t>
      </w:r>
      <w:r w:rsidR="00E35271" w:rsidRPr="00FA702C">
        <w:t>put pressure on</w:t>
      </w:r>
      <w:r w:rsidRPr="00FA702C">
        <w:t xml:space="preserve"> healthcare systems </w:t>
      </w:r>
      <w:r w:rsidR="00841C30" w:rsidRPr="00FA702C">
        <w:t>worldwide</w:t>
      </w:r>
      <w:r w:rsidRPr="00FA702C">
        <w:t xml:space="preserve">, causing severe disruptions to the delivery of </w:t>
      </w:r>
      <w:r w:rsidR="00276441" w:rsidRPr="00FA702C">
        <w:t xml:space="preserve">non-essential </w:t>
      </w:r>
      <w:r w:rsidRPr="00FA702C">
        <w:t>services</w:t>
      </w:r>
      <w:r w:rsidR="00351E3D" w:rsidRPr="00FA702C">
        <w:t>,</w:t>
      </w:r>
      <w:r w:rsidR="00276441" w:rsidRPr="00FA702C">
        <w:t xml:space="preserve"> as </w:t>
      </w:r>
      <w:r w:rsidR="00351E3D" w:rsidRPr="00FA702C">
        <w:t>staff were re-deployed to acute care</w:t>
      </w:r>
      <w:r w:rsidR="00227F11" w:rsidRPr="00FA702C">
        <w:t>,</w:t>
      </w:r>
      <w:r w:rsidR="00351E3D" w:rsidRPr="00FA702C">
        <w:t xml:space="preserve"> and outpatient treatment and follow-up was reduced due to concerns about viral transmission in hospital</w:t>
      </w:r>
      <w:r w:rsidR="00FC491F" w:rsidRPr="00FA702C">
        <w:t>.</w:t>
      </w:r>
      <w:r w:rsidR="00114D9C" w:rsidRPr="00FA702C">
        <w:fldChar w:fldCharType="begin">
          <w:fldData xml:space="preserve">PEVuZE5vdGU+PENpdGU+PEF1dGhvcj5TbW9saWM8L0F1dGhvcj48WWVhcj4yMDIxPC9ZZWFyPjxS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=
</w:fldData>
        </w:fldChar>
      </w:r>
      <w:r w:rsidR="00E953E6" w:rsidRPr="00FA702C">
        <w:instrText xml:space="preserve"> ADDIN EN.CITE </w:instrText>
      </w:r>
      <w:r w:rsidR="00E953E6" w:rsidRPr="00FA702C">
        <w:fldChar w:fldCharType="begin">
          <w:fldData xml:space="preserve">PEVuZE5vdGU+PENpdGU+PEF1dGhvcj5TbW9saWM8L0F1dGhvcj48WWVhcj4yMDIxPC9ZZWFyPjxS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=
</w:fldData>
        </w:fldChar>
      </w:r>
      <w:r w:rsidR="00E953E6" w:rsidRPr="00FA702C">
        <w:instrText xml:space="preserve"> ADDIN EN.CITE.DATA </w:instrText>
      </w:r>
      <w:r w:rsidR="00E953E6" w:rsidRPr="00FA702C">
        <w:fldChar w:fldCharType="end"/>
      </w:r>
      <w:r w:rsidR="00114D9C" w:rsidRPr="00FA702C">
        <w:fldChar w:fldCharType="separate"/>
      </w:r>
      <w:r w:rsidR="00E953E6" w:rsidRPr="00FA702C">
        <w:rPr>
          <w:noProof/>
          <w:vertAlign w:val="superscript"/>
        </w:rPr>
        <w:t>1-3</w:t>
      </w:r>
      <w:r w:rsidR="00114D9C" w:rsidRPr="00FA702C">
        <w:fldChar w:fldCharType="end"/>
      </w:r>
      <w:r w:rsidR="00EE548F" w:rsidRPr="00FA702C">
        <w:t xml:space="preserve"> </w:t>
      </w:r>
      <w:r w:rsidR="00CA1237" w:rsidRPr="00FA702C">
        <w:t>Non-urgent elective</w:t>
      </w:r>
      <w:r w:rsidR="00EE548F" w:rsidRPr="00FA702C">
        <w:t xml:space="preserve"> care </w:t>
      </w:r>
      <w:r w:rsidR="00C95917" w:rsidRPr="00FA702C">
        <w:t>w</w:t>
      </w:r>
      <w:r w:rsidR="00EE548F" w:rsidRPr="00FA702C">
        <w:t xml:space="preserve">as </w:t>
      </w:r>
      <w:r w:rsidR="00626197" w:rsidRPr="00FA702C">
        <w:t xml:space="preserve">the </w:t>
      </w:r>
      <w:r w:rsidR="00EE548F" w:rsidRPr="00FA702C">
        <w:t>most heavily impacted, with</w:t>
      </w:r>
      <w:r w:rsidR="00626197" w:rsidRPr="00FA702C">
        <w:t xml:space="preserve"> a </w:t>
      </w:r>
      <w:r w:rsidR="00CA1237" w:rsidRPr="00FA702C">
        <w:t xml:space="preserve">record </w:t>
      </w:r>
      <w:r w:rsidR="00EE548F" w:rsidRPr="00FA702C">
        <w:t xml:space="preserve">backlog of </w:t>
      </w:r>
      <w:r w:rsidR="00626197" w:rsidRPr="00FA702C">
        <w:t>5.6</w:t>
      </w:r>
      <w:r w:rsidR="00DD784B" w:rsidRPr="00FA702C">
        <w:t xml:space="preserve"> </w:t>
      </w:r>
      <w:r w:rsidR="00626197" w:rsidRPr="00FA702C">
        <w:t>million cases reported in England in July 2021</w:t>
      </w:r>
      <w:r w:rsidR="00FC491F" w:rsidRPr="00FA702C">
        <w:t>.</w:t>
      </w:r>
      <w:bookmarkEnd w:id="6"/>
      <w:r w:rsidR="00CA1237" w:rsidRPr="00FA702C">
        <w:fldChar w:fldCharType="begin"/>
      </w:r>
      <w:r w:rsidR="00E953E6" w:rsidRPr="00FA702C">
        <w:instrText xml:space="preserve"> ADDIN EN.CITE &lt;EndNote&gt;&lt;Cite&gt;&lt;Author&gt;Gardner&lt;/Author&gt;&lt;Year&gt;2021&lt;/Year&gt;&lt;RecNum&gt;11343&lt;/RecNum&gt;&lt;DisplayText&gt;&lt;style face="superscript"&gt;4,5&lt;/style&gt;&lt;/DisplayText&gt;&lt;record&gt;&lt;rec-number&gt;11343&lt;/rec-number&gt;&lt;foreign-keys&gt;&lt;key app="EN" db-id="d20dw0p0wrvx5met2a7vzzzefzszwfzapr0t" timestamp="1636045962"&gt;11343&lt;/key&gt;&lt;/foreign-keys&gt;&lt;ref-type name="Journal Article"&gt;17&lt;/ref-type&gt;&lt;contributors&gt;&lt;authors&gt;&lt;author&gt;Gardner, T.&lt;/author&gt;&lt;author&gt;Fraser, C.&lt;/author&gt;&lt;/authors&gt;&lt;/contributors&gt;&lt;titles&gt;&lt;title&gt;Elective care: how has COVID-19 affected the waiting list? London: The Health Foundation&lt;/title&gt;&lt;/titles&gt;&lt;pages&gt;Available from: https://bit.ly/3EKqvRL [accessed 1 Nov 2021]&lt;/pages&gt;&lt;dates&gt;&lt;year&gt;2021&lt;/year&gt;&lt;/dates&gt;&lt;urls&gt;&lt;/urls&gt;&lt;/record&gt;&lt;/Cite&gt;&lt;Cite&gt;&lt;Author&gt;Chiumento&lt;/Author&gt;&lt;Year&gt;2021&lt;/Year&gt;&lt;RecNum&gt;11309&lt;/RecNum&gt;&lt;record&gt;&lt;rec-number&gt;11309&lt;/rec-number&gt;&lt;foreign-keys&gt;&lt;key app="EN" db-id="d20dw0p0wrvx5met2a7vzzzefzszwfzapr0t" timestamp="1635869239"&gt;11309&lt;/key&gt;&lt;/foreign-keys&gt;&lt;ref-type name="Journal Article"&gt;17&lt;/ref-type&gt;&lt;contributors&gt;&lt;authors&gt;&lt;author&gt;Chiumento, A.&lt;/author&gt;&lt;author&gt;Baines, P.&lt;/author&gt;&lt;author&gt;Redhead, C.&lt;/author&gt;&lt;author&gt;Fovargue, S.&lt;/author&gt;&lt;author&gt;Draper, H.&lt;/author&gt;&lt;author&gt;Frith, L.&lt;/author&gt;&lt;/authors&gt;&lt;/contributors&gt;&lt;titles&gt;&lt;title&gt;Which ethical values underpin England’s National Health Service reset of paediatric and maternity services following COVID-19: a rapid review&lt;/title&gt;&lt;secondary-title&gt;BMJ Open&lt;/secondary-title&gt;&lt;/titles&gt;&lt;periodical&gt;&lt;full-title&gt;BMJ Open&lt;/full-title&gt;&lt;abbr-1&gt;BMJ Open&lt;/abbr-1&gt;&lt;/periodical&gt;&lt;pages&gt;e049214&lt;/pages&gt;&lt;volume&gt;11&lt;/volume&gt;&lt;num-vols&gt;6&lt;/num-vols&gt;&lt;dates&gt;&lt;year&gt;2021&lt;/year&gt;&lt;/dates&gt;&lt;urls&gt;&lt;/urls&gt;&lt;electronic-resource-num&gt;10.1136/bmjopen-2021-049214&lt;/electronic-resource-num&gt;&lt;/record&gt;&lt;/Cite&gt;&lt;/EndNote&gt;</w:instrText>
      </w:r>
      <w:r w:rsidR="00CA1237" w:rsidRPr="00FA702C">
        <w:fldChar w:fldCharType="separate"/>
      </w:r>
      <w:r w:rsidR="00E953E6" w:rsidRPr="00FA702C">
        <w:rPr>
          <w:noProof/>
          <w:vertAlign w:val="superscript"/>
        </w:rPr>
        <w:t>4,5</w:t>
      </w:r>
      <w:r w:rsidR="00CA1237" w:rsidRPr="00FA702C">
        <w:fldChar w:fldCharType="end"/>
      </w:r>
    </w:p>
    <w:p w14:paraId="44E1457C" w14:textId="0740C1D0" w:rsidR="00FA2737" w:rsidRPr="00FA702C" w:rsidRDefault="00AE478C" w:rsidP="000327B9">
      <w:r w:rsidRPr="00FA702C">
        <w:t>C</w:t>
      </w:r>
      <w:r w:rsidR="00103460" w:rsidRPr="00FA702C">
        <w:t xml:space="preserve">ongenital </w:t>
      </w:r>
      <w:r w:rsidR="00297E57" w:rsidRPr="00FA702C">
        <w:t>anomalies</w:t>
      </w:r>
      <w:r w:rsidR="00496A85" w:rsidRPr="00FA702C">
        <w:t xml:space="preserve"> </w:t>
      </w:r>
      <w:r w:rsidR="00F837D0" w:rsidRPr="00FA702C">
        <w:t xml:space="preserve">(CAs) </w:t>
      </w:r>
      <w:r w:rsidRPr="00FA702C">
        <w:t xml:space="preserve">are </w:t>
      </w:r>
      <w:r w:rsidR="00FC491F" w:rsidRPr="00FA702C">
        <w:t xml:space="preserve">a range of conditions that are present from birth and remain </w:t>
      </w:r>
      <w:r w:rsidR="00E10322" w:rsidRPr="00FA702C">
        <w:t>a leading cause of</w:t>
      </w:r>
      <w:r w:rsidRPr="00FA702C">
        <w:t xml:space="preserve"> childhood morbidity</w:t>
      </w:r>
      <w:r w:rsidR="00297E57" w:rsidRPr="00FA702C">
        <w:t xml:space="preserve"> and long-term disability</w:t>
      </w:r>
      <w:r w:rsidR="00FC491F" w:rsidRPr="00FA702C">
        <w:t>.</w:t>
      </w:r>
      <w:r w:rsidR="00297E57" w:rsidRPr="00FA702C">
        <w:fldChar w:fldCharType="begin">
          <w:fldData xml:space="preserve">PEVuZE5vdGU+PENpdGU+PEF1dGhvcj5Db2x2aW48L0F1dGhvcj48WWVhcj4yMDA5PC9ZZWFyPjxS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</w:fldData>
        </w:fldChar>
      </w:r>
      <w:r w:rsidR="00E953E6" w:rsidRPr="00FA702C">
        <w:instrText xml:space="preserve"> ADDIN EN.CITE </w:instrText>
      </w:r>
      <w:r w:rsidR="00E953E6" w:rsidRPr="00FA702C">
        <w:fldChar w:fldCharType="begin">
          <w:fldData xml:space="preserve">PEVuZE5vdGU+PENpdGU+PEF1dGhvcj5Db2x2aW48L0F1dGhvcj48WWVhcj4yMDA5PC9ZZWFyPjxS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</w:fldData>
        </w:fldChar>
      </w:r>
      <w:r w:rsidR="00E953E6" w:rsidRPr="00FA702C">
        <w:instrText xml:space="preserve"> ADDIN EN.CITE.DATA </w:instrText>
      </w:r>
      <w:r w:rsidR="00E953E6" w:rsidRPr="00FA702C">
        <w:fldChar w:fldCharType="end"/>
      </w:r>
      <w:r w:rsidR="00297E57" w:rsidRPr="00FA702C">
        <w:fldChar w:fldCharType="separate"/>
      </w:r>
      <w:r w:rsidR="00E953E6" w:rsidRPr="00FA702C">
        <w:rPr>
          <w:noProof/>
          <w:vertAlign w:val="superscript"/>
        </w:rPr>
        <w:t>6,7</w:t>
      </w:r>
      <w:r w:rsidR="00297E57" w:rsidRPr="00FA702C">
        <w:fldChar w:fldCharType="end"/>
      </w:r>
      <w:r w:rsidR="00FC491F" w:rsidRPr="00FA702C">
        <w:t xml:space="preserve"> </w:t>
      </w:r>
      <w:r w:rsidRPr="00FA702C">
        <w:t xml:space="preserve">Children with </w:t>
      </w:r>
      <w:r w:rsidR="00F837D0" w:rsidRPr="00FA702C">
        <w:t>CAs</w:t>
      </w:r>
      <w:r w:rsidRPr="00FA702C">
        <w:t xml:space="preserve"> </w:t>
      </w:r>
      <w:r w:rsidR="00056E79" w:rsidRPr="00FA702C">
        <w:t>require regular clinical follow-up</w:t>
      </w:r>
      <w:r w:rsidR="00FC491F" w:rsidRPr="00FA702C">
        <w:t>,</w:t>
      </w:r>
      <w:r w:rsidR="00056E79" w:rsidRPr="00FA702C">
        <w:fldChar w:fldCharType="begin"/>
      </w:r>
      <w:r w:rsidR="00E953E6" w:rsidRPr="00FA702C">
        <w:instrText xml:space="preserve"> ADDIN EN.CITE &lt;EndNote&gt;&lt;Cite&gt;&lt;Author&gt;Department of Health&lt;/Author&gt;&lt;Year&gt;2016&lt;/Year&gt;&lt;RecNum&gt;11367&lt;/RecNum&gt;&lt;DisplayText&gt;&lt;style face="superscript"&gt;8&lt;/style&gt;&lt;/DisplayText&gt;&lt;record&gt;&lt;rec-number&gt;11367&lt;/rec-number&gt;&lt;foreign-keys&gt;&lt;key app="EN" db-id="d20dw0p0wrvx5met2a7vzzzefzszwfzapr0t" timestamp="1636539714"&gt;11367&lt;/key&gt;&lt;/foreign-keys&gt;&lt;ref-type name="Book"&gt;6&lt;/ref-type&gt;&lt;contributors&gt;&lt;authors&gt;&lt;author&gt;Department of Health, &lt;/author&gt;&lt;/authors&gt;&lt;/contributors&gt;&lt;titles&gt;&lt;title&gt;National framework for children and young peoples continuing care&lt;/title&gt;&lt;/titles&gt;&lt;dates&gt;&lt;year&gt;2016&lt;/year&gt;&lt;/dates&gt;&lt;pub-location&gt;London&lt;/pub-location&gt;&lt;publisher&gt;Department of Health&lt;/publisher&gt;&lt;urls&gt;&lt;/urls&gt;&lt;/record&gt;&lt;/Cite&gt;&lt;/EndNote&gt;</w:instrText>
      </w:r>
      <w:r w:rsidR="00056E79" w:rsidRPr="00FA702C">
        <w:fldChar w:fldCharType="separate"/>
      </w:r>
      <w:r w:rsidR="00E953E6" w:rsidRPr="00FA702C">
        <w:rPr>
          <w:noProof/>
          <w:vertAlign w:val="superscript"/>
        </w:rPr>
        <w:t>8</w:t>
      </w:r>
      <w:r w:rsidR="00056E79" w:rsidRPr="00FA702C">
        <w:fldChar w:fldCharType="end"/>
      </w:r>
      <w:r w:rsidR="00056E79" w:rsidRPr="00FA702C">
        <w:t xml:space="preserve"> including </w:t>
      </w:r>
      <w:r w:rsidR="00B845B0" w:rsidRPr="00FA702C">
        <w:t>more frequent</w:t>
      </w:r>
      <w:r w:rsidR="00056E79" w:rsidRPr="00FA702C">
        <w:t xml:space="preserve"> primary care </w:t>
      </w:r>
      <w:r w:rsidR="004A60C8" w:rsidRPr="00FA702C">
        <w:t>appointments</w:t>
      </w:r>
      <w:r w:rsidR="009E7594" w:rsidRPr="00FA702C">
        <w:t xml:space="preserve">, </w:t>
      </w:r>
      <w:r w:rsidR="00056E79" w:rsidRPr="00FA702C">
        <w:t xml:space="preserve">hospital </w:t>
      </w:r>
      <w:r w:rsidR="009C5766" w:rsidRPr="00FA702C">
        <w:t>admissions</w:t>
      </w:r>
      <w:r w:rsidR="00CB697D" w:rsidRPr="00FA702C">
        <w:t>, and surgeries</w:t>
      </w:r>
      <w:r w:rsidR="009C5766" w:rsidRPr="00FA702C">
        <w:t xml:space="preserve"> than children without CAs</w:t>
      </w:r>
      <w:r w:rsidR="00FC491F" w:rsidRPr="00FA702C">
        <w:t>.</w:t>
      </w:r>
      <w:r w:rsidR="00E10322" w:rsidRPr="00FA702C">
        <w:fldChar w:fldCharType="begin">
          <w:fldData xml:space="preserve">PEVuZE5vdGU+PENpdGU+PEF1dGhvcj5SYXp6YWdoaTwvQXV0aG9yPjxZZWFyPjIwMTU8L1llYXI+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cGFnZXM+MTE4MDg8L3BhZ2VzPjx2b2x1bWU+MTg8L3ZvbHVtZT48ZGF0ZXM+PHllYXI+MjAyMTwv
eWVhcj48L2RhdGVzPjx1cmxzPjwvdXJscz48ZWxlY3Ryb25pYy1yZXNvdXJjZS1udW0+MTAuMzM5
MC9pamVycGgxODIyMTE4MDg8L2VsZWN0cm9uaWMtcmVzb3VyY2UtbnVtPjwvcmVjb3JkPjwvQ2l0
ZT48L0VuZE5vdGU+AG==
</w:fldData>
        </w:fldChar>
      </w:r>
      <w:r w:rsidR="00D274F6" w:rsidRPr="00FA702C">
        <w:instrText xml:space="preserve"> ADDIN EN.CITE </w:instrText>
      </w:r>
      <w:r w:rsidR="00D274F6" w:rsidRPr="00FA702C">
        <w:fldChar w:fldCharType="begin">
          <w:fldData xml:space="preserve">PEVuZE5vdGU+PENpdGU+PEF1dGhvcj5SYXp6YWdoaTwvQXV0aG9yPjxZZWFyPjIwMTU8L1llYXI+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cGFnZXM+MTE4MDg8L3BhZ2VzPjx2b2x1bWU+MTg8L3ZvbHVtZT48ZGF0ZXM+PHllYXI+MjAyMTwv
eWVhcj48L2RhdGVzPjx1cmxzPjwvdXJscz48ZWxlY3Ryb25pYy1yZXNvdXJjZS1udW0+MTAuMzM5
MC9pamVycGgxODIyMTE4MDg8L2VsZWN0cm9uaWMtcmVzb3VyY2UtbnVtPjwvcmVjb3JkPjwvQ2l0
ZT48L0VuZE5vdGU+AG==
</w:fldData>
        </w:fldChar>
      </w:r>
      <w:r w:rsidR="00D274F6" w:rsidRPr="00FA702C">
        <w:instrText xml:space="preserve"> ADDIN EN.CITE.DATA </w:instrText>
      </w:r>
      <w:r w:rsidR="00D274F6" w:rsidRPr="00FA702C">
        <w:fldChar w:fldCharType="end"/>
      </w:r>
      <w:r w:rsidR="00E10322" w:rsidRPr="00FA702C">
        <w:fldChar w:fldCharType="separate"/>
      </w:r>
      <w:r w:rsidR="00D274F6" w:rsidRPr="00FA702C">
        <w:rPr>
          <w:noProof/>
          <w:vertAlign w:val="superscript"/>
        </w:rPr>
        <w:t>9-12</w:t>
      </w:r>
      <w:r w:rsidR="00E10322" w:rsidRPr="00FA702C">
        <w:fldChar w:fldCharType="end"/>
      </w:r>
      <w:r w:rsidR="00103460" w:rsidRPr="00FA702C">
        <w:t xml:space="preserve"> </w:t>
      </w:r>
      <w:r w:rsidR="007F5B6A" w:rsidRPr="00FA702C">
        <w:t>Although c</w:t>
      </w:r>
      <w:r w:rsidR="003419C2" w:rsidRPr="00FA702C">
        <w:t xml:space="preserve">hildren are less affected by </w:t>
      </w:r>
      <w:r w:rsidR="00A033BA" w:rsidRPr="00FA702C">
        <w:t>SARS-CoV-2 infection than adults</w:t>
      </w:r>
      <w:r w:rsidR="00FC491F" w:rsidRPr="00FA702C">
        <w:t>,</w:t>
      </w:r>
      <w:r w:rsidR="00724FE3" w:rsidRPr="00FA702C">
        <w:fldChar w:fldCharType="begin">
          <w:fldData xml:space="preserve">PEVuZE5vdGU+PENpdGU+PEF1dGhvcj5MdWR2aWdzc29uPC9BdXRob3I+PFllYXI+MjAyMDwvWWVh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</w:fldData>
        </w:fldChar>
      </w:r>
      <w:r w:rsidR="00D274F6" w:rsidRPr="00FA702C">
        <w:instrText xml:space="preserve"> ADDIN EN.CITE </w:instrText>
      </w:r>
      <w:r w:rsidR="00D274F6" w:rsidRPr="00FA702C">
        <w:fldChar w:fldCharType="begin">
          <w:fldData xml:space="preserve">PEVuZE5vdGU+PENpdGU+PEF1dGhvcj5MdWR2aWdzc29uPC9BdXRob3I+PFllYXI+MjAyMDwvWWVh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</w:fldData>
        </w:fldChar>
      </w:r>
      <w:r w:rsidR="00D274F6" w:rsidRPr="00FA702C">
        <w:instrText xml:space="preserve"> ADDIN EN.CITE.DATA </w:instrText>
      </w:r>
      <w:r w:rsidR="00D274F6" w:rsidRPr="00FA702C">
        <w:fldChar w:fldCharType="end"/>
      </w:r>
      <w:r w:rsidR="00724FE3" w:rsidRPr="00FA702C">
        <w:fldChar w:fldCharType="separate"/>
      </w:r>
      <w:r w:rsidR="00D274F6" w:rsidRPr="00FA702C">
        <w:rPr>
          <w:noProof/>
          <w:vertAlign w:val="superscript"/>
        </w:rPr>
        <w:t>13</w:t>
      </w:r>
      <w:r w:rsidR="00724FE3" w:rsidRPr="00FA702C">
        <w:fldChar w:fldCharType="end"/>
      </w:r>
      <w:r w:rsidR="00A033BA" w:rsidRPr="00FA702C">
        <w:t xml:space="preserve"> </w:t>
      </w:r>
      <w:r w:rsidR="00E138A9" w:rsidRPr="00FA702C">
        <w:t>Down syndrome has been indicated as a risk factor of severe disease and mortality</w:t>
      </w:r>
      <w:r w:rsidR="00FC491F" w:rsidRPr="00FA702C">
        <w:t>,</w:t>
      </w:r>
      <w:r w:rsidR="00E138A9" w:rsidRPr="00FA702C">
        <w:fldChar w:fldCharType="begin">
          <w:fldData xml:space="preserve">PEVuZE5vdGU+PENpdGU+PEF1dGhvcj5NYWxsZTwvQXV0aG9yPjxZZWFyPjIwMjE8L1llYXI+PFJl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=
</w:fldData>
        </w:fldChar>
      </w:r>
      <w:r w:rsidR="00D274F6" w:rsidRPr="00FA702C">
        <w:instrText xml:space="preserve"> ADDIN EN.CITE </w:instrText>
      </w:r>
      <w:r w:rsidR="00D274F6" w:rsidRPr="00FA702C">
        <w:fldChar w:fldCharType="begin">
          <w:fldData xml:space="preserve">PEVuZE5vdGU+PENpdGU+PEF1dGhvcj5NYWxsZTwvQXV0aG9yPjxZZWFyPjIwMjE8L1llYXI+PFJl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=
</w:fldData>
        </w:fldChar>
      </w:r>
      <w:r w:rsidR="00D274F6" w:rsidRPr="00FA702C">
        <w:instrText xml:space="preserve"> ADDIN EN.CITE.DATA </w:instrText>
      </w:r>
      <w:r w:rsidR="00D274F6" w:rsidRPr="00FA702C">
        <w:fldChar w:fldCharType="end"/>
      </w:r>
      <w:r w:rsidR="00E138A9" w:rsidRPr="00FA702C">
        <w:fldChar w:fldCharType="separate"/>
      </w:r>
      <w:r w:rsidR="00D274F6" w:rsidRPr="00FA702C">
        <w:rPr>
          <w:noProof/>
          <w:vertAlign w:val="superscript"/>
        </w:rPr>
        <w:t>14,15</w:t>
      </w:r>
      <w:r w:rsidR="00E138A9" w:rsidRPr="00FA702C">
        <w:fldChar w:fldCharType="end"/>
      </w:r>
      <w:r w:rsidR="00E138A9" w:rsidRPr="00FA702C">
        <w:t xml:space="preserve"> and children with underlying conditions may be at increased risk of infection</w:t>
      </w:r>
      <w:r w:rsidR="00FC491F" w:rsidRPr="00FA702C">
        <w:t>.</w:t>
      </w:r>
      <w:r w:rsidR="00E138A9" w:rsidRPr="00FA702C">
        <w:fldChar w:fldCharType="begin"/>
      </w:r>
      <w:r w:rsidR="00D274F6" w:rsidRPr="00FA702C">
        <w:instrText xml:space="preserve"> ADDIN EN.CITE &lt;EndNote&gt;&lt;Cite&gt;&lt;Author&gt;Malviya&lt;/Author&gt;&lt;Year&gt;2020&lt;/Year&gt;&lt;RecNum&gt;11395&lt;/RecNum&gt;&lt;DisplayText&gt;&lt;style face="superscript"&gt;16&lt;/style&gt;&lt;/DisplayText&gt;&lt;record&gt;&lt;rec-number&gt;11395&lt;/rec-number&gt;&lt;foreign-keys&gt;&lt;key app="EN" db-id="d20dw0p0wrvx5met2a7vzzzefzszwfzapr0t" timestamp="1637751986"&gt;11395&lt;/key&gt;&lt;/foreign-keys&gt;&lt;ref-type name="Journal Article"&gt;17&lt;/ref-type&gt;&lt;contributors&gt;&lt;authors&gt;&lt;author&gt;Malviya, A.&lt;/author&gt;&lt;author&gt;Yadav, R.&lt;/author&gt;&lt;/authors&gt;&lt;/contributors&gt;&lt;auth-address&gt;Department of Cardiology, North Eastern Indira Gandhi Regional Institute of Health and Medical Sciences, Mawdiangdiang, Shillong, Meghalaya, India.&amp;#xD;Department of Cardiology, AIIMS, Ansari Nagar New Delhi, 29, India. Electronic address: rakeshyadav123@yahoo.com.&lt;/auth-address&gt;&lt;titles&gt;&lt;title&gt;COVID -19 pandemic and paediatric population with special reference to congenital heart disease&lt;/title&gt;&lt;secondary-title&gt;Indian Heart J&lt;/secondary-title&gt;&lt;/titles&gt;&lt;periodical&gt;&lt;full-title&gt;Indian Heart J&lt;/full-title&gt;&lt;/periodical&gt;&lt;pages&gt;141-144&lt;/pages&gt;&lt;volume&gt;72&lt;/volume&gt;&lt;number&gt;3&lt;/number&gt;&lt;edition&gt;2020/08/10&lt;/edition&gt;&lt;keywords&gt;&lt;keyword&gt;*Betacoronavirus&lt;/keyword&gt;&lt;keyword&gt;Covid-19&lt;/keyword&gt;&lt;keyword&gt;Child&lt;/keyword&gt;&lt;keyword&gt;Coronavirus Infections/*complications/epidemiology&lt;/keyword&gt;&lt;keyword&gt;Global Health&lt;/keyword&gt;&lt;keyword&gt;Heart Defects, Congenital/complications/*epidemiology&lt;/keyword&gt;&lt;keyword&gt;Humans&lt;/keyword&gt;&lt;keyword&gt;Morbidity/trends&lt;/keyword&gt;&lt;keyword&gt;*Pandemics&lt;/keyword&gt;&lt;keyword&gt;Pneumonia, Viral/*complications/epidemiology&lt;/keyword&gt;&lt;keyword&gt;SARS-CoV-2&lt;/keyword&gt;&lt;keyword&gt;Congenital heart disease&lt;/keyword&gt;&lt;keyword&gt;Paediatric population&lt;/keyword&gt;&lt;/keywords&gt;&lt;dates&gt;&lt;year&gt;2020&lt;/year&gt;&lt;pub-dates&gt;&lt;date&gt;May - Jun&lt;/date&gt;&lt;/pub-dates&gt;&lt;/dates&gt;&lt;isbn&gt;2213-3763 (Electronic)&amp;#xD;0019-4832 (Linking)&lt;/isbn&gt;&lt;accession-num&gt;32768011&lt;/accession-num&gt;&lt;urls&gt;&lt;related-urls&gt;&lt;url&gt;https://www.ncbi.nlm.nih.gov/pubmed/32768011&lt;/url&gt;&lt;/related-urls&gt;&lt;/urls&gt;&lt;custom2&gt;PMC7411102&lt;/custom2&gt;&lt;electronic-resource-num&gt;10.1016/j.ihj.2020.06.001&lt;/electronic-resource-num&gt;&lt;/record&gt;&lt;/Cite&gt;&lt;/EndNote&gt;</w:instrText>
      </w:r>
      <w:r w:rsidR="00E138A9" w:rsidRPr="00FA702C">
        <w:fldChar w:fldCharType="separate"/>
      </w:r>
      <w:r w:rsidR="00D274F6" w:rsidRPr="00FA702C">
        <w:rPr>
          <w:noProof/>
          <w:vertAlign w:val="superscript"/>
        </w:rPr>
        <w:t>16</w:t>
      </w:r>
      <w:r w:rsidR="00E138A9" w:rsidRPr="00FA702C">
        <w:fldChar w:fldCharType="end"/>
      </w:r>
      <w:r w:rsidR="0071371C" w:rsidRPr="00FA702C">
        <w:t xml:space="preserve"> </w:t>
      </w:r>
      <w:r w:rsidR="0070449C" w:rsidRPr="00FA702C">
        <w:t xml:space="preserve">It </w:t>
      </w:r>
      <w:r w:rsidR="00B845B0" w:rsidRPr="00FA702C">
        <w:t xml:space="preserve">is crucial to document </w:t>
      </w:r>
      <w:r w:rsidR="00E138A9" w:rsidRPr="00FA702C">
        <w:t>the</w:t>
      </w:r>
      <w:r w:rsidR="00B845B0" w:rsidRPr="00FA702C">
        <w:t xml:space="preserve"> healthcare </w:t>
      </w:r>
      <w:r w:rsidR="0070449C" w:rsidRPr="00FA702C">
        <w:t>experiences</w:t>
      </w:r>
      <w:r w:rsidR="00B845B0" w:rsidRPr="00FA702C">
        <w:t xml:space="preserve"> of children with CAs</w:t>
      </w:r>
      <w:r w:rsidR="0070449C" w:rsidRPr="00FA702C">
        <w:t xml:space="preserve"> during this period of </w:t>
      </w:r>
      <w:r w:rsidR="00351E3D" w:rsidRPr="00FA702C">
        <w:t>increased pressure on healthcare systems</w:t>
      </w:r>
      <w:r w:rsidR="0070449C" w:rsidRPr="00FA702C">
        <w:t>, especially as they</w:t>
      </w:r>
      <w:r w:rsidR="0071371C" w:rsidRPr="00FA702C">
        <w:t xml:space="preserve"> represent a vulnerable population</w:t>
      </w:r>
      <w:r w:rsidR="00B845B0" w:rsidRPr="00FA702C">
        <w:t xml:space="preserve">. </w:t>
      </w:r>
      <w:bookmarkStart w:id="7" w:name="_Hlk100827228"/>
      <w:r w:rsidR="006D669E" w:rsidRPr="00FA702C">
        <w:t xml:space="preserve">Existing research, conducted during the first wave of the pandemic in 2020, </w:t>
      </w:r>
      <w:r w:rsidR="0071371C" w:rsidRPr="00FA702C">
        <w:t>suggest</w:t>
      </w:r>
      <w:r w:rsidR="0070449C" w:rsidRPr="00FA702C">
        <w:t>s</w:t>
      </w:r>
      <w:r w:rsidR="0071371C" w:rsidRPr="00FA702C">
        <w:t xml:space="preserve"> a high proportion </w:t>
      </w:r>
      <w:r w:rsidR="0070449C" w:rsidRPr="00FA702C">
        <w:t xml:space="preserve">of </w:t>
      </w:r>
      <w:r w:rsidR="0071371C" w:rsidRPr="00FA702C">
        <w:t xml:space="preserve">cancellations </w:t>
      </w:r>
      <w:r w:rsidR="006F6DB9" w:rsidRPr="00FA702C">
        <w:t xml:space="preserve">and postponements </w:t>
      </w:r>
      <w:r w:rsidR="0032708A" w:rsidRPr="00FA702C">
        <w:t xml:space="preserve">to </w:t>
      </w:r>
      <w:proofErr w:type="spellStart"/>
      <w:r w:rsidR="00021AC4" w:rsidRPr="00FA702C">
        <w:t>pediatric</w:t>
      </w:r>
      <w:proofErr w:type="spellEnd"/>
      <w:r w:rsidR="00021AC4" w:rsidRPr="00FA702C">
        <w:t xml:space="preserve"> </w:t>
      </w:r>
      <w:r w:rsidR="0071371C" w:rsidRPr="00FA702C">
        <w:t xml:space="preserve">healthcare appointments </w:t>
      </w:r>
      <w:r w:rsidR="006D669E" w:rsidRPr="00FA702C">
        <w:t>and treatments</w:t>
      </w:r>
      <w:r w:rsidR="00021AC4" w:rsidRPr="00FA702C">
        <w:t xml:space="preserve"> in the United States</w:t>
      </w:r>
      <w:r w:rsidR="00021AC4" w:rsidRPr="00FA702C">
        <w:fldChar w:fldCharType="begin">
          <w:fldData xml:space="preserve">PEVuZE5vdGU+PENpdGU+PEF1dGhvcj5NYWRodXNvb2RoYW48L0F1dGhvcj48WWVhcj4yMDIxPC9Z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</w:fldData>
        </w:fldChar>
      </w:r>
      <w:r w:rsidR="00D274F6" w:rsidRPr="00FA702C">
        <w:instrText xml:space="preserve"> ADDIN EN.CITE </w:instrText>
      </w:r>
      <w:r w:rsidR="00D274F6" w:rsidRPr="00FA702C">
        <w:fldChar w:fldCharType="begin">
          <w:fldData xml:space="preserve">PEVuZE5vdGU+PENpdGU+PEF1dGhvcj5NYWRodXNvb2RoYW48L0F1dGhvcj48WWVhcj4yMDIxPC9Z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</w:fldData>
        </w:fldChar>
      </w:r>
      <w:r w:rsidR="00D274F6" w:rsidRPr="00FA702C">
        <w:instrText xml:space="preserve"> ADDIN EN.CITE.DATA </w:instrText>
      </w:r>
      <w:r w:rsidR="00D274F6" w:rsidRPr="00FA702C">
        <w:fldChar w:fldCharType="end"/>
      </w:r>
      <w:r w:rsidR="00021AC4" w:rsidRPr="00FA702C">
        <w:fldChar w:fldCharType="separate"/>
      </w:r>
      <w:r w:rsidR="00D274F6" w:rsidRPr="00FA702C">
        <w:rPr>
          <w:noProof/>
          <w:vertAlign w:val="superscript"/>
        </w:rPr>
        <w:t>17</w:t>
      </w:r>
      <w:r w:rsidR="00021AC4" w:rsidRPr="00FA702C">
        <w:fldChar w:fldCharType="end"/>
      </w:r>
      <w:r w:rsidR="00021AC4" w:rsidRPr="00FA702C">
        <w:t xml:space="preserve"> and in Europe</w:t>
      </w:r>
      <w:r w:rsidR="00190D79" w:rsidRPr="00FA702C">
        <w:t>.</w:t>
      </w:r>
      <w:r w:rsidR="00021AC4" w:rsidRPr="00FA702C">
        <w:fldChar w:fldCharType="begin">
          <w:fldData xml:space="preserve">PEVuZE5vdGU+PENpdGU+PEF1dGhvcj5Qb3BwZTwvQXV0aG9yPjxZZWFyPjIwMjE8L1llYXI+PFJl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D274F6" w:rsidRPr="00FA702C">
        <w:instrText xml:space="preserve"> ADDIN EN.CITE </w:instrText>
      </w:r>
      <w:r w:rsidR="00D274F6" w:rsidRPr="00FA702C">
        <w:fldChar w:fldCharType="begin">
          <w:fldData xml:space="preserve">PEVuZE5vdGU+PENpdGU+PEF1dGhvcj5Qb3BwZTwvQXV0aG9yPjxZZWFyPjIwMjE8L1llYXI+PFJl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D274F6" w:rsidRPr="00FA702C">
        <w:instrText xml:space="preserve"> ADDIN EN.CITE.DATA </w:instrText>
      </w:r>
      <w:r w:rsidR="00D274F6" w:rsidRPr="00FA702C">
        <w:fldChar w:fldCharType="end"/>
      </w:r>
      <w:r w:rsidR="00021AC4" w:rsidRPr="00FA702C">
        <w:fldChar w:fldCharType="separate"/>
      </w:r>
      <w:r w:rsidR="00D274F6" w:rsidRPr="00FA702C">
        <w:rPr>
          <w:noProof/>
          <w:vertAlign w:val="superscript"/>
        </w:rPr>
        <w:t>18-22</w:t>
      </w:r>
      <w:r w:rsidR="00021AC4" w:rsidRPr="00FA702C">
        <w:fldChar w:fldCharType="end"/>
      </w:r>
      <w:r w:rsidR="006D669E" w:rsidRPr="00FA702C">
        <w:t xml:space="preserve"> </w:t>
      </w:r>
      <w:bookmarkStart w:id="8" w:name="_Hlk101511702"/>
      <w:r w:rsidR="006D669E" w:rsidRPr="00FA702C">
        <w:t>D</w:t>
      </w:r>
      <w:r w:rsidR="009E7AA8" w:rsidRPr="00FA702C">
        <w:t>isruption</w:t>
      </w:r>
      <w:r w:rsidR="006D669E" w:rsidRPr="00FA702C">
        <w:t>s</w:t>
      </w:r>
      <w:r w:rsidR="009E7AA8" w:rsidRPr="00FA702C">
        <w:t xml:space="preserve"> </w:t>
      </w:r>
      <w:r w:rsidR="006D669E" w:rsidRPr="00FA702C">
        <w:t>to</w:t>
      </w:r>
      <w:r w:rsidR="00C10201" w:rsidRPr="00FA702C">
        <w:t xml:space="preserve"> </w:t>
      </w:r>
      <w:r w:rsidR="0000130F" w:rsidRPr="00FA702C">
        <w:t xml:space="preserve">the healthcare services of children with CAs </w:t>
      </w:r>
      <w:r w:rsidR="006D669E" w:rsidRPr="00FA702C">
        <w:t xml:space="preserve">were found to cause anxiety for </w:t>
      </w:r>
      <w:r w:rsidR="00DD784B" w:rsidRPr="00FA702C">
        <w:t>parents</w:t>
      </w:r>
      <w:r w:rsidR="00FC491F" w:rsidRPr="00FA702C">
        <w:t>,</w:t>
      </w:r>
      <w:r w:rsidR="00724FE3" w:rsidRPr="00FA702C">
        <w:fldChar w:fldCharType="begin"/>
      </w:r>
      <w:r w:rsidR="00D274F6" w:rsidRPr="00FA702C">
        <w:instrText xml:space="preserve"> ADDIN EN.CITE &lt;EndNote&gt;&lt;Cite&gt;&lt;Author&gt;Wray&lt;/Author&gt;&lt;Year&gt;2021&lt;/Year&gt;&lt;RecNum&gt;11338&lt;/RecNum&gt;&lt;DisplayText&gt;&lt;style face="superscript"&gt;20&lt;/style&gt;&lt;/DisplayText&gt;&lt;record&gt;&lt;rec-number&gt;11338&lt;/rec-number&gt;&lt;foreign-keys&gt;&lt;key app="EN" db-id="d20dw0p0wrvx5met2a7vzzzefzszwfzapr0t" timestamp="1636034739"&gt;11338&lt;/key&gt;&lt;/foreign-keys&gt;&lt;ref-type name="Journal Article"&gt;17&lt;/ref-type&gt;&lt;contributors&gt;&lt;authors&gt;&lt;author&gt;Wray, J.&lt;/author&gt;&lt;author&gt;Pagel, C.&lt;/author&gt;&lt;author&gt;Chester, A.H.&lt;/author&gt;&lt;author&gt;Kennedy, F.&lt;/author&gt;&lt;author&gt;Crowe, S.&lt;/author&gt;&lt;/authors&gt;&lt;/contributors&gt;&lt;titles&gt;&lt;title&gt;What was the impact of the first wave of COVID-19 on the delivery of care to children and adults with congenital heart disease? A qualitative study using online forums&lt;/title&gt;&lt;secondary-title&gt;BMJ Open&lt;/secondary-title&gt;&lt;/titles&gt;&lt;periodical&gt;&lt;full-title&gt;BMJ Open&lt;/full-title&gt;&lt;abbr-1&gt;BMJ Open&lt;/abbr-1&gt;&lt;/periodical&gt;&lt;pages&gt;e049006&lt;/pages&gt;&lt;volume&gt;11&lt;/volume&gt;&lt;dates&gt;&lt;year&gt;2021&lt;/year&gt;&lt;/dates&gt;&lt;urls&gt;&lt;/urls&gt;&lt;electronic-resource-num&gt;10.1136/bmjopen-2021-049006&lt;/electronic-resource-num&gt;&lt;/record&gt;&lt;/Cite&gt;&lt;/EndNote&gt;</w:instrText>
      </w:r>
      <w:r w:rsidR="00724FE3" w:rsidRPr="00FA702C">
        <w:fldChar w:fldCharType="separate"/>
      </w:r>
      <w:r w:rsidR="00D274F6" w:rsidRPr="00FA702C">
        <w:rPr>
          <w:noProof/>
          <w:vertAlign w:val="superscript"/>
        </w:rPr>
        <w:t>20</w:t>
      </w:r>
      <w:r w:rsidR="00724FE3" w:rsidRPr="00FA702C">
        <w:fldChar w:fldCharType="end"/>
      </w:r>
      <w:r w:rsidR="00FC491F" w:rsidRPr="00FA702C">
        <w:t xml:space="preserve"> </w:t>
      </w:r>
      <w:r w:rsidR="006D669E" w:rsidRPr="00FA702C">
        <w:t>and fear that their child’s health may be negatively affected</w:t>
      </w:r>
      <w:r w:rsidR="00FC491F" w:rsidRPr="00FA702C">
        <w:t>.</w:t>
      </w:r>
      <w:r w:rsidR="00021AC4" w:rsidRPr="00FA702C">
        <w:fldChar w:fldCharType="begin">
          <w:fldData xml:space="preserve">PEVuZE5vdGU+PENpdGU+PEF1dGhvcj5NYXJpbm88L0F1dGhvcj48WWVhcj4yMDIxPC9ZZWFyPjxS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D274F6" w:rsidRPr="00FA702C">
        <w:instrText xml:space="preserve"> ADDIN EN.CITE </w:instrText>
      </w:r>
      <w:r w:rsidR="00D274F6" w:rsidRPr="00FA702C">
        <w:fldChar w:fldCharType="begin">
          <w:fldData xml:space="preserve">PEVuZE5vdGU+PENpdGU+PEF1dGhvcj5NYXJpbm88L0F1dGhvcj48WWVhcj4yMDIxPC9ZZWFyPjxS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D274F6" w:rsidRPr="00FA702C">
        <w:instrText xml:space="preserve"> ADDIN EN.CITE.DATA </w:instrText>
      </w:r>
      <w:r w:rsidR="00D274F6" w:rsidRPr="00FA702C">
        <w:fldChar w:fldCharType="end"/>
      </w:r>
      <w:r w:rsidR="00021AC4" w:rsidRPr="00FA702C">
        <w:fldChar w:fldCharType="separate"/>
      </w:r>
      <w:r w:rsidR="00D274F6" w:rsidRPr="00FA702C">
        <w:rPr>
          <w:noProof/>
          <w:vertAlign w:val="superscript"/>
        </w:rPr>
        <w:t>22</w:t>
      </w:r>
      <w:r w:rsidR="00021AC4" w:rsidRPr="00FA702C">
        <w:fldChar w:fldCharType="end"/>
      </w:r>
      <w:r w:rsidR="006D669E" w:rsidRPr="00FA702C">
        <w:t xml:space="preserve"> </w:t>
      </w:r>
      <w:bookmarkEnd w:id="8"/>
      <w:proofErr w:type="spellStart"/>
      <w:r w:rsidR="007E6AF2" w:rsidRPr="00FA702C">
        <w:t>Corcerns</w:t>
      </w:r>
      <w:proofErr w:type="spellEnd"/>
      <w:r w:rsidR="007E6AF2" w:rsidRPr="00FA702C">
        <w:t xml:space="preserve"> about SARS-CoV-2 infection were </w:t>
      </w:r>
      <w:r w:rsidR="0000130F" w:rsidRPr="00FA702C">
        <w:t xml:space="preserve">also </w:t>
      </w:r>
      <w:r w:rsidR="007E6AF2" w:rsidRPr="00FA702C">
        <w:t>common among parents,</w:t>
      </w:r>
      <w:r w:rsidR="007E6AF2" w:rsidRPr="00FA702C">
        <w:fldChar w:fldCharType="begin">
          <w:fldData xml:space="preserve">PEVuZE5vdGU+PENpdGU+PEF1dGhvcj5Db3VzaW5vPC9BdXRob3I+PFllYXI+MjAyMTwvWWVhcj48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</w:fldData>
        </w:fldChar>
      </w:r>
      <w:r w:rsidR="00D274F6" w:rsidRPr="00FA702C">
        <w:instrText xml:space="preserve"> ADDIN EN.CITE </w:instrText>
      </w:r>
      <w:r w:rsidR="00D274F6" w:rsidRPr="00FA702C">
        <w:fldChar w:fldCharType="begin">
          <w:fldData xml:space="preserve">PEVuZE5vdGU+PENpdGU+PEF1dGhvcj5Db3VzaW5vPC9BdXRob3I+PFllYXI+MjAyMTwvWWVhcj48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</w:fldData>
        </w:fldChar>
      </w:r>
      <w:r w:rsidR="00D274F6" w:rsidRPr="00FA702C">
        <w:instrText xml:space="preserve"> ADDIN EN.CITE.DATA </w:instrText>
      </w:r>
      <w:r w:rsidR="00D274F6" w:rsidRPr="00FA702C">
        <w:fldChar w:fldCharType="end"/>
      </w:r>
      <w:r w:rsidR="007E6AF2" w:rsidRPr="00FA702C">
        <w:fldChar w:fldCharType="separate"/>
      </w:r>
      <w:r w:rsidR="00D274F6" w:rsidRPr="00FA702C">
        <w:rPr>
          <w:noProof/>
          <w:vertAlign w:val="superscript"/>
        </w:rPr>
        <w:t>23,24</w:t>
      </w:r>
      <w:r w:rsidR="007E6AF2" w:rsidRPr="00FA702C">
        <w:fldChar w:fldCharType="end"/>
      </w:r>
      <w:r w:rsidR="007E6AF2" w:rsidRPr="00FA702C">
        <w:t xml:space="preserve"> </w:t>
      </w:r>
      <w:r w:rsidR="003F01EB" w:rsidRPr="00FA702C">
        <w:t xml:space="preserve">which </w:t>
      </w:r>
      <w:r w:rsidR="006E7E93" w:rsidRPr="00FA702C">
        <w:t xml:space="preserve">coupled </w:t>
      </w:r>
      <w:r w:rsidR="00CE0D0B" w:rsidRPr="00FA702C">
        <w:t>w</w:t>
      </w:r>
      <w:r w:rsidR="006E7E93" w:rsidRPr="00FA702C">
        <w:t xml:space="preserve">ith reductions in </w:t>
      </w:r>
      <w:r w:rsidR="00CE0D0B" w:rsidRPr="00FA702C">
        <w:t xml:space="preserve">other </w:t>
      </w:r>
      <w:r w:rsidR="006E7E93" w:rsidRPr="00FA702C">
        <w:t>communicable infections</w:t>
      </w:r>
      <w:r w:rsidR="00CE0D0B" w:rsidRPr="00FA702C">
        <w:t xml:space="preserve"> during the pandemic</w:t>
      </w:r>
      <w:r w:rsidR="0012097A" w:rsidRPr="00FA702C">
        <w:t>,</w:t>
      </w:r>
      <w:r w:rsidR="006E7E93" w:rsidRPr="00FA702C">
        <w:fldChar w:fldCharType="begin">
          <w:fldData xml:space="preserve">PEVuZE5vdGU+PENpdGU+PEF1dGhvcj5Nb25ncnU8L0F1dGhvcj48WWVhcj4yMDIyPC9ZZWFyPjxS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</w:fldData>
        </w:fldChar>
      </w:r>
      <w:r w:rsidR="00D274F6" w:rsidRPr="00FA702C">
        <w:instrText xml:space="preserve"> ADDIN EN.CITE </w:instrText>
      </w:r>
      <w:r w:rsidR="00D274F6" w:rsidRPr="00FA702C">
        <w:fldChar w:fldCharType="begin">
          <w:fldData xml:space="preserve">PEVuZE5vdGU+PENpdGU+PEF1dGhvcj5Nb25ncnU8L0F1dGhvcj48WWVhcj4yMDIyPC9ZZWFyPjxS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</w:fldData>
        </w:fldChar>
      </w:r>
      <w:r w:rsidR="00D274F6" w:rsidRPr="00FA702C">
        <w:instrText xml:space="preserve"> ADDIN EN.CITE.DATA </w:instrText>
      </w:r>
      <w:r w:rsidR="00D274F6" w:rsidRPr="00FA702C">
        <w:fldChar w:fldCharType="end"/>
      </w:r>
      <w:r w:rsidR="006E7E93" w:rsidRPr="00FA702C">
        <w:fldChar w:fldCharType="separate"/>
      </w:r>
      <w:r w:rsidR="00D274F6" w:rsidRPr="00FA702C">
        <w:rPr>
          <w:noProof/>
          <w:vertAlign w:val="superscript"/>
        </w:rPr>
        <w:t>25,26</w:t>
      </w:r>
      <w:r w:rsidR="006E7E93" w:rsidRPr="00FA702C">
        <w:fldChar w:fldCharType="end"/>
      </w:r>
      <w:r w:rsidR="006E7E93" w:rsidRPr="00FA702C">
        <w:t xml:space="preserve"> </w:t>
      </w:r>
      <w:r w:rsidR="003F01EB" w:rsidRPr="00FA702C">
        <w:t>resulted in</w:t>
      </w:r>
      <w:r w:rsidR="0000130F" w:rsidRPr="00FA702C">
        <w:t xml:space="preserve"> </w:t>
      </w:r>
      <w:r w:rsidR="005258B0" w:rsidRPr="00FA702C">
        <w:t>fewer</w:t>
      </w:r>
      <w:r w:rsidR="007E6AF2" w:rsidRPr="00FA702C">
        <w:t xml:space="preserve"> </w:t>
      </w:r>
      <w:r w:rsidR="00190D79" w:rsidRPr="00FA702C">
        <w:t>visits to clinics</w:t>
      </w:r>
      <w:r w:rsidR="007E6AF2" w:rsidRPr="00FA702C">
        <w:fldChar w:fldCharType="begin">
          <w:fldData xml:space="preserve">PEVuZE5vdGU+PENpdGU+PEF1dGhvcj5OaWNob2xzb248L0F1dGhvcj48WWVhcj4yMDIwPC9ZZWFy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</w:fldData>
        </w:fldChar>
      </w:r>
      <w:r w:rsidR="0012097A" w:rsidRPr="00FA702C">
        <w:instrText xml:space="preserve"> ADDIN EN.CITE </w:instrText>
      </w:r>
      <w:r w:rsidR="0012097A" w:rsidRPr="00FA702C">
        <w:fldChar w:fldCharType="begin">
          <w:fldData xml:space="preserve">PEVuZE5vdGU+PENpdGU+PEF1dGhvcj5OaWNob2xzb248L0F1dGhvcj48WWVhcj4yMDIwPC9ZZWFy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</w:fldData>
        </w:fldChar>
      </w:r>
      <w:r w:rsidR="0012097A" w:rsidRPr="00FA702C">
        <w:instrText xml:space="preserve"> ADDIN EN.CITE.DATA </w:instrText>
      </w:r>
      <w:r w:rsidR="0012097A" w:rsidRPr="00FA702C">
        <w:fldChar w:fldCharType="end"/>
      </w:r>
      <w:r w:rsidR="007E6AF2" w:rsidRPr="00FA702C">
        <w:fldChar w:fldCharType="separate"/>
      </w:r>
      <w:r w:rsidR="0012097A" w:rsidRPr="00FA702C">
        <w:rPr>
          <w:noProof/>
          <w:vertAlign w:val="superscript"/>
        </w:rPr>
        <w:t>25,27</w:t>
      </w:r>
      <w:r w:rsidR="007E6AF2" w:rsidRPr="00FA702C">
        <w:fldChar w:fldCharType="end"/>
      </w:r>
      <w:r w:rsidR="007E6AF2" w:rsidRPr="00FA702C">
        <w:t xml:space="preserve"> and </w:t>
      </w:r>
      <w:r w:rsidR="007E6AF2" w:rsidRPr="00FA702C">
        <w:lastRenderedPageBreak/>
        <w:t>emergency department</w:t>
      </w:r>
      <w:r w:rsidR="00190D79" w:rsidRPr="00FA702C">
        <w:t>s</w:t>
      </w:r>
      <w:r w:rsidR="0000130F" w:rsidRPr="00FA702C">
        <w:fldChar w:fldCharType="begin">
          <w:fldData xml:space="preserve">PEVuZE5vdGU+PENpdGU+PEF1dGhvcj5MaWd1b3JvPC9BdXRob3I+PFllYXI+MjAyMTwvWWVhcj48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=
</w:fldData>
        </w:fldChar>
      </w:r>
      <w:r w:rsidR="0012097A" w:rsidRPr="00FA702C">
        <w:instrText xml:space="preserve"> ADDIN EN.CITE </w:instrText>
      </w:r>
      <w:r w:rsidR="0012097A" w:rsidRPr="00FA702C">
        <w:fldChar w:fldCharType="begin">
          <w:fldData xml:space="preserve">PEVuZE5vdGU+PENpdGU+PEF1dGhvcj5MaWd1b3JvPC9BdXRob3I+PFllYXI+MjAyMTwvWWVhcj48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=
</w:fldData>
        </w:fldChar>
      </w:r>
      <w:r w:rsidR="0012097A" w:rsidRPr="00FA702C">
        <w:instrText xml:space="preserve"> ADDIN EN.CITE.DATA </w:instrText>
      </w:r>
      <w:r w:rsidR="0012097A" w:rsidRPr="00FA702C">
        <w:fldChar w:fldCharType="end"/>
      </w:r>
      <w:r w:rsidR="0000130F" w:rsidRPr="00FA702C">
        <w:fldChar w:fldCharType="separate"/>
      </w:r>
      <w:r w:rsidR="0012097A" w:rsidRPr="00FA702C">
        <w:rPr>
          <w:noProof/>
          <w:vertAlign w:val="superscript"/>
        </w:rPr>
        <w:t>26,28</w:t>
      </w:r>
      <w:r w:rsidR="0000130F" w:rsidRPr="00FA702C">
        <w:fldChar w:fldCharType="end"/>
      </w:r>
      <w:r w:rsidR="0000130F" w:rsidRPr="00FA702C">
        <w:t xml:space="preserve"> in 2020. </w:t>
      </w:r>
      <w:r w:rsidR="00FD6AAC" w:rsidRPr="00FA702C">
        <w:t>Parents</w:t>
      </w:r>
      <w:r w:rsidR="006D669E" w:rsidRPr="00FA702C">
        <w:t xml:space="preserve"> </w:t>
      </w:r>
      <w:r w:rsidR="005C4E3F" w:rsidRPr="00FA702C">
        <w:t>reported</w:t>
      </w:r>
      <w:r w:rsidR="00C10201" w:rsidRPr="00FA702C">
        <w:t xml:space="preserve"> </w:t>
      </w:r>
      <w:r w:rsidR="004D5427" w:rsidRPr="00FA702C">
        <w:t>a</w:t>
      </w:r>
      <w:r w:rsidR="000D3729" w:rsidRPr="00FA702C">
        <w:t xml:space="preserve"> </w:t>
      </w:r>
      <w:r w:rsidR="00C10201" w:rsidRPr="00FA702C">
        <w:t xml:space="preserve">lack </w:t>
      </w:r>
      <w:r w:rsidR="004D5427" w:rsidRPr="00FA702C">
        <w:t xml:space="preserve">of support from healthcare professionals, including the absence of </w:t>
      </w:r>
      <w:r w:rsidR="005C4E3F" w:rsidRPr="00FA702C">
        <w:t>specific</w:t>
      </w:r>
      <w:r w:rsidR="004D5427" w:rsidRPr="00FA702C">
        <w:t xml:space="preserve"> COVID-19 related</w:t>
      </w:r>
      <w:r w:rsidR="00103460" w:rsidRPr="00FA702C">
        <w:t xml:space="preserve"> </w:t>
      </w:r>
      <w:r w:rsidR="00C10201" w:rsidRPr="00FA702C">
        <w:t>guidance for children</w:t>
      </w:r>
      <w:r w:rsidR="00FC491F" w:rsidRPr="00FA702C">
        <w:t>.</w:t>
      </w:r>
      <w:r w:rsidR="00021AC4" w:rsidRPr="00FA702C">
        <w:fldChar w:fldCharType="begin">
          <w:fldData xml:space="preserve">PEVuZE5vdGU+PENpdGU+PEF1dGhvcj5NYXJpbm88L0F1dGhvcj48WWVhcj4yMDIxPC9ZZWFyPjxS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D274F6" w:rsidRPr="00FA702C">
        <w:instrText xml:space="preserve"> ADDIN EN.CITE </w:instrText>
      </w:r>
      <w:r w:rsidR="00D274F6" w:rsidRPr="00FA702C">
        <w:fldChar w:fldCharType="begin">
          <w:fldData xml:space="preserve">PEVuZE5vdGU+PENpdGU+PEF1dGhvcj5NYXJpbm88L0F1dGhvcj48WWVhcj4yMDIxPC9ZZWFyPjxS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D274F6" w:rsidRPr="00FA702C">
        <w:instrText xml:space="preserve"> ADDIN EN.CITE.DATA </w:instrText>
      </w:r>
      <w:r w:rsidR="00D274F6" w:rsidRPr="00FA702C">
        <w:fldChar w:fldCharType="end"/>
      </w:r>
      <w:r w:rsidR="00021AC4" w:rsidRPr="00FA702C">
        <w:fldChar w:fldCharType="separate"/>
      </w:r>
      <w:r w:rsidR="00D274F6" w:rsidRPr="00FA702C">
        <w:rPr>
          <w:noProof/>
          <w:vertAlign w:val="superscript"/>
        </w:rPr>
        <w:t>22,29</w:t>
      </w:r>
      <w:r w:rsidR="00021AC4" w:rsidRPr="00FA702C">
        <w:fldChar w:fldCharType="end"/>
      </w:r>
      <w:r w:rsidR="00021AC4" w:rsidRPr="00FA702C">
        <w:t xml:space="preserve"> </w:t>
      </w:r>
    </w:p>
    <w:bookmarkEnd w:id="7"/>
    <w:p w14:paraId="609088B1" w14:textId="5ACF3FF5" w:rsidR="00103460" w:rsidRPr="00FA702C" w:rsidRDefault="006D669E" w:rsidP="005162E9">
      <w:r w:rsidRPr="00FA702C">
        <w:t xml:space="preserve">This paper describes a cross-sectional </w:t>
      </w:r>
      <w:r w:rsidR="006D25BA" w:rsidRPr="00FA702C">
        <w:t xml:space="preserve">online </w:t>
      </w:r>
      <w:r w:rsidRPr="00FA702C">
        <w:t xml:space="preserve">survey which explored the </w:t>
      </w:r>
      <w:r w:rsidR="00227F11" w:rsidRPr="00FA702C">
        <w:t xml:space="preserve">views </w:t>
      </w:r>
      <w:r w:rsidRPr="00FA702C">
        <w:t xml:space="preserve">of </w:t>
      </w:r>
      <w:r w:rsidR="00FD6AAC" w:rsidRPr="00FA702C">
        <w:t>parents and carers</w:t>
      </w:r>
      <w:r w:rsidR="000327B9" w:rsidRPr="00FA702C">
        <w:t xml:space="preserve"> of children with CAs </w:t>
      </w:r>
      <w:r w:rsidR="00227F11" w:rsidRPr="00FA702C">
        <w:t>about</w:t>
      </w:r>
      <w:r w:rsidR="001C4F64" w:rsidRPr="00FA702C">
        <w:t>:</w:t>
      </w:r>
      <w:r w:rsidR="000327B9" w:rsidRPr="00FA702C">
        <w:t xml:space="preserve"> </w:t>
      </w:r>
      <w:r w:rsidRPr="00FA702C">
        <w:t>(a) their healthcare experiences, and (b) their experiences of support</w:t>
      </w:r>
      <w:r w:rsidR="00227F11" w:rsidRPr="00FA702C">
        <w:t>,</w:t>
      </w:r>
      <w:r w:rsidRPr="00FA702C">
        <w:t xml:space="preserve"> </w:t>
      </w:r>
      <w:r w:rsidR="00227F11" w:rsidRPr="00FA702C">
        <w:t>one</w:t>
      </w:r>
      <w:r w:rsidR="00FC491F" w:rsidRPr="00FA702C">
        <w:t xml:space="preserve"> year into the</w:t>
      </w:r>
      <w:r w:rsidRPr="00FA702C">
        <w:t xml:space="preserve"> pandemic. The survey was conducted as part of a collaborative European project, </w:t>
      </w:r>
      <w:r w:rsidR="00DD784B" w:rsidRPr="00FA702C">
        <w:t>“</w:t>
      </w:r>
      <w:r w:rsidRPr="00FA702C">
        <w:t>Establishing a linked European Cohort of Children with CAs (EUROlinkCAT)</w:t>
      </w:r>
      <w:r w:rsidR="00DD784B" w:rsidRPr="00FA702C">
        <w:t>”</w:t>
      </w:r>
      <w:r w:rsidR="0000130F" w:rsidRPr="00FA702C">
        <w:t>,</w:t>
      </w:r>
      <w:r w:rsidR="0000130F" w:rsidRPr="00FA702C">
        <w:fldChar w:fldCharType="begin">
          <w:fldData xml:space="preserve">PEVuZE5vdGU+PENpdGU+PEF1dGhvcj5Nb3JyaXM8L0F1dGhvcj48WWVhcj4yMDIxPC9ZZWFyPjxS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</w:fldData>
        </w:fldChar>
      </w:r>
      <w:r w:rsidR="00D274F6" w:rsidRPr="00FA702C">
        <w:instrText xml:space="preserve"> ADDIN EN.CITE </w:instrText>
      </w:r>
      <w:r w:rsidR="00D274F6" w:rsidRPr="00FA702C">
        <w:fldChar w:fldCharType="begin">
          <w:fldData xml:space="preserve">PEVuZE5vdGU+PENpdGU+PEF1dGhvcj5Nb3JyaXM8L0F1dGhvcj48WWVhcj4yMDIxPC9ZZWFyPjxS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</w:fldData>
        </w:fldChar>
      </w:r>
      <w:r w:rsidR="00D274F6" w:rsidRPr="00FA702C">
        <w:instrText xml:space="preserve"> ADDIN EN.CITE.DATA </w:instrText>
      </w:r>
      <w:r w:rsidR="00D274F6" w:rsidRPr="00FA702C">
        <w:fldChar w:fldCharType="end"/>
      </w:r>
      <w:r w:rsidR="0000130F" w:rsidRPr="00FA702C">
        <w:fldChar w:fldCharType="separate"/>
      </w:r>
      <w:r w:rsidR="00D274F6" w:rsidRPr="00FA702C">
        <w:rPr>
          <w:noProof/>
          <w:vertAlign w:val="superscript"/>
        </w:rPr>
        <w:t>30</w:t>
      </w:r>
      <w:r w:rsidR="0000130F" w:rsidRPr="00FA702C">
        <w:fldChar w:fldCharType="end"/>
      </w:r>
      <w:r w:rsidRPr="00FA702C">
        <w:t xml:space="preserve"> which aims to investigate health and educational outcomes in children born with CAs using population-based data. Due to differences in the level of restrictions</w:t>
      </w:r>
      <w:r w:rsidR="000327B9" w:rsidRPr="00FA702C">
        <w:t xml:space="preserve">, healthcare </w:t>
      </w:r>
      <w:r w:rsidRPr="00FA702C">
        <w:t>systems</w:t>
      </w:r>
      <w:r w:rsidR="000327B9" w:rsidRPr="00FA702C">
        <w:t>,</w:t>
      </w:r>
      <w:r w:rsidRPr="00FA702C">
        <w:t xml:space="preserve"> and the availability of resources</w:t>
      </w:r>
      <w:r w:rsidR="000327B9" w:rsidRPr="00FA702C">
        <w:t xml:space="preserve"> between countries</w:t>
      </w:r>
      <w:r w:rsidRPr="00FA702C">
        <w:t xml:space="preserve">, the survey was conducted </w:t>
      </w:r>
      <w:r w:rsidR="00351E3D" w:rsidRPr="00FA702C">
        <w:t xml:space="preserve">in </w:t>
      </w:r>
      <w:r w:rsidR="0000130F" w:rsidRPr="00FA702C">
        <w:t>several</w:t>
      </w:r>
      <w:r w:rsidR="00190D79" w:rsidRPr="00FA702C">
        <w:t xml:space="preserve"> European</w:t>
      </w:r>
      <w:r w:rsidR="0000130F" w:rsidRPr="00FA702C">
        <w:t xml:space="preserve"> </w:t>
      </w:r>
      <w:r w:rsidR="00351E3D" w:rsidRPr="00FA702C">
        <w:t>countries</w:t>
      </w:r>
      <w:r w:rsidR="000327B9" w:rsidRPr="00FA702C">
        <w:t xml:space="preserve">, </w:t>
      </w:r>
      <w:r w:rsidRPr="00FA702C">
        <w:t xml:space="preserve">to </w:t>
      </w:r>
      <w:r w:rsidR="000327B9" w:rsidRPr="00FA702C">
        <w:t xml:space="preserve">explore </w:t>
      </w:r>
      <w:r w:rsidR="0071371C" w:rsidRPr="00FA702C">
        <w:t xml:space="preserve">possible </w:t>
      </w:r>
      <w:r w:rsidR="000327B9" w:rsidRPr="00FA702C">
        <w:t xml:space="preserve">variations in the provision of care. </w:t>
      </w:r>
      <w:r w:rsidR="00FC491F" w:rsidRPr="00FA702C">
        <w:t xml:space="preserve"> </w:t>
      </w:r>
    </w:p>
    <w:p w14:paraId="3FB61073" w14:textId="52CA2B94" w:rsidR="00D90E1D" w:rsidRPr="00FA702C" w:rsidRDefault="00D90E1D" w:rsidP="00DA1A1E">
      <w:pPr>
        <w:pStyle w:val="Heading1"/>
      </w:pPr>
      <w:r w:rsidRPr="00FA702C">
        <w:t>Methods</w:t>
      </w:r>
    </w:p>
    <w:p w14:paraId="49040B64" w14:textId="65BD231D" w:rsidR="00D878E1" w:rsidRPr="00FA702C" w:rsidRDefault="00C57098" w:rsidP="00D878E1">
      <w:r w:rsidRPr="00FA702C">
        <w:t xml:space="preserve">This study is reported </w:t>
      </w:r>
      <w:r w:rsidR="00A813FD" w:rsidRPr="00FA702C">
        <w:t>following</w:t>
      </w:r>
      <w:r w:rsidRPr="00FA702C">
        <w:t xml:space="preserve"> the </w:t>
      </w:r>
      <w:r w:rsidR="0095220D" w:rsidRPr="00FA702C">
        <w:t>Strengthening the Reporting of Observational studies in Epidemiology (STROBE) guidelines</w:t>
      </w:r>
      <w:r w:rsidRPr="00FA702C">
        <w:t>.</w:t>
      </w:r>
      <w:r w:rsidR="0095220D" w:rsidRPr="00FA702C">
        <w:fldChar w:fldCharType="begin"/>
      </w:r>
      <w:r w:rsidR="00D274F6" w:rsidRPr="00FA702C">
        <w:instrText xml:space="preserve"> ADDIN EN.CITE &lt;EndNote&gt;&lt;Cite&gt;&lt;Author&gt;Cuschieri&lt;/Author&gt;&lt;Year&gt;2019&lt;/Year&gt;&lt;RecNum&gt;11718&lt;/RecNum&gt;&lt;DisplayText&gt;&lt;style face="superscript"&gt;31&lt;/style&gt;&lt;/DisplayText&gt;&lt;record&gt;&lt;rec-number&gt;11718&lt;/rec-number&gt;&lt;foreign-keys&gt;&lt;key app="EN" db-id="d20dw0p0wrvx5met2a7vzzzefzszwfzapr0t" timestamp="1639560935"&gt;11718&lt;/key&gt;&lt;/foreign-keys&gt;&lt;ref-type name="Journal Article"&gt;17&lt;/ref-type&gt;&lt;contributors&gt;&lt;authors&gt;&lt;author&gt;Cuschieri, S.&lt;/author&gt;&lt;/authors&gt;&lt;/contributors&gt;&lt;auth-address&gt;Department of Anatomy, Faculty of Medicine and Surgery, Biomedical Building, University of Malta, Msida, Malta.&lt;/auth-address&gt;&lt;titles&gt;&lt;title&gt;The STROBE guidelines&lt;/title&gt;&lt;secondary-title&gt;Saudi J Anaesth&lt;/secondary-title&gt;&lt;/titles&gt;&lt;periodical&gt;&lt;full-title&gt;Saudi J Anaesth&lt;/full-title&gt;&lt;/periodical&gt;&lt;pages&gt;S31-S34&lt;/pages&gt;&lt;volume&gt;13&lt;/volume&gt;&lt;number&gt;Suppl 1&lt;/number&gt;&lt;edition&gt;2019/04/02&lt;/edition&gt;&lt;keywords&gt;&lt;keyword&gt;Data reporting&lt;/keyword&gt;&lt;keyword&gt;epidemiology&lt;/keyword&gt;&lt;keyword&gt;observational studies&lt;/keyword&gt;&lt;keyword&gt;publishing&lt;/keyword&gt;&lt;keyword&gt;research design&lt;/keyword&gt;&lt;/keywords&gt;&lt;dates&gt;&lt;year&gt;2019&lt;/year&gt;&lt;pub-dates&gt;&lt;date&gt;Apr&lt;/date&gt;&lt;/pub-dates&gt;&lt;/dates&gt;&lt;isbn&gt;1658-354X (Print)&lt;/isbn&gt;&lt;accession-num&gt;30930717&lt;/accession-num&gt;&lt;urls&gt;&lt;related-urls&gt;&lt;url&gt;https://www.ncbi.nlm.nih.gov/pubmed/30930717&lt;/url&gt;&lt;/related-urls&gt;&lt;/urls&gt;&lt;custom2&gt;PMC6398292&lt;/custom2&gt;&lt;electronic-resource-num&gt;10.4103/sja.SJA_543_18&lt;/electronic-resource-num&gt;&lt;/record&gt;&lt;/Cite&gt;&lt;/EndNote&gt;</w:instrText>
      </w:r>
      <w:r w:rsidR="0095220D" w:rsidRPr="00FA702C">
        <w:fldChar w:fldCharType="separate"/>
      </w:r>
      <w:r w:rsidR="00D274F6" w:rsidRPr="00FA702C">
        <w:rPr>
          <w:noProof/>
          <w:vertAlign w:val="superscript"/>
        </w:rPr>
        <w:t>31</w:t>
      </w:r>
      <w:r w:rsidR="0095220D" w:rsidRPr="00FA702C">
        <w:fldChar w:fldCharType="end"/>
      </w:r>
      <w:r w:rsidR="0095220D" w:rsidRPr="00FA702C">
        <w:t xml:space="preserve"> </w:t>
      </w:r>
      <w:r w:rsidR="00400C7A" w:rsidRPr="00FA702C">
        <w:t xml:space="preserve">The findings </w:t>
      </w:r>
      <w:r w:rsidR="00A813FD" w:rsidRPr="00FA702C">
        <w:t xml:space="preserve">presented </w:t>
      </w:r>
      <w:r w:rsidR="00400C7A" w:rsidRPr="00FA702C">
        <w:t xml:space="preserve">are a subsection of a </w:t>
      </w:r>
      <w:r w:rsidR="00DA1A1E" w:rsidRPr="00FA702C">
        <w:t xml:space="preserve">cross-sectional </w:t>
      </w:r>
      <w:r w:rsidR="00B845B0" w:rsidRPr="00FA702C">
        <w:t xml:space="preserve">online </w:t>
      </w:r>
      <w:r w:rsidR="00400C7A" w:rsidRPr="00FA702C">
        <w:t>survey</w:t>
      </w:r>
      <w:r w:rsidR="0089053D" w:rsidRPr="00FA702C">
        <w:t>,</w:t>
      </w:r>
      <w:r w:rsidR="00400C7A" w:rsidRPr="00FA702C">
        <w:t xml:space="preserve"> conducted by the EUROlinkCAT team</w:t>
      </w:r>
      <w:r w:rsidR="0089053D" w:rsidRPr="00FA702C">
        <w:t>,</w:t>
      </w:r>
      <w:r w:rsidR="00400C7A" w:rsidRPr="00FA702C">
        <w:t xml:space="preserve"> which explored the wider information and support needs of</w:t>
      </w:r>
      <w:r w:rsidR="000327B9" w:rsidRPr="00FA702C">
        <w:t xml:space="preserve"> </w:t>
      </w:r>
      <w:r w:rsidR="004328A2" w:rsidRPr="00FA702C">
        <w:t>parents</w:t>
      </w:r>
      <w:r w:rsidR="000327B9" w:rsidRPr="00FA702C">
        <w:t xml:space="preserve"> and </w:t>
      </w:r>
      <w:r w:rsidR="004328A2" w:rsidRPr="00FA702C">
        <w:t>carers</w:t>
      </w:r>
      <w:r w:rsidR="00400C7A" w:rsidRPr="00FA702C">
        <w:t xml:space="preserve"> of children with </w:t>
      </w:r>
      <w:r w:rsidR="00F837D0" w:rsidRPr="00FA702C">
        <w:t>CAs</w:t>
      </w:r>
      <w:r w:rsidR="00400C7A" w:rsidRPr="00FA702C">
        <w:t xml:space="preserve"> </w:t>
      </w:r>
      <w:r w:rsidR="00B845B0" w:rsidRPr="00FA702C">
        <w:t>in 10 European countries</w:t>
      </w:r>
      <w:r w:rsidR="00400C7A" w:rsidRPr="00FA702C">
        <w:t>. This paper focuses on the healthcare experiences</w:t>
      </w:r>
      <w:r w:rsidR="009C0A07" w:rsidRPr="00FA702C">
        <w:t xml:space="preserve"> and health status </w:t>
      </w:r>
      <w:r w:rsidR="003A2BBD" w:rsidRPr="00FA702C">
        <w:t xml:space="preserve">of children </w:t>
      </w:r>
      <w:r w:rsidR="00EF40F4" w:rsidRPr="00FA702C">
        <w:t>during the COVID-19 pandemic</w:t>
      </w:r>
      <w:r w:rsidR="003A2BBD" w:rsidRPr="00FA702C">
        <w:t xml:space="preserve">, </w:t>
      </w:r>
      <w:r w:rsidR="009C0A07" w:rsidRPr="00FA702C">
        <w:t>and</w:t>
      </w:r>
      <w:r w:rsidR="0017376F" w:rsidRPr="00FA702C">
        <w:t xml:space="preserve"> </w:t>
      </w:r>
      <w:r w:rsidR="003A2BBD" w:rsidRPr="00FA702C">
        <w:t xml:space="preserve">parent </w:t>
      </w:r>
      <w:r w:rsidR="0089053D" w:rsidRPr="00FA702C">
        <w:t xml:space="preserve">and carer </w:t>
      </w:r>
      <w:r w:rsidR="003A2BBD" w:rsidRPr="00FA702C">
        <w:t>experiences of support</w:t>
      </w:r>
      <w:r w:rsidR="001B11E2" w:rsidRPr="00FA702C">
        <w:t xml:space="preserve">. </w:t>
      </w:r>
      <w:r w:rsidR="0017376F" w:rsidRPr="00FA702C">
        <w:t xml:space="preserve">The </w:t>
      </w:r>
      <w:r w:rsidR="003A2BBD" w:rsidRPr="00FA702C">
        <w:t xml:space="preserve">survey </w:t>
      </w:r>
      <w:r w:rsidR="0017376F" w:rsidRPr="00FA702C">
        <w:t xml:space="preserve">was launched </w:t>
      </w:r>
      <w:r w:rsidR="003A2BBD" w:rsidRPr="00FA702C">
        <w:t xml:space="preserve">in the </w:t>
      </w:r>
      <w:r w:rsidR="005D0C4E" w:rsidRPr="00FA702C">
        <w:t>United Kingdom (UK)</w:t>
      </w:r>
      <w:r w:rsidR="003A2BBD" w:rsidRPr="00FA702C">
        <w:t xml:space="preserve"> and Poland on 8</w:t>
      </w:r>
      <w:r w:rsidR="00FC491F" w:rsidRPr="00FA702C">
        <w:rPr>
          <w:vertAlign w:val="superscript"/>
        </w:rPr>
        <w:t>th</w:t>
      </w:r>
      <w:r w:rsidR="00FC491F" w:rsidRPr="00FA702C">
        <w:t xml:space="preserve"> </w:t>
      </w:r>
      <w:r w:rsidR="003A2BBD" w:rsidRPr="00FA702C">
        <w:t>March 2021 and kept open until 14</w:t>
      </w:r>
      <w:r w:rsidR="00FC491F" w:rsidRPr="00FA702C">
        <w:rPr>
          <w:vertAlign w:val="superscript"/>
        </w:rPr>
        <w:t>th</w:t>
      </w:r>
      <w:r w:rsidR="00FC491F" w:rsidRPr="00FA702C">
        <w:t xml:space="preserve"> </w:t>
      </w:r>
      <w:r w:rsidR="003A2BBD" w:rsidRPr="00FA702C">
        <w:t xml:space="preserve">July 2021. </w:t>
      </w:r>
      <w:r w:rsidR="00CC0D9C" w:rsidRPr="00FA702C">
        <w:t>Ethics</w:t>
      </w:r>
      <w:r w:rsidR="00D424B9" w:rsidRPr="00FA702C">
        <w:t xml:space="preserve"> approval for the study was granted by the St George’s (University of London) Research Ethics Committee on 18</w:t>
      </w:r>
      <w:r w:rsidR="00FC491F" w:rsidRPr="00FA702C">
        <w:rPr>
          <w:vertAlign w:val="superscript"/>
        </w:rPr>
        <w:t>th</w:t>
      </w:r>
      <w:r w:rsidR="00FC491F" w:rsidRPr="00FA702C">
        <w:t xml:space="preserve"> </w:t>
      </w:r>
      <w:r w:rsidR="00D424B9" w:rsidRPr="00FA702C">
        <w:t xml:space="preserve">December 2020 (reference number: 2020.0311). </w:t>
      </w:r>
      <w:r w:rsidR="00EF40F4" w:rsidRPr="00FA702C">
        <w:t>L</w:t>
      </w:r>
      <w:r w:rsidR="00B65138" w:rsidRPr="00FA702C">
        <w:t xml:space="preserve">ocal </w:t>
      </w:r>
      <w:r w:rsidR="00CC0D9C" w:rsidRPr="00FA702C">
        <w:t>ethics</w:t>
      </w:r>
      <w:r w:rsidR="00B65138" w:rsidRPr="00FA702C">
        <w:t xml:space="preserve"> approval</w:t>
      </w:r>
      <w:r w:rsidR="00EF40F4" w:rsidRPr="00FA702C">
        <w:t>s</w:t>
      </w:r>
      <w:r w:rsidR="00B65138" w:rsidRPr="00FA702C">
        <w:t xml:space="preserve"> </w:t>
      </w:r>
      <w:r w:rsidR="00EF40F4" w:rsidRPr="00FA702C">
        <w:t>(</w:t>
      </w:r>
      <w:r w:rsidR="00B65138" w:rsidRPr="00FA702C">
        <w:t>or evidence that no further approval</w:t>
      </w:r>
      <w:r w:rsidR="00EF40F4" w:rsidRPr="00FA702C">
        <w:t>s were</w:t>
      </w:r>
      <w:r w:rsidR="00B65138" w:rsidRPr="00FA702C">
        <w:t xml:space="preserve"> required</w:t>
      </w:r>
      <w:r w:rsidR="00EF40F4" w:rsidRPr="00FA702C">
        <w:t>) were obtained from each participating country</w:t>
      </w:r>
      <w:r w:rsidR="00CC0D9C" w:rsidRPr="00FA702C">
        <w:t>. T</w:t>
      </w:r>
      <w:r w:rsidR="0017376F" w:rsidRPr="00FA702C">
        <w:t>he survey</w:t>
      </w:r>
      <w:r w:rsidR="00EF40F4" w:rsidRPr="00FA702C">
        <w:t xml:space="preserve"> </w:t>
      </w:r>
      <w:r w:rsidR="0089053D" w:rsidRPr="00FA702C">
        <w:t xml:space="preserve">was </w:t>
      </w:r>
      <w:r w:rsidR="00EF40F4" w:rsidRPr="00FA702C">
        <w:t>launched in a staggered</w:t>
      </w:r>
      <w:r w:rsidR="0017376F" w:rsidRPr="00FA702C">
        <w:t xml:space="preserve"> manner</w:t>
      </w:r>
      <w:r w:rsidR="0089053D" w:rsidRPr="00FA702C">
        <w:t xml:space="preserve"> in each country</w:t>
      </w:r>
      <w:r w:rsidR="0017376F" w:rsidRPr="00FA702C">
        <w:t xml:space="preserve">, </w:t>
      </w:r>
      <w:r w:rsidR="00EF40F4" w:rsidRPr="00FA702C">
        <w:t>as and when translations were finalised and approvals granted</w:t>
      </w:r>
      <w:bookmarkStart w:id="9" w:name="_Ref86324227"/>
      <w:r w:rsidR="0059547E" w:rsidRPr="00FA702C">
        <w:t xml:space="preserve"> (</w:t>
      </w:r>
      <w:r w:rsidR="00ED2AF6" w:rsidRPr="00FA702C">
        <w:t>Table 1</w:t>
      </w:r>
      <w:r w:rsidR="0059547E" w:rsidRPr="00FA702C">
        <w:t>)</w:t>
      </w:r>
      <w:r w:rsidR="00D878E1" w:rsidRPr="00FA702C">
        <w:t>.</w:t>
      </w:r>
    </w:p>
    <w:p w14:paraId="4DDF4973" w14:textId="77777777" w:rsidR="00F2483A" w:rsidRPr="00FA702C" w:rsidRDefault="00F2483A" w:rsidP="00D878E1">
      <w:pPr>
        <w:sectPr w:rsidR="00F2483A" w:rsidRPr="00FA702C" w:rsidSect="00FC4B64">
          <w:pgSz w:w="11906" w:h="16838"/>
          <w:pgMar w:top="1440" w:right="1440" w:bottom="1440" w:left="1440" w:header="708" w:footer="708" w:gutter="0"/>
          <w:cols w:space="708"/>
          <w:docGrid w:linePitch="360"/>
        </w:sectPr>
      </w:pPr>
    </w:p>
    <w:p w14:paraId="0A11ACC1" w14:textId="77777777" w:rsidR="00F2483A" w:rsidRPr="00FA702C" w:rsidRDefault="00F2483A" w:rsidP="00F2483A">
      <w:pPr>
        <w:pStyle w:val="Caption"/>
        <w:keepNext/>
        <w:spacing w:before="120"/>
      </w:pPr>
      <w:bookmarkStart w:id="10" w:name="_Ref85540536"/>
      <w:r w:rsidRPr="00FA702C">
        <w:lastRenderedPageBreak/>
        <w:t xml:space="preserve">Table </w:t>
      </w:r>
      <w:r w:rsidR="0011204A">
        <w:fldChar w:fldCharType="begin"/>
      </w:r>
      <w:r w:rsidR="0011204A">
        <w:instrText xml:space="preserve"> SEQ Table \* ARABIC </w:instrText>
      </w:r>
      <w:r w:rsidR="0011204A">
        <w:fldChar w:fldCharType="separate"/>
      </w:r>
      <w:r w:rsidRPr="00FA702C">
        <w:rPr>
          <w:noProof/>
        </w:rPr>
        <w:t>1</w:t>
      </w:r>
      <w:r w:rsidR="0011204A">
        <w:rPr>
          <w:noProof/>
        </w:rPr>
        <w:fldChar w:fldCharType="end"/>
      </w:r>
      <w:bookmarkEnd w:id="10"/>
      <w:r w:rsidRPr="00FA702C">
        <w:t xml:space="preserve"> </w:t>
      </w:r>
      <w:r w:rsidRPr="00FA702C">
        <w:rPr>
          <w:b w:val="0"/>
        </w:rPr>
        <w:t>Recruitment period and</w:t>
      </w:r>
      <w:r w:rsidRPr="00FA702C">
        <w:t xml:space="preserve"> </w:t>
      </w:r>
      <w:r w:rsidRPr="00FA702C">
        <w:rPr>
          <w:b w:val="0"/>
        </w:rPr>
        <w:t>participant characteristics by country group.</w:t>
      </w:r>
    </w:p>
    <w:tbl>
      <w:tblPr>
        <w:tblStyle w:val="TableGrid"/>
        <w:tblW w:w="13031" w:type="dxa"/>
        <w:tblBorders>
          <w:insideV w:val="none" w:sz="0" w:space="0" w:color="auto"/>
        </w:tblBorders>
        <w:tblLayout w:type="fixed"/>
        <w:tblLook w:val="04A0" w:firstRow="1" w:lastRow="0" w:firstColumn="1" w:lastColumn="0" w:noHBand="0" w:noVBand="1"/>
      </w:tblPr>
      <w:tblGrid>
        <w:gridCol w:w="2172"/>
        <w:gridCol w:w="1330"/>
        <w:gridCol w:w="1169"/>
        <w:gridCol w:w="1461"/>
        <w:gridCol w:w="1317"/>
        <w:gridCol w:w="1618"/>
        <w:gridCol w:w="1276"/>
        <w:gridCol w:w="1366"/>
        <w:gridCol w:w="1322"/>
      </w:tblGrid>
      <w:tr w:rsidR="00F2483A" w:rsidRPr="00FA702C" w14:paraId="7823536F" w14:textId="77777777" w:rsidTr="00F2483A">
        <w:trPr>
          <w:trHeight w:val="264"/>
        </w:trPr>
        <w:tc>
          <w:tcPr>
            <w:tcW w:w="2172" w:type="dxa"/>
            <w:tcBorders>
              <w:bottom w:val="single" w:sz="4" w:space="0" w:color="auto"/>
            </w:tcBorders>
            <w:shd w:val="clear" w:color="auto" w:fill="F2F2F2" w:themeFill="background1" w:themeFillShade="F2"/>
            <w:vAlign w:val="center"/>
          </w:tcPr>
          <w:p w14:paraId="631D11C6" w14:textId="77777777" w:rsidR="00F2483A" w:rsidRPr="00FA702C" w:rsidRDefault="00F2483A" w:rsidP="00F2483A">
            <w:pPr>
              <w:widowControl w:val="0"/>
              <w:autoSpaceDE w:val="0"/>
              <w:autoSpaceDN w:val="0"/>
              <w:adjustRightInd w:val="0"/>
              <w:spacing w:line="240" w:lineRule="auto"/>
              <w:rPr>
                <w:rFonts w:cstheme="minorHAnsi"/>
                <w:b/>
                <w:bCs/>
                <w:sz w:val="20"/>
                <w:szCs w:val="20"/>
                <w:lang w:val="en-US"/>
              </w:rPr>
            </w:pPr>
            <w:r w:rsidRPr="00FA702C">
              <w:rPr>
                <w:rFonts w:cstheme="minorHAnsi"/>
                <w:b/>
                <w:bCs/>
                <w:sz w:val="20"/>
                <w:szCs w:val="20"/>
                <w:lang w:val="en-US"/>
              </w:rPr>
              <w:t>Characteristic</w:t>
            </w:r>
          </w:p>
        </w:tc>
        <w:tc>
          <w:tcPr>
            <w:tcW w:w="1330" w:type="dxa"/>
            <w:tcBorders>
              <w:bottom w:val="single" w:sz="4" w:space="0" w:color="auto"/>
            </w:tcBorders>
            <w:shd w:val="clear" w:color="auto" w:fill="F2F2F2" w:themeFill="background1" w:themeFillShade="F2"/>
            <w:vAlign w:val="center"/>
          </w:tcPr>
          <w:p w14:paraId="6D3FB277"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r w:rsidRPr="00FA702C">
              <w:rPr>
                <w:rFonts w:cstheme="minorHAnsi"/>
                <w:b/>
                <w:bCs/>
                <w:sz w:val="20"/>
                <w:szCs w:val="20"/>
                <w:lang w:val="en-US"/>
              </w:rPr>
              <w:t>All</w:t>
            </w:r>
          </w:p>
        </w:tc>
        <w:tc>
          <w:tcPr>
            <w:tcW w:w="1169" w:type="dxa"/>
            <w:tcBorders>
              <w:bottom w:val="single" w:sz="4" w:space="0" w:color="auto"/>
            </w:tcBorders>
            <w:shd w:val="clear" w:color="auto" w:fill="F2F2F2" w:themeFill="background1" w:themeFillShade="F2"/>
            <w:vAlign w:val="center"/>
          </w:tcPr>
          <w:p w14:paraId="3FAE81C2"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r w:rsidRPr="00FA702C">
              <w:rPr>
                <w:rFonts w:cstheme="minorHAnsi"/>
                <w:b/>
                <w:bCs/>
                <w:sz w:val="20"/>
                <w:szCs w:val="20"/>
                <w:lang w:val="en-US"/>
              </w:rPr>
              <w:t>UK</w:t>
            </w:r>
          </w:p>
        </w:tc>
        <w:tc>
          <w:tcPr>
            <w:tcW w:w="1461" w:type="dxa"/>
            <w:tcBorders>
              <w:bottom w:val="single" w:sz="4" w:space="0" w:color="auto"/>
            </w:tcBorders>
            <w:shd w:val="clear" w:color="auto" w:fill="F2F2F2" w:themeFill="background1" w:themeFillShade="F2"/>
            <w:vAlign w:val="center"/>
          </w:tcPr>
          <w:p w14:paraId="24B4B324"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r w:rsidRPr="00FA702C">
              <w:rPr>
                <w:rFonts w:cstheme="minorHAnsi"/>
                <w:b/>
                <w:bCs/>
                <w:sz w:val="20"/>
                <w:szCs w:val="20"/>
                <w:lang w:val="en-US"/>
              </w:rPr>
              <w:t>Poland</w:t>
            </w:r>
          </w:p>
        </w:tc>
        <w:tc>
          <w:tcPr>
            <w:tcW w:w="1317" w:type="dxa"/>
            <w:tcBorders>
              <w:bottom w:val="single" w:sz="4" w:space="0" w:color="auto"/>
            </w:tcBorders>
            <w:shd w:val="clear" w:color="auto" w:fill="F2F2F2" w:themeFill="background1" w:themeFillShade="F2"/>
            <w:vAlign w:val="center"/>
          </w:tcPr>
          <w:p w14:paraId="43492061"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r w:rsidRPr="00FA702C">
              <w:rPr>
                <w:rFonts w:cstheme="minorHAnsi"/>
                <w:b/>
                <w:bCs/>
                <w:sz w:val="20"/>
                <w:szCs w:val="20"/>
                <w:lang w:val="en-US"/>
              </w:rPr>
              <w:t>Germany</w:t>
            </w:r>
          </w:p>
        </w:tc>
        <w:tc>
          <w:tcPr>
            <w:tcW w:w="1618" w:type="dxa"/>
            <w:tcBorders>
              <w:bottom w:val="single" w:sz="4" w:space="0" w:color="auto"/>
            </w:tcBorders>
            <w:shd w:val="clear" w:color="auto" w:fill="F2F2F2" w:themeFill="background1" w:themeFillShade="F2"/>
            <w:vAlign w:val="center"/>
          </w:tcPr>
          <w:p w14:paraId="676BFAD5"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r w:rsidRPr="00FA702C">
              <w:rPr>
                <w:rFonts w:cstheme="minorHAnsi"/>
                <w:b/>
                <w:bCs/>
                <w:sz w:val="20"/>
                <w:szCs w:val="20"/>
                <w:lang w:val="en-US"/>
              </w:rPr>
              <w:t>Croatia</w:t>
            </w:r>
          </w:p>
        </w:tc>
        <w:tc>
          <w:tcPr>
            <w:tcW w:w="1276" w:type="dxa"/>
            <w:tcBorders>
              <w:bottom w:val="single" w:sz="4" w:space="0" w:color="auto"/>
              <w:right w:val="nil"/>
            </w:tcBorders>
            <w:shd w:val="clear" w:color="auto" w:fill="F2F2F2" w:themeFill="background1" w:themeFillShade="F2"/>
            <w:vAlign w:val="center"/>
          </w:tcPr>
          <w:p w14:paraId="3482B62A"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r w:rsidRPr="00FA702C">
              <w:rPr>
                <w:rFonts w:cstheme="minorHAnsi"/>
                <w:b/>
                <w:bCs/>
                <w:sz w:val="20"/>
                <w:szCs w:val="20"/>
                <w:lang w:val="en-US"/>
              </w:rPr>
              <w:t>Italy</w:t>
            </w:r>
          </w:p>
        </w:tc>
        <w:tc>
          <w:tcPr>
            <w:tcW w:w="1366" w:type="dxa"/>
            <w:tcBorders>
              <w:bottom w:val="single" w:sz="4" w:space="0" w:color="auto"/>
              <w:right w:val="nil"/>
            </w:tcBorders>
            <w:shd w:val="clear" w:color="auto" w:fill="F2F2F2" w:themeFill="background1" w:themeFillShade="F2"/>
            <w:vAlign w:val="center"/>
          </w:tcPr>
          <w:p w14:paraId="15933B9B"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r w:rsidRPr="00FA702C">
              <w:rPr>
                <w:rFonts w:cstheme="minorHAnsi"/>
                <w:b/>
                <w:bCs/>
                <w:sz w:val="20"/>
                <w:szCs w:val="20"/>
                <w:lang w:val="en-US"/>
              </w:rPr>
              <w:t>Belgium/ Netherlands</w:t>
            </w:r>
          </w:p>
        </w:tc>
        <w:tc>
          <w:tcPr>
            <w:tcW w:w="1322" w:type="dxa"/>
            <w:tcBorders>
              <w:left w:val="nil"/>
              <w:bottom w:val="single" w:sz="4" w:space="0" w:color="auto"/>
            </w:tcBorders>
            <w:shd w:val="clear" w:color="auto" w:fill="F2F2F2" w:themeFill="background1" w:themeFillShade="F2"/>
            <w:vAlign w:val="center"/>
          </w:tcPr>
          <w:p w14:paraId="4C6274B0"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r w:rsidRPr="00FA702C">
              <w:rPr>
                <w:rFonts w:cstheme="minorHAnsi"/>
                <w:b/>
                <w:bCs/>
                <w:sz w:val="20"/>
                <w:szCs w:val="20"/>
                <w:lang w:val="en-US"/>
              </w:rPr>
              <w:t>Other EU†</w:t>
            </w:r>
          </w:p>
        </w:tc>
      </w:tr>
      <w:tr w:rsidR="00F2483A" w:rsidRPr="00FA702C" w14:paraId="4DB81846" w14:textId="77777777" w:rsidTr="00F2483A">
        <w:trPr>
          <w:trHeight w:val="264"/>
        </w:trPr>
        <w:tc>
          <w:tcPr>
            <w:tcW w:w="2172" w:type="dxa"/>
            <w:tcBorders>
              <w:bottom w:val="nil"/>
            </w:tcBorders>
            <w:vAlign w:val="center"/>
          </w:tcPr>
          <w:p w14:paraId="7E44BECF" w14:textId="05D8D6D9" w:rsidR="00F2483A" w:rsidRPr="00FA702C" w:rsidRDefault="00F2483A" w:rsidP="00F2483A">
            <w:pPr>
              <w:widowControl w:val="0"/>
              <w:autoSpaceDE w:val="0"/>
              <w:autoSpaceDN w:val="0"/>
              <w:adjustRightInd w:val="0"/>
              <w:spacing w:line="240" w:lineRule="auto"/>
              <w:rPr>
                <w:rFonts w:cstheme="minorHAnsi"/>
                <w:b/>
                <w:bCs/>
                <w:sz w:val="20"/>
                <w:szCs w:val="20"/>
                <w:lang w:val="en-US"/>
              </w:rPr>
            </w:pPr>
            <w:r w:rsidRPr="00FA702C">
              <w:rPr>
                <w:rFonts w:cstheme="minorHAnsi"/>
                <w:b/>
                <w:bCs/>
                <w:sz w:val="20"/>
                <w:szCs w:val="20"/>
                <w:lang w:val="en-US"/>
              </w:rPr>
              <w:t>Recruitment period</w:t>
            </w:r>
            <w:r w:rsidR="00CA20C0" w:rsidRPr="00FA702C">
              <w:rPr>
                <w:rFonts w:cs="Calibri"/>
                <w:bCs/>
                <w:sz w:val="20"/>
                <w:szCs w:val="20"/>
                <w:lang w:val="en-US"/>
              </w:rPr>
              <w:t>¥</w:t>
            </w:r>
          </w:p>
        </w:tc>
        <w:tc>
          <w:tcPr>
            <w:tcW w:w="1330" w:type="dxa"/>
            <w:tcBorders>
              <w:bottom w:val="nil"/>
            </w:tcBorders>
            <w:vAlign w:val="center"/>
          </w:tcPr>
          <w:p w14:paraId="2E590436"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p>
        </w:tc>
        <w:tc>
          <w:tcPr>
            <w:tcW w:w="1169" w:type="dxa"/>
            <w:tcBorders>
              <w:bottom w:val="nil"/>
            </w:tcBorders>
            <w:vAlign w:val="center"/>
          </w:tcPr>
          <w:p w14:paraId="28034C95"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p>
        </w:tc>
        <w:tc>
          <w:tcPr>
            <w:tcW w:w="1461" w:type="dxa"/>
            <w:tcBorders>
              <w:bottom w:val="nil"/>
            </w:tcBorders>
            <w:vAlign w:val="center"/>
          </w:tcPr>
          <w:p w14:paraId="219DB61D"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p>
        </w:tc>
        <w:tc>
          <w:tcPr>
            <w:tcW w:w="1317" w:type="dxa"/>
            <w:tcBorders>
              <w:bottom w:val="nil"/>
            </w:tcBorders>
            <w:vAlign w:val="center"/>
          </w:tcPr>
          <w:p w14:paraId="3A60430A"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p>
        </w:tc>
        <w:tc>
          <w:tcPr>
            <w:tcW w:w="1618" w:type="dxa"/>
            <w:tcBorders>
              <w:bottom w:val="nil"/>
            </w:tcBorders>
            <w:vAlign w:val="center"/>
          </w:tcPr>
          <w:p w14:paraId="19F89B92"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p>
        </w:tc>
        <w:tc>
          <w:tcPr>
            <w:tcW w:w="1276" w:type="dxa"/>
            <w:tcBorders>
              <w:bottom w:val="nil"/>
              <w:right w:val="nil"/>
            </w:tcBorders>
            <w:vAlign w:val="center"/>
          </w:tcPr>
          <w:p w14:paraId="7174E7B5"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p>
        </w:tc>
        <w:tc>
          <w:tcPr>
            <w:tcW w:w="1366" w:type="dxa"/>
            <w:tcBorders>
              <w:bottom w:val="nil"/>
              <w:right w:val="nil"/>
            </w:tcBorders>
            <w:vAlign w:val="center"/>
          </w:tcPr>
          <w:p w14:paraId="2CEA0962"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p>
        </w:tc>
        <w:tc>
          <w:tcPr>
            <w:tcW w:w="1322" w:type="dxa"/>
            <w:tcBorders>
              <w:left w:val="nil"/>
              <w:bottom w:val="nil"/>
            </w:tcBorders>
            <w:vAlign w:val="center"/>
          </w:tcPr>
          <w:p w14:paraId="2976CD8B"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p>
        </w:tc>
      </w:tr>
      <w:tr w:rsidR="00F2483A" w:rsidRPr="00FA702C" w14:paraId="18412CE1" w14:textId="77777777" w:rsidTr="00F2483A">
        <w:trPr>
          <w:trHeight w:val="264"/>
        </w:trPr>
        <w:tc>
          <w:tcPr>
            <w:tcW w:w="2172" w:type="dxa"/>
            <w:tcBorders>
              <w:top w:val="nil"/>
              <w:bottom w:val="nil"/>
            </w:tcBorders>
            <w:vAlign w:val="center"/>
          </w:tcPr>
          <w:p w14:paraId="2A8819E9"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Start date</w:t>
            </w:r>
          </w:p>
        </w:tc>
        <w:tc>
          <w:tcPr>
            <w:tcW w:w="1330" w:type="dxa"/>
            <w:tcBorders>
              <w:top w:val="nil"/>
              <w:bottom w:val="nil"/>
            </w:tcBorders>
            <w:vAlign w:val="center"/>
          </w:tcPr>
          <w:p w14:paraId="4256C960"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w:t>
            </w:r>
          </w:p>
        </w:tc>
        <w:tc>
          <w:tcPr>
            <w:tcW w:w="1169" w:type="dxa"/>
            <w:tcBorders>
              <w:top w:val="nil"/>
              <w:bottom w:val="nil"/>
            </w:tcBorders>
            <w:vAlign w:val="center"/>
          </w:tcPr>
          <w:p w14:paraId="16783787"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8 Mar 2021</w:t>
            </w:r>
          </w:p>
        </w:tc>
        <w:tc>
          <w:tcPr>
            <w:tcW w:w="1461" w:type="dxa"/>
            <w:tcBorders>
              <w:top w:val="nil"/>
              <w:bottom w:val="nil"/>
            </w:tcBorders>
            <w:vAlign w:val="center"/>
          </w:tcPr>
          <w:p w14:paraId="1CF6ECBE"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8 Mar 2021</w:t>
            </w:r>
          </w:p>
        </w:tc>
        <w:tc>
          <w:tcPr>
            <w:tcW w:w="1317" w:type="dxa"/>
            <w:tcBorders>
              <w:top w:val="nil"/>
              <w:bottom w:val="nil"/>
            </w:tcBorders>
            <w:vAlign w:val="center"/>
          </w:tcPr>
          <w:p w14:paraId="47E4FF6D"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eastAsia="Times New Roman" w:cstheme="minorHAnsi"/>
                <w:kern w:val="24"/>
                <w:sz w:val="20"/>
                <w:szCs w:val="20"/>
                <w:lang w:eastAsia="en-GB"/>
              </w:rPr>
              <w:t xml:space="preserve">11 May </w:t>
            </w:r>
            <w:r w:rsidRPr="00FA702C">
              <w:rPr>
                <w:rFonts w:cstheme="minorHAnsi"/>
                <w:bCs/>
                <w:sz w:val="20"/>
                <w:szCs w:val="20"/>
                <w:lang w:val="en-US"/>
              </w:rPr>
              <w:t>2021</w:t>
            </w:r>
          </w:p>
        </w:tc>
        <w:tc>
          <w:tcPr>
            <w:tcW w:w="1618" w:type="dxa"/>
            <w:tcBorders>
              <w:top w:val="nil"/>
              <w:bottom w:val="nil"/>
            </w:tcBorders>
            <w:vAlign w:val="center"/>
          </w:tcPr>
          <w:p w14:paraId="3727E099"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eastAsia="Times New Roman" w:cstheme="minorHAnsi"/>
                <w:kern w:val="24"/>
                <w:sz w:val="20"/>
                <w:szCs w:val="20"/>
                <w:lang w:eastAsia="en-GB"/>
              </w:rPr>
              <w:t xml:space="preserve">26 Apr </w:t>
            </w:r>
            <w:r w:rsidRPr="00FA702C">
              <w:rPr>
                <w:rFonts w:cstheme="minorHAnsi"/>
                <w:bCs/>
                <w:sz w:val="20"/>
                <w:szCs w:val="20"/>
                <w:lang w:val="en-US"/>
              </w:rPr>
              <w:t>2021</w:t>
            </w:r>
          </w:p>
        </w:tc>
        <w:tc>
          <w:tcPr>
            <w:tcW w:w="1276" w:type="dxa"/>
            <w:tcBorders>
              <w:top w:val="nil"/>
              <w:bottom w:val="nil"/>
              <w:right w:val="nil"/>
            </w:tcBorders>
            <w:vAlign w:val="center"/>
          </w:tcPr>
          <w:p w14:paraId="0FE02BEC"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eastAsia="Times New Roman" w:cstheme="minorHAnsi"/>
                <w:sz w:val="20"/>
                <w:szCs w:val="20"/>
                <w:lang w:eastAsia="en-GB"/>
              </w:rPr>
              <w:t xml:space="preserve">16 Jun </w:t>
            </w:r>
            <w:r w:rsidRPr="00FA702C">
              <w:rPr>
                <w:rFonts w:cstheme="minorHAnsi"/>
                <w:bCs/>
                <w:sz w:val="20"/>
                <w:szCs w:val="20"/>
                <w:lang w:val="en-US"/>
              </w:rPr>
              <w:t>2021</w:t>
            </w:r>
          </w:p>
        </w:tc>
        <w:tc>
          <w:tcPr>
            <w:tcW w:w="1366" w:type="dxa"/>
            <w:tcBorders>
              <w:top w:val="nil"/>
              <w:bottom w:val="nil"/>
              <w:right w:val="nil"/>
            </w:tcBorders>
            <w:vAlign w:val="center"/>
          </w:tcPr>
          <w:p w14:paraId="2601A426"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eastAsia="Times New Roman" w:cstheme="minorHAnsi"/>
                <w:kern w:val="24"/>
                <w:sz w:val="20"/>
                <w:szCs w:val="20"/>
                <w:lang w:eastAsia="en-GB"/>
              </w:rPr>
              <w:t xml:space="preserve">19 Apr </w:t>
            </w:r>
            <w:r w:rsidRPr="00FA702C">
              <w:rPr>
                <w:rFonts w:cstheme="minorHAnsi"/>
                <w:bCs/>
                <w:sz w:val="20"/>
                <w:szCs w:val="20"/>
                <w:lang w:val="en-US"/>
              </w:rPr>
              <w:t>2021</w:t>
            </w:r>
          </w:p>
        </w:tc>
        <w:tc>
          <w:tcPr>
            <w:tcW w:w="1322" w:type="dxa"/>
            <w:tcBorders>
              <w:top w:val="nil"/>
              <w:left w:val="nil"/>
              <w:bottom w:val="nil"/>
            </w:tcBorders>
            <w:vAlign w:val="center"/>
          </w:tcPr>
          <w:p w14:paraId="28030E1D"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eastAsia="Times New Roman" w:cstheme="minorHAnsi"/>
                <w:kern w:val="24"/>
                <w:sz w:val="20"/>
                <w:szCs w:val="20"/>
                <w:lang w:eastAsia="en-GB"/>
              </w:rPr>
              <w:t xml:space="preserve">6 Apr </w:t>
            </w:r>
            <w:r w:rsidRPr="00FA702C">
              <w:rPr>
                <w:rFonts w:cstheme="minorHAnsi"/>
                <w:bCs/>
                <w:sz w:val="20"/>
                <w:szCs w:val="20"/>
                <w:lang w:val="en-US"/>
              </w:rPr>
              <w:t>2021</w:t>
            </w:r>
          </w:p>
        </w:tc>
      </w:tr>
      <w:tr w:rsidR="00F2483A" w:rsidRPr="00FA702C" w14:paraId="34243833" w14:textId="77777777" w:rsidTr="00F2483A">
        <w:trPr>
          <w:trHeight w:val="324"/>
        </w:trPr>
        <w:tc>
          <w:tcPr>
            <w:tcW w:w="2172" w:type="dxa"/>
            <w:tcBorders>
              <w:top w:val="nil"/>
              <w:bottom w:val="single" w:sz="4" w:space="0" w:color="auto"/>
            </w:tcBorders>
            <w:vAlign w:val="center"/>
          </w:tcPr>
          <w:p w14:paraId="17636C03" w14:textId="77777777" w:rsidR="00F2483A" w:rsidRPr="00FA702C" w:rsidRDefault="00F2483A" w:rsidP="00F2483A">
            <w:pPr>
              <w:widowControl w:val="0"/>
              <w:autoSpaceDE w:val="0"/>
              <w:autoSpaceDN w:val="0"/>
              <w:adjustRightInd w:val="0"/>
              <w:spacing w:after="120" w:line="240" w:lineRule="auto"/>
              <w:rPr>
                <w:rFonts w:cstheme="minorHAnsi"/>
                <w:bCs/>
                <w:sz w:val="20"/>
                <w:szCs w:val="20"/>
                <w:lang w:val="en-US"/>
              </w:rPr>
            </w:pPr>
            <w:r w:rsidRPr="00FA702C">
              <w:rPr>
                <w:rFonts w:cstheme="minorHAnsi"/>
                <w:bCs/>
                <w:sz w:val="20"/>
                <w:szCs w:val="20"/>
                <w:lang w:val="en-US"/>
              </w:rPr>
              <w:t xml:space="preserve">   End date</w:t>
            </w:r>
          </w:p>
        </w:tc>
        <w:tc>
          <w:tcPr>
            <w:tcW w:w="1330" w:type="dxa"/>
            <w:tcBorders>
              <w:top w:val="nil"/>
              <w:bottom w:val="single" w:sz="4" w:space="0" w:color="auto"/>
            </w:tcBorders>
            <w:vAlign w:val="center"/>
          </w:tcPr>
          <w:p w14:paraId="5C337260" w14:textId="77777777" w:rsidR="00F2483A" w:rsidRPr="00FA702C" w:rsidRDefault="00F2483A" w:rsidP="00F2483A">
            <w:pPr>
              <w:widowControl w:val="0"/>
              <w:autoSpaceDE w:val="0"/>
              <w:autoSpaceDN w:val="0"/>
              <w:adjustRightInd w:val="0"/>
              <w:spacing w:after="120" w:line="240" w:lineRule="auto"/>
              <w:jc w:val="center"/>
              <w:rPr>
                <w:rFonts w:cstheme="minorHAnsi"/>
                <w:bCs/>
                <w:sz w:val="20"/>
                <w:szCs w:val="20"/>
                <w:lang w:val="en-US"/>
              </w:rPr>
            </w:pPr>
            <w:r w:rsidRPr="00FA702C">
              <w:rPr>
                <w:rFonts w:cstheme="minorHAnsi"/>
                <w:bCs/>
                <w:sz w:val="20"/>
                <w:szCs w:val="20"/>
                <w:lang w:val="en-US"/>
              </w:rPr>
              <w:t>-</w:t>
            </w:r>
          </w:p>
        </w:tc>
        <w:tc>
          <w:tcPr>
            <w:tcW w:w="1169" w:type="dxa"/>
            <w:tcBorders>
              <w:top w:val="nil"/>
              <w:bottom w:val="single" w:sz="4" w:space="0" w:color="auto"/>
            </w:tcBorders>
            <w:vAlign w:val="center"/>
          </w:tcPr>
          <w:p w14:paraId="3CB7AB0F" w14:textId="77777777" w:rsidR="00F2483A" w:rsidRPr="00FA702C" w:rsidRDefault="00F2483A" w:rsidP="00F2483A">
            <w:pPr>
              <w:widowControl w:val="0"/>
              <w:autoSpaceDE w:val="0"/>
              <w:autoSpaceDN w:val="0"/>
              <w:adjustRightInd w:val="0"/>
              <w:spacing w:after="120" w:line="240" w:lineRule="auto"/>
              <w:jc w:val="center"/>
              <w:rPr>
                <w:rFonts w:cstheme="minorHAnsi"/>
                <w:bCs/>
                <w:sz w:val="20"/>
                <w:szCs w:val="20"/>
                <w:lang w:val="en-US"/>
              </w:rPr>
            </w:pPr>
            <w:r w:rsidRPr="00FA702C">
              <w:rPr>
                <w:rFonts w:cstheme="minorHAnsi"/>
                <w:bCs/>
                <w:sz w:val="20"/>
                <w:szCs w:val="20"/>
                <w:lang w:val="en-US"/>
              </w:rPr>
              <w:t>14 Jul 2021</w:t>
            </w:r>
          </w:p>
        </w:tc>
        <w:tc>
          <w:tcPr>
            <w:tcW w:w="1461" w:type="dxa"/>
            <w:tcBorders>
              <w:top w:val="nil"/>
              <w:bottom w:val="single" w:sz="4" w:space="0" w:color="auto"/>
            </w:tcBorders>
            <w:vAlign w:val="center"/>
          </w:tcPr>
          <w:p w14:paraId="6D2A44A6" w14:textId="77777777" w:rsidR="00F2483A" w:rsidRPr="00FA702C" w:rsidRDefault="00F2483A" w:rsidP="00F2483A">
            <w:pPr>
              <w:widowControl w:val="0"/>
              <w:autoSpaceDE w:val="0"/>
              <w:autoSpaceDN w:val="0"/>
              <w:adjustRightInd w:val="0"/>
              <w:spacing w:after="120" w:line="240" w:lineRule="auto"/>
              <w:jc w:val="center"/>
              <w:rPr>
                <w:rFonts w:cstheme="minorHAnsi"/>
                <w:bCs/>
                <w:sz w:val="20"/>
                <w:szCs w:val="20"/>
                <w:lang w:val="en-US"/>
              </w:rPr>
            </w:pPr>
            <w:r w:rsidRPr="00FA702C">
              <w:rPr>
                <w:rFonts w:cstheme="minorHAnsi"/>
                <w:bCs/>
                <w:sz w:val="20"/>
                <w:szCs w:val="20"/>
                <w:lang w:val="en-US"/>
              </w:rPr>
              <w:t>14 Jul 2021</w:t>
            </w:r>
          </w:p>
        </w:tc>
        <w:tc>
          <w:tcPr>
            <w:tcW w:w="1317" w:type="dxa"/>
            <w:tcBorders>
              <w:top w:val="nil"/>
              <w:bottom w:val="single" w:sz="4" w:space="0" w:color="auto"/>
            </w:tcBorders>
            <w:vAlign w:val="center"/>
          </w:tcPr>
          <w:p w14:paraId="09988B38" w14:textId="77777777" w:rsidR="00F2483A" w:rsidRPr="00FA702C" w:rsidRDefault="00F2483A" w:rsidP="00F2483A">
            <w:pPr>
              <w:widowControl w:val="0"/>
              <w:autoSpaceDE w:val="0"/>
              <w:autoSpaceDN w:val="0"/>
              <w:adjustRightInd w:val="0"/>
              <w:spacing w:after="120" w:line="240" w:lineRule="auto"/>
              <w:jc w:val="center"/>
              <w:rPr>
                <w:rFonts w:cstheme="minorHAnsi"/>
                <w:bCs/>
                <w:sz w:val="20"/>
                <w:szCs w:val="20"/>
                <w:lang w:val="en-US"/>
              </w:rPr>
            </w:pPr>
            <w:r w:rsidRPr="00FA702C">
              <w:rPr>
                <w:rFonts w:eastAsia="Times New Roman" w:cstheme="minorHAnsi"/>
                <w:kern w:val="24"/>
                <w:sz w:val="20"/>
                <w:szCs w:val="20"/>
                <w:lang w:eastAsia="en-GB"/>
              </w:rPr>
              <w:t xml:space="preserve">14 Jul </w:t>
            </w:r>
            <w:r w:rsidRPr="00FA702C">
              <w:rPr>
                <w:rFonts w:cstheme="minorHAnsi"/>
                <w:bCs/>
                <w:sz w:val="20"/>
                <w:szCs w:val="20"/>
                <w:lang w:val="en-US"/>
              </w:rPr>
              <w:t>2021</w:t>
            </w:r>
          </w:p>
        </w:tc>
        <w:tc>
          <w:tcPr>
            <w:tcW w:w="1618" w:type="dxa"/>
            <w:tcBorders>
              <w:top w:val="nil"/>
              <w:bottom w:val="single" w:sz="4" w:space="0" w:color="auto"/>
            </w:tcBorders>
            <w:vAlign w:val="center"/>
          </w:tcPr>
          <w:p w14:paraId="3C21A103" w14:textId="77777777" w:rsidR="00F2483A" w:rsidRPr="00FA702C" w:rsidRDefault="00F2483A" w:rsidP="00F2483A">
            <w:pPr>
              <w:widowControl w:val="0"/>
              <w:autoSpaceDE w:val="0"/>
              <w:autoSpaceDN w:val="0"/>
              <w:adjustRightInd w:val="0"/>
              <w:spacing w:after="120" w:line="240" w:lineRule="auto"/>
              <w:jc w:val="center"/>
              <w:rPr>
                <w:rFonts w:cstheme="minorHAnsi"/>
                <w:bCs/>
                <w:sz w:val="20"/>
                <w:szCs w:val="20"/>
                <w:lang w:val="en-US"/>
              </w:rPr>
            </w:pPr>
            <w:r w:rsidRPr="00FA702C">
              <w:rPr>
                <w:rFonts w:eastAsia="Times New Roman" w:cstheme="minorHAnsi"/>
                <w:kern w:val="24"/>
                <w:sz w:val="20"/>
                <w:szCs w:val="20"/>
                <w:lang w:eastAsia="en-GB"/>
              </w:rPr>
              <w:t xml:space="preserve">14 Jul </w:t>
            </w:r>
            <w:r w:rsidRPr="00FA702C">
              <w:rPr>
                <w:rFonts w:cstheme="minorHAnsi"/>
                <w:bCs/>
                <w:sz w:val="20"/>
                <w:szCs w:val="20"/>
                <w:lang w:val="en-US"/>
              </w:rPr>
              <w:t>2021</w:t>
            </w:r>
          </w:p>
        </w:tc>
        <w:tc>
          <w:tcPr>
            <w:tcW w:w="1276" w:type="dxa"/>
            <w:tcBorders>
              <w:top w:val="nil"/>
              <w:bottom w:val="single" w:sz="4" w:space="0" w:color="auto"/>
              <w:right w:val="nil"/>
            </w:tcBorders>
            <w:vAlign w:val="center"/>
          </w:tcPr>
          <w:p w14:paraId="712AB65F" w14:textId="77777777" w:rsidR="00F2483A" w:rsidRPr="00FA702C" w:rsidRDefault="00F2483A" w:rsidP="00F2483A">
            <w:pPr>
              <w:widowControl w:val="0"/>
              <w:autoSpaceDE w:val="0"/>
              <w:autoSpaceDN w:val="0"/>
              <w:adjustRightInd w:val="0"/>
              <w:spacing w:after="120" w:line="240" w:lineRule="auto"/>
              <w:jc w:val="center"/>
              <w:rPr>
                <w:rFonts w:cstheme="minorHAnsi"/>
                <w:bCs/>
                <w:sz w:val="20"/>
                <w:szCs w:val="20"/>
                <w:lang w:val="en-US"/>
              </w:rPr>
            </w:pPr>
            <w:r w:rsidRPr="00FA702C">
              <w:rPr>
                <w:rFonts w:eastAsia="Times New Roman" w:cstheme="minorHAnsi"/>
                <w:kern w:val="24"/>
                <w:sz w:val="20"/>
                <w:szCs w:val="20"/>
                <w:lang w:eastAsia="en-GB"/>
              </w:rPr>
              <w:t xml:space="preserve">31 Jul </w:t>
            </w:r>
            <w:r w:rsidRPr="00FA702C">
              <w:rPr>
                <w:rFonts w:cstheme="minorHAnsi"/>
                <w:bCs/>
                <w:sz w:val="20"/>
                <w:szCs w:val="20"/>
                <w:lang w:val="en-US"/>
              </w:rPr>
              <w:t>2021</w:t>
            </w:r>
          </w:p>
        </w:tc>
        <w:tc>
          <w:tcPr>
            <w:tcW w:w="1366" w:type="dxa"/>
            <w:tcBorders>
              <w:top w:val="nil"/>
              <w:bottom w:val="single" w:sz="4" w:space="0" w:color="auto"/>
              <w:right w:val="nil"/>
            </w:tcBorders>
            <w:vAlign w:val="center"/>
          </w:tcPr>
          <w:p w14:paraId="0EA342E4" w14:textId="77777777" w:rsidR="00F2483A" w:rsidRPr="00FA702C" w:rsidRDefault="00F2483A" w:rsidP="00F2483A">
            <w:pPr>
              <w:widowControl w:val="0"/>
              <w:autoSpaceDE w:val="0"/>
              <w:autoSpaceDN w:val="0"/>
              <w:adjustRightInd w:val="0"/>
              <w:spacing w:after="120" w:line="240" w:lineRule="auto"/>
              <w:jc w:val="center"/>
              <w:rPr>
                <w:rFonts w:cstheme="minorHAnsi"/>
                <w:bCs/>
                <w:sz w:val="20"/>
                <w:szCs w:val="20"/>
                <w:lang w:val="en-US"/>
              </w:rPr>
            </w:pPr>
            <w:r w:rsidRPr="00FA702C">
              <w:rPr>
                <w:rFonts w:eastAsia="Times New Roman" w:cstheme="minorHAnsi"/>
                <w:kern w:val="24"/>
                <w:sz w:val="20"/>
                <w:szCs w:val="20"/>
                <w:lang w:eastAsia="en-GB"/>
              </w:rPr>
              <w:t xml:space="preserve">14 Jul </w:t>
            </w:r>
            <w:r w:rsidRPr="00FA702C">
              <w:rPr>
                <w:rFonts w:cstheme="minorHAnsi"/>
                <w:bCs/>
                <w:sz w:val="20"/>
                <w:szCs w:val="20"/>
                <w:lang w:val="en-US"/>
              </w:rPr>
              <w:t>2021</w:t>
            </w:r>
          </w:p>
        </w:tc>
        <w:tc>
          <w:tcPr>
            <w:tcW w:w="1322" w:type="dxa"/>
            <w:tcBorders>
              <w:top w:val="nil"/>
              <w:left w:val="nil"/>
              <w:bottom w:val="single" w:sz="4" w:space="0" w:color="auto"/>
            </w:tcBorders>
            <w:vAlign w:val="center"/>
          </w:tcPr>
          <w:p w14:paraId="2849D95B" w14:textId="77777777" w:rsidR="00F2483A" w:rsidRPr="00FA702C" w:rsidRDefault="00F2483A" w:rsidP="00F2483A">
            <w:pPr>
              <w:widowControl w:val="0"/>
              <w:autoSpaceDE w:val="0"/>
              <w:autoSpaceDN w:val="0"/>
              <w:adjustRightInd w:val="0"/>
              <w:spacing w:after="120" w:line="240" w:lineRule="auto"/>
              <w:jc w:val="center"/>
              <w:rPr>
                <w:rFonts w:cstheme="minorHAnsi"/>
                <w:bCs/>
                <w:sz w:val="20"/>
                <w:szCs w:val="20"/>
                <w:lang w:val="en-US"/>
              </w:rPr>
            </w:pPr>
            <w:r w:rsidRPr="00FA702C">
              <w:rPr>
                <w:rFonts w:eastAsia="Times New Roman" w:cstheme="minorHAnsi"/>
                <w:kern w:val="24"/>
                <w:sz w:val="20"/>
                <w:szCs w:val="20"/>
                <w:lang w:eastAsia="en-GB"/>
              </w:rPr>
              <w:t xml:space="preserve">14 Jul </w:t>
            </w:r>
            <w:r w:rsidRPr="00FA702C">
              <w:rPr>
                <w:rFonts w:cstheme="minorHAnsi"/>
                <w:bCs/>
                <w:sz w:val="20"/>
                <w:szCs w:val="20"/>
                <w:lang w:val="en-US"/>
              </w:rPr>
              <w:t>2021</w:t>
            </w:r>
          </w:p>
        </w:tc>
      </w:tr>
      <w:tr w:rsidR="00F2483A" w:rsidRPr="00FA702C" w14:paraId="4F3E0D11" w14:textId="77777777" w:rsidTr="00F2483A">
        <w:trPr>
          <w:trHeight w:val="264"/>
        </w:trPr>
        <w:tc>
          <w:tcPr>
            <w:tcW w:w="2172" w:type="dxa"/>
            <w:tcBorders>
              <w:bottom w:val="single" w:sz="4" w:space="0" w:color="auto"/>
            </w:tcBorders>
            <w:vAlign w:val="center"/>
          </w:tcPr>
          <w:p w14:paraId="6C8CC295" w14:textId="77777777" w:rsidR="00F2483A" w:rsidRPr="00FA702C" w:rsidRDefault="00F2483A" w:rsidP="00F2483A">
            <w:pPr>
              <w:widowControl w:val="0"/>
              <w:autoSpaceDE w:val="0"/>
              <w:autoSpaceDN w:val="0"/>
              <w:adjustRightInd w:val="0"/>
              <w:spacing w:line="240" w:lineRule="auto"/>
              <w:rPr>
                <w:rFonts w:cstheme="minorHAnsi"/>
                <w:b/>
                <w:bCs/>
                <w:sz w:val="20"/>
                <w:szCs w:val="20"/>
                <w:lang w:val="en-US"/>
              </w:rPr>
            </w:pPr>
            <w:r w:rsidRPr="00FA702C">
              <w:rPr>
                <w:rFonts w:cstheme="minorHAnsi"/>
                <w:b/>
                <w:bCs/>
                <w:sz w:val="20"/>
                <w:szCs w:val="20"/>
                <w:lang w:val="en-US"/>
              </w:rPr>
              <w:t>N</w:t>
            </w:r>
          </w:p>
        </w:tc>
        <w:tc>
          <w:tcPr>
            <w:tcW w:w="1330" w:type="dxa"/>
            <w:tcBorders>
              <w:bottom w:val="single" w:sz="4" w:space="0" w:color="auto"/>
            </w:tcBorders>
            <w:vAlign w:val="center"/>
          </w:tcPr>
          <w:p w14:paraId="6F11C7F6"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986</w:t>
            </w:r>
          </w:p>
        </w:tc>
        <w:tc>
          <w:tcPr>
            <w:tcW w:w="1169" w:type="dxa"/>
            <w:tcBorders>
              <w:bottom w:val="single" w:sz="4" w:space="0" w:color="auto"/>
            </w:tcBorders>
            <w:vAlign w:val="center"/>
          </w:tcPr>
          <w:p w14:paraId="18310FB2"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120</w:t>
            </w:r>
          </w:p>
        </w:tc>
        <w:tc>
          <w:tcPr>
            <w:tcW w:w="1461" w:type="dxa"/>
            <w:tcBorders>
              <w:bottom w:val="single" w:sz="4" w:space="0" w:color="auto"/>
            </w:tcBorders>
            <w:vAlign w:val="center"/>
          </w:tcPr>
          <w:p w14:paraId="2D33E5B9"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476</w:t>
            </w:r>
          </w:p>
        </w:tc>
        <w:tc>
          <w:tcPr>
            <w:tcW w:w="1317" w:type="dxa"/>
            <w:tcBorders>
              <w:bottom w:val="single" w:sz="4" w:space="0" w:color="auto"/>
            </w:tcBorders>
            <w:vAlign w:val="center"/>
          </w:tcPr>
          <w:p w14:paraId="3B00BDAE"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97</w:t>
            </w:r>
          </w:p>
        </w:tc>
        <w:tc>
          <w:tcPr>
            <w:tcW w:w="1618" w:type="dxa"/>
            <w:tcBorders>
              <w:bottom w:val="single" w:sz="4" w:space="0" w:color="auto"/>
            </w:tcBorders>
            <w:vAlign w:val="center"/>
          </w:tcPr>
          <w:p w14:paraId="26797D07"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68</w:t>
            </w:r>
          </w:p>
        </w:tc>
        <w:tc>
          <w:tcPr>
            <w:tcW w:w="1276" w:type="dxa"/>
            <w:tcBorders>
              <w:bottom w:val="single" w:sz="4" w:space="0" w:color="auto"/>
              <w:right w:val="nil"/>
            </w:tcBorders>
            <w:vAlign w:val="center"/>
          </w:tcPr>
          <w:p w14:paraId="1DBE2D97"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59</w:t>
            </w:r>
          </w:p>
        </w:tc>
        <w:tc>
          <w:tcPr>
            <w:tcW w:w="1366" w:type="dxa"/>
            <w:tcBorders>
              <w:bottom w:val="single" w:sz="4" w:space="0" w:color="auto"/>
              <w:right w:val="nil"/>
            </w:tcBorders>
            <w:vAlign w:val="center"/>
          </w:tcPr>
          <w:p w14:paraId="23E7CE9A"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74</w:t>
            </w:r>
          </w:p>
        </w:tc>
        <w:tc>
          <w:tcPr>
            <w:tcW w:w="1322" w:type="dxa"/>
            <w:tcBorders>
              <w:left w:val="nil"/>
              <w:bottom w:val="single" w:sz="4" w:space="0" w:color="auto"/>
            </w:tcBorders>
            <w:vAlign w:val="center"/>
          </w:tcPr>
          <w:p w14:paraId="0EEDAE22" w14:textId="77777777" w:rsidR="00F2483A" w:rsidRPr="00FA702C" w:rsidRDefault="00F2483A" w:rsidP="00F2483A">
            <w:pPr>
              <w:widowControl w:val="0"/>
              <w:autoSpaceDE w:val="0"/>
              <w:autoSpaceDN w:val="0"/>
              <w:adjustRightInd w:val="0"/>
              <w:spacing w:line="240" w:lineRule="auto"/>
              <w:jc w:val="center"/>
              <w:rPr>
                <w:rFonts w:cstheme="minorHAnsi"/>
                <w:bCs/>
                <w:sz w:val="20"/>
                <w:szCs w:val="20"/>
                <w:lang w:val="en-US"/>
              </w:rPr>
            </w:pPr>
            <w:r w:rsidRPr="00FA702C">
              <w:rPr>
                <w:rFonts w:cstheme="minorHAnsi"/>
                <w:bCs/>
                <w:sz w:val="20"/>
                <w:szCs w:val="20"/>
                <w:lang w:val="en-US"/>
              </w:rPr>
              <w:t>92</w:t>
            </w:r>
          </w:p>
        </w:tc>
      </w:tr>
      <w:tr w:rsidR="00F2483A" w:rsidRPr="00FA702C" w14:paraId="48EDEE05" w14:textId="77777777" w:rsidTr="00F2483A">
        <w:trPr>
          <w:trHeight w:val="264"/>
        </w:trPr>
        <w:tc>
          <w:tcPr>
            <w:tcW w:w="2172" w:type="dxa"/>
            <w:tcBorders>
              <w:top w:val="single" w:sz="4" w:space="0" w:color="auto"/>
              <w:bottom w:val="nil"/>
            </w:tcBorders>
            <w:vAlign w:val="center"/>
          </w:tcPr>
          <w:p w14:paraId="1A88204B" w14:textId="77777777" w:rsidR="00F2483A" w:rsidRPr="00FA702C" w:rsidRDefault="00F2483A" w:rsidP="00F2483A">
            <w:pPr>
              <w:widowControl w:val="0"/>
              <w:autoSpaceDE w:val="0"/>
              <w:autoSpaceDN w:val="0"/>
              <w:adjustRightInd w:val="0"/>
              <w:spacing w:line="240" w:lineRule="auto"/>
              <w:rPr>
                <w:rFonts w:cstheme="minorHAnsi"/>
                <w:b/>
                <w:bCs/>
                <w:sz w:val="20"/>
                <w:szCs w:val="20"/>
                <w:lang w:val="en-US"/>
              </w:rPr>
            </w:pPr>
            <w:r w:rsidRPr="00FA702C">
              <w:rPr>
                <w:rFonts w:cstheme="minorHAnsi"/>
                <w:b/>
                <w:bCs/>
                <w:sz w:val="20"/>
                <w:szCs w:val="20"/>
                <w:lang w:val="en-US"/>
              </w:rPr>
              <w:t>Age</w:t>
            </w:r>
          </w:p>
        </w:tc>
        <w:tc>
          <w:tcPr>
            <w:tcW w:w="1330" w:type="dxa"/>
            <w:tcBorders>
              <w:top w:val="single" w:sz="4" w:space="0" w:color="auto"/>
              <w:bottom w:val="nil"/>
            </w:tcBorders>
            <w:vAlign w:val="center"/>
          </w:tcPr>
          <w:p w14:paraId="734B8BEC"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169" w:type="dxa"/>
            <w:tcBorders>
              <w:top w:val="single" w:sz="4" w:space="0" w:color="auto"/>
              <w:bottom w:val="nil"/>
            </w:tcBorders>
            <w:vAlign w:val="center"/>
          </w:tcPr>
          <w:p w14:paraId="3443E328"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461" w:type="dxa"/>
            <w:tcBorders>
              <w:top w:val="single" w:sz="4" w:space="0" w:color="auto"/>
              <w:bottom w:val="nil"/>
            </w:tcBorders>
            <w:vAlign w:val="center"/>
          </w:tcPr>
          <w:p w14:paraId="2B6E4A47"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17" w:type="dxa"/>
            <w:tcBorders>
              <w:top w:val="single" w:sz="4" w:space="0" w:color="auto"/>
              <w:bottom w:val="nil"/>
            </w:tcBorders>
            <w:vAlign w:val="center"/>
          </w:tcPr>
          <w:p w14:paraId="412449FA"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618" w:type="dxa"/>
            <w:tcBorders>
              <w:top w:val="single" w:sz="4" w:space="0" w:color="auto"/>
              <w:bottom w:val="nil"/>
            </w:tcBorders>
            <w:vAlign w:val="center"/>
          </w:tcPr>
          <w:p w14:paraId="2836E0E6"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276" w:type="dxa"/>
            <w:tcBorders>
              <w:top w:val="single" w:sz="4" w:space="0" w:color="auto"/>
              <w:bottom w:val="nil"/>
              <w:right w:val="nil"/>
            </w:tcBorders>
            <w:vAlign w:val="center"/>
          </w:tcPr>
          <w:p w14:paraId="5C5EB2AB"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66" w:type="dxa"/>
            <w:tcBorders>
              <w:top w:val="single" w:sz="4" w:space="0" w:color="auto"/>
              <w:bottom w:val="nil"/>
              <w:right w:val="nil"/>
            </w:tcBorders>
            <w:vAlign w:val="center"/>
          </w:tcPr>
          <w:p w14:paraId="37F91F2A"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22" w:type="dxa"/>
            <w:tcBorders>
              <w:top w:val="single" w:sz="4" w:space="0" w:color="auto"/>
              <w:left w:val="nil"/>
              <w:bottom w:val="nil"/>
            </w:tcBorders>
            <w:vAlign w:val="center"/>
          </w:tcPr>
          <w:p w14:paraId="6B2D6E50"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r>
      <w:tr w:rsidR="00F2483A" w:rsidRPr="00FA702C" w14:paraId="1AB82422" w14:textId="77777777" w:rsidTr="00F2483A">
        <w:trPr>
          <w:trHeight w:val="254"/>
        </w:trPr>
        <w:tc>
          <w:tcPr>
            <w:tcW w:w="2172" w:type="dxa"/>
            <w:tcBorders>
              <w:top w:val="nil"/>
              <w:bottom w:val="nil"/>
            </w:tcBorders>
            <w:vAlign w:val="center"/>
          </w:tcPr>
          <w:p w14:paraId="6AD11280"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30</w:t>
            </w:r>
          </w:p>
        </w:tc>
        <w:tc>
          <w:tcPr>
            <w:tcW w:w="1330" w:type="dxa"/>
            <w:tcBorders>
              <w:top w:val="nil"/>
              <w:bottom w:val="nil"/>
            </w:tcBorders>
            <w:vAlign w:val="center"/>
          </w:tcPr>
          <w:p w14:paraId="71BFACC9"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162 (17%)</w:t>
            </w:r>
          </w:p>
        </w:tc>
        <w:tc>
          <w:tcPr>
            <w:tcW w:w="1169" w:type="dxa"/>
            <w:tcBorders>
              <w:top w:val="nil"/>
              <w:bottom w:val="nil"/>
            </w:tcBorders>
            <w:vAlign w:val="center"/>
          </w:tcPr>
          <w:p w14:paraId="615497A0" w14:textId="77777777" w:rsidR="00F2483A" w:rsidRPr="00FA702C" w:rsidRDefault="00F2483A" w:rsidP="00F2483A">
            <w:pPr>
              <w:spacing w:line="240" w:lineRule="auto"/>
              <w:jc w:val="center"/>
              <w:rPr>
                <w:rFonts w:eastAsia="Times New Roman" w:cstheme="minorHAnsi"/>
                <w:color w:val="000000"/>
                <w:sz w:val="20"/>
                <w:szCs w:val="20"/>
              </w:rPr>
            </w:pPr>
            <w:r w:rsidRPr="00FA702C">
              <w:rPr>
                <w:rFonts w:cstheme="minorHAnsi"/>
                <w:color w:val="000000"/>
                <w:sz w:val="20"/>
                <w:szCs w:val="20"/>
                <w:lang w:val="en-US"/>
              </w:rPr>
              <w:t>18 (15%)</w:t>
            </w:r>
          </w:p>
        </w:tc>
        <w:tc>
          <w:tcPr>
            <w:tcW w:w="1461" w:type="dxa"/>
            <w:tcBorders>
              <w:top w:val="nil"/>
              <w:bottom w:val="nil"/>
            </w:tcBorders>
            <w:vAlign w:val="center"/>
          </w:tcPr>
          <w:p w14:paraId="0549B1AA"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93 (20%)</w:t>
            </w:r>
          </w:p>
        </w:tc>
        <w:tc>
          <w:tcPr>
            <w:tcW w:w="1317" w:type="dxa"/>
            <w:tcBorders>
              <w:top w:val="nil"/>
              <w:bottom w:val="nil"/>
            </w:tcBorders>
            <w:vAlign w:val="center"/>
          </w:tcPr>
          <w:p w14:paraId="773186BE"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3 (13%)</w:t>
            </w:r>
          </w:p>
        </w:tc>
        <w:tc>
          <w:tcPr>
            <w:tcW w:w="1618" w:type="dxa"/>
            <w:tcBorders>
              <w:top w:val="nil"/>
              <w:bottom w:val="nil"/>
            </w:tcBorders>
            <w:vAlign w:val="center"/>
          </w:tcPr>
          <w:p w14:paraId="420B2BDF"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8 (12%)</w:t>
            </w:r>
          </w:p>
        </w:tc>
        <w:tc>
          <w:tcPr>
            <w:tcW w:w="1276" w:type="dxa"/>
            <w:tcBorders>
              <w:top w:val="nil"/>
              <w:bottom w:val="nil"/>
              <w:right w:val="nil"/>
            </w:tcBorders>
            <w:vAlign w:val="center"/>
          </w:tcPr>
          <w:p w14:paraId="419EE5CD"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 (7%)</w:t>
            </w:r>
          </w:p>
        </w:tc>
        <w:tc>
          <w:tcPr>
            <w:tcW w:w="1366" w:type="dxa"/>
            <w:tcBorders>
              <w:top w:val="nil"/>
              <w:bottom w:val="nil"/>
              <w:right w:val="nil"/>
            </w:tcBorders>
            <w:vAlign w:val="center"/>
          </w:tcPr>
          <w:p w14:paraId="07E2B082"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15 (20%)</w:t>
            </w:r>
          </w:p>
        </w:tc>
        <w:tc>
          <w:tcPr>
            <w:tcW w:w="1322" w:type="dxa"/>
            <w:tcBorders>
              <w:top w:val="nil"/>
              <w:left w:val="nil"/>
              <w:bottom w:val="nil"/>
            </w:tcBorders>
            <w:vAlign w:val="center"/>
          </w:tcPr>
          <w:p w14:paraId="1E9A2633"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1 (12%)</w:t>
            </w:r>
          </w:p>
        </w:tc>
      </w:tr>
      <w:tr w:rsidR="00F2483A" w:rsidRPr="00FA702C" w14:paraId="00188CFD" w14:textId="77777777" w:rsidTr="00F2483A">
        <w:trPr>
          <w:trHeight w:val="264"/>
        </w:trPr>
        <w:tc>
          <w:tcPr>
            <w:tcW w:w="2172" w:type="dxa"/>
            <w:tcBorders>
              <w:top w:val="nil"/>
              <w:bottom w:val="nil"/>
            </w:tcBorders>
            <w:vAlign w:val="center"/>
          </w:tcPr>
          <w:p w14:paraId="254EE945"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31-40</w:t>
            </w:r>
          </w:p>
        </w:tc>
        <w:tc>
          <w:tcPr>
            <w:tcW w:w="1330" w:type="dxa"/>
            <w:tcBorders>
              <w:top w:val="nil"/>
              <w:bottom w:val="nil"/>
            </w:tcBorders>
            <w:vAlign w:val="center"/>
          </w:tcPr>
          <w:p w14:paraId="5F57C964"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516 (53%)</w:t>
            </w:r>
          </w:p>
        </w:tc>
        <w:tc>
          <w:tcPr>
            <w:tcW w:w="1169" w:type="dxa"/>
            <w:tcBorders>
              <w:top w:val="nil"/>
              <w:bottom w:val="nil"/>
            </w:tcBorders>
            <w:vAlign w:val="center"/>
          </w:tcPr>
          <w:p w14:paraId="45D5EC8D"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3 (45%)</w:t>
            </w:r>
          </w:p>
        </w:tc>
        <w:tc>
          <w:tcPr>
            <w:tcW w:w="1461" w:type="dxa"/>
            <w:tcBorders>
              <w:top w:val="nil"/>
              <w:bottom w:val="nil"/>
            </w:tcBorders>
            <w:vAlign w:val="center"/>
          </w:tcPr>
          <w:p w14:paraId="3AE0B44A"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64 (56%)</w:t>
            </w:r>
          </w:p>
        </w:tc>
        <w:tc>
          <w:tcPr>
            <w:tcW w:w="1317" w:type="dxa"/>
            <w:tcBorders>
              <w:top w:val="nil"/>
              <w:bottom w:val="nil"/>
            </w:tcBorders>
            <w:vAlign w:val="center"/>
          </w:tcPr>
          <w:p w14:paraId="59715745"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1 (53%)</w:t>
            </w:r>
          </w:p>
        </w:tc>
        <w:tc>
          <w:tcPr>
            <w:tcW w:w="1618" w:type="dxa"/>
            <w:tcBorders>
              <w:top w:val="nil"/>
              <w:bottom w:val="nil"/>
            </w:tcBorders>
            <w:vAlign w:val="center"/>
          </w:tcPr>
          <w:p w14:paraId="6C2DCA7B"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37 (55%)</w:t>
            </w:r>
          </w:p>
        </w:tc>
        <w:tc>
          <w:tcPr>
            <w:tcW w:w="1276" w:type="dxa"/>
            <w:tcBorders>
              <w:top w:val="nil"/>
              <w:bottom w:val="nil"/>
              <w:right w:val="nil"/>
            </w:tcBorders>
            <w:vAlign w:val="center"/>
          </w:tcPr>
          <w:p w14:paraId="33BDB769"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7 (46%)</w:t>
            </w:r>
          </w:p>
        </w:tc>
        <w:tc>
          <w:tcPr>
            <w:tcW w:w="1366" w:type="dxa"/>
            <w:tcBorders>
              <w:top w:val="nil"/>
              <w:bottom w:val="nil"/>
              <w:right w:val="nil"/>
            </w:tcBorders>
            <w:vAlign w:val="center"/>
          </w:tcPr>
          <w:p w14:paraId="10321230"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35 (47%)</w:t>
            </w:r>
          </w:p>
        </w:tc>
        <w:tc>
          <w:tcPr>
            <w:tcW w:w="1322" w:type="dxa"/>
            <w:tcBorders>
              <w:top w:val="nil"/>
              <w:left w:val="nil"/>
              <w:bottom w:val="nil"/>
            </w:tcBorders>
            <w:vAlign w:val="center"/>
          </w:tcPr>
          <w:p w14:paraId="6BF06326"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9 (53%)</w:t>
            </w:r>
          </w:p>
        </w:tc>
      </w:tr>
      <w:tr w:rsidR="00F2483A" w:rsidRPr="00FA702C" w14:paraId="40A0A0BB" w14:textId="77777777" w:rsidTr="00F2483A">
        <w:trPr>
          <w:trHeight w:val="254"/>
        </w:trPr>
        <w:tc>
          <w:tcPr>
            <w:tcW w:w="2172" w:type="dxa"/>
            <w:tcBorders>
              <w:top w:val="nil"/>
              <w:bottom w:val="single" w:sz="4" w:space="0" w:color="7F7F7F" w:themeColor="text1" w:themeTint="80"/>
            </w:tcBorders>
            <w:vAlign w:val="center"/>
          </w:tcPr>
          <w:p w14:paraId="48E573D7"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gt;40</w:t>
            </w:r>
          </w:p>
        </w:tc>
        <w:tc>
          <w:tcPr>
            <w:tcW w:w="1330" w:type="dxa"/>
            <w:tcBorders>
              <w:top w:val="nil"/>
              <w:bottom w:val="single" w:sz="4" w:space="0" w:color="7F7F7F" w:themeColor="text1" w:themeTint="80"/>
            </w:tcBorders>
            <w:vAlign w:val="center"/>
          </w:tcPr>
          <w:p w14:paraId="2599E636"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301 (31%)</w:t>
            </w:r>
          </w:p>
        </w:tc>
        <w:tc>
          <w:tcPr>
            <w:tcW w:w="1169" w:type="dxa"/>
            <w:tcBorders>
              <w:top w:val="nil"/>
              <w:bottom w:val="single" w:sz="4" w:space="0" w:color="7F7F7F" w:themeColor="text1" w:themeTint="80"/>
            </w:tcBorders>
            <w:vAlign w:val="center"/>
          </w:tcPr>
          <w:p w14:paraId="1C216456"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7 (40%)</w:t>
            </w:r>
          </w:p>
        </w:tc>
        <w:tc>
          <w:tcPr>
            <w:tcW w:w="1461" w:type="dxa"/>
            <w:tcBorders>
              <w:top w:val="nil"/>
              <w:bottom w:val="single" w:sz="4" w:space="0" w:color="7F7F7F" w:themeColor="text1" w:themeTint="80"/>
            </w:tcBorders>
            <w:vAlign w:val="center"/>
          </w:tcPr>
          <w:p w14:paraId="4812EBFE"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15 (24%)</w:t>
            </w:r>
          </w:p>
        </w:tc>
        <w:tc>
          <w:tcPr>
            <w:tcW w:w="1317" w:type="dxa"/>
            <w:tcBorders>
              <w:top w:val="nil"/>
              <w:bottom w:val="single" w:sz="4" w:space="0" w:color="7F7F7F" w:themeColor="text1" w:themeTint="80"/>
            </w:tcBorders>
            <w:vAlign w:val="center"/>
          </w:tcPr>
          <w:p w14:paraId="18F44452"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33 (34%)</w:t>
            </w:r>
          </w:p>
        </w:tc>
        <w:tc>
          <w:tcPr>
            <w:tcW w:w="1618" w:type="dxa"/>
            <w:tcBorders>
              <w:top w:val="nil"/>
              <w:bottom w:val="single" w:sz="4" w:space="0" w:color="7F7F7F" w:themeColor="text1" w:themeTint="80"/>
            </w:tcBorders>
            <w:vAlign w:val="center"/>
          </w:tcPr>
          <w:p w14:paraId="6DEDB77B"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2 (33%)</w:t>
            </w:r>
          </w:p>
        </w:tc>
        <w:tc>
          <w:tcPr>
            <w:tcW w:w="1276" w:type="dxa"/>
            <w:tcBorders>
              <w:top w:val="nil"/>
              <w:bottom w:val="single" w:sz="4" w:space="0" w:color="7F7F7F" w:themeColor="text1" w:themeTint="80"/>
              <w:right w:val="nil"/>
            </w:tcBorders>
            <w:vAlign w:val="center"/>
          </w:tcPr>
          <w:p w14:paraId="53A4E4A4"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8 (47%)</w:t>
            </w:r>
          </w:p>
        </w:tc>
        <w:tc>
          <w:tcPr>
            <w:tcW w:w="1366" w:type="dxa"/>
            <w:tcBorders>
              <w:top w:val="nil"/>
              <w:bottom w:val="single" w:sz="4" w:space="0" w:color="7F7F7F" w:themeColor="text1" w:themeTint="80"/>
              <w:right w:val="nil"/>
            </w:tcBorders>
            <w:vAlign w:val="center"/>
          </w:tcPr>
          <w:p w14:paraId="77E44443"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24 (32%)</w:t>
            </w:r>
          </w:p>
        </w:tc>
        <w:tc>
          <w:tcPr>
            <w:tcW w:w="1322" w:type="dxa"/>
            <w:tcBorders>
              <w:top w:val="nil"/>
              <w:left w:val="nil"/>
              <w:bottom w:val="single" w:sz="4" w:space="0" w:color="7F7F7F" w:themeColor="text1" w:themeTint="80"/>
            </w:tcBorders>
            <w:vAlign w:val="center"/>
          </w:tcPr>
          <w:p w14:paraId="0B1BB2A2"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34 (35%)</w:t>
            </w:r>
          </w:p>
        </w:tc>
      </w:tr>
      <w:tr w:rsidR="00F2483A" w:rsidRPr="00FA702C" w14:paraId="69D169EA" w14:textId="77777777" w:rsidTr="00F2483A">
        <w:trPr>
          <w:trHeight w:val="254"/>
        </w:trPr>
        <w:tc>
          <w:tcPr>
            <w:tcW w:w="2172" w:type="dxa"/>
            <w:tcBorders>
              <w:top w:val="single" w:sz="4" w:space="0" w:color="7F7F7F" w:themeColor="text1" w:themeTint="80"/>
              <w:bottom w:val="nil"/>
            </w:tcBorders>
            <w:vAlign w:val="center"/>
          </w:tcPr>
          <w:p w14:paraId="6D430265" w14:textId="77777777" w:rsidR="00F2483A" w:rsidRPr="00FA702C" w:rsidRDefault="00F2483A" w:rsidP="00F2483A">
            <w:pPr>
              <w:widowControl w:val="0"/>
              <w:autoSpaceDE w:val="0"/>
              <w:autoSpaceDN w:val="0"/>
              <w:adjustRightInd w:val="0"/>
              <w:spacing w:line="240" w:lineRule="auto"/>
              <w:rPr>
                <w:rFonts w:cstheme="minorHAnsi"/>
                <w:b/>
                <w:bCs/>
                <w:sz w:val="20"/>
                <w:szCs w:val="20"/>
                <w:lang w:val="en-US"/>
              </w:rPr>
            </w:pPr>
            <w:r w:rsidRPr="00FA702C">
              <w:rPr>
                <w:rFonts w:cstheme="minorHAnsi"/>
                <w:b/>
                <w:bCs/>
                <w:sz w:val="20"/>
                <w:szCs w:val="20"/>
                <w:lang w:val="en-US"/>
              </w:rPr>
              <w:t>Relation to child</w:t>
            </w:r>
          </w:p>
        </w:tc>
        <w:tc>
          <w:tcPr>
            <w:tcW w:w="1330" w:type="dxa"/>
            <w:tcBorders>
              <w:top w:val="single" w:sz="4" w:space="0" w:color="7F7F7F" w:themeColor="text1" w:themeTint="80"/>
              <w:bottom w:val="nil"/>
            </w:tcBorders>
            <w:vAlign w:val="center"/>
          </w:tcPr>
          <w:p w14:paraId="3EBFBC13" w14:textId="77777777" w:rsidR="00F2483A" w:rsidRPr="00FA702C" w:rsidRDefault="00F2483A" w:rsidP="00F2483A">
            <w:pPr>
              <w:spacing w:line="240" w:lineRule="auto"/>
              <w:jc w:val="center"/>
              <w:rPr>
                <w:rFonts w:cstheme="minorHAnsi"/>
                <w:b/>
                <w:color w:val="000000"/>
                <w:sz w:val="20"/>
                <w:szCs w:val="20"/>
                <w:lang w:val="en-US"/>
              </w:rPr>
            </w:pPr>
          </w:p>
        </w:tc>
        <w:tc>
          <w:tcPr>
            <w:tcW w:w="1169" w:type="dxa"/>
            <w:tcBorders>
              <w:top w:val="single" w:sz="4" w:space="0" w:color="7F7F7F" w:themeColor="text1" w:themeTint="80"/>
              <w:bottom w:val="nil"/>
            </w:tcBorders>
            <w:vAlign w:val="center"/>
          </w:tcPr>
          <w:p w14:paraId="5C9F0795" w14:textId="77777777" w:rsidR="00F2483A" w:rsidRPr="00FA702C" w:rsidRDefault="00F2483A" w:rsidP="00F2483A">
            <w:pPr>
              <w:spacing w:line="240" w:lineRule="auto"/>
              <w:jc w:val="center"/>
              <w:rPr>
                <w:rFonts w:cstheme="minorHAnsi"/>
                <w:b/>
                <w:color w:val="000000"/>
                <w:sz w:val="20"/>
                <w:szCs w:val="20"/>
                <w:lang w:val="en-US"/>
              </w:rPr>
            </w:pPr>
          </w:p>
        </w:tc>
        <w:tc>
          <w:tcPr>
            <w:tcW w:w="1461" w:type="dxa"/>
            <w:tcBorders>
              <w:top w:val="single" w:sz="4" w:space="0" w:color="7F7F7F" w:themeColor="text1" w:themeTint="80"/>
              <w:bottom w:val="nil"/>
            </w:tcBorders>
            <w:vAlign w:val="center"/>
          </w:tcPr>
          <w:p w14:paraId="5BF2C16F" w14:textId="77777777" w:rsidR="00F2483A" w:rsidRPr="00FA702C" w:rsidRDefault="00F2483A" w:rsidP="00F2483A">
            <w:pPr>
              <w:spacing w:line="240" w:lineRule="auto"/>
              <w:jc w:val="center"/>
              <w:rPr>
                <w:rFonts w:cstheme="minorHAnsi"/>
                <w:color w:val="000000"/>
                <w:sz w:val="20"/>
                <w:szCs w:val="20"/>
                <w:lang w:val="en-US"/>
              </w:rPr>
            </w:pPr>
          </w:p>
        </w:tc>
        <w:tc>
          <w:tcPr>
            <w:tcW w:w="1317" w:type="dxa"/>
            <w:tcBorders>
              <w:top w:val="single" w:sz="4" w:space="0" w:color="7F7F7F" w:themeColor="text1" w:themeTint="80"/>
              <w:bottom w:val="nil"/>
            </w:tcBorders>
            <w:vAlign w:val="center"/>
          </w:tcPr>
          <w:p w14:paraId="0AF3A528" w14:textId="77777777" w:rsidR="00F2483A" w:rsidRPr="00FA702C" w:rsidRDefault="00F2483A" w:rsidP="00F2483A">
            <w:pPr>
              <w:spacing w:line="240" w:lineRule="auto"/>
              <w:jc w:val="center"/>
              <w:rPr>
                <w:rFonts w:cstheme="minorHAnsi"/>
                <w:color w:val="000000"/>
                <w:sz w:val="20"/>
                <w:szCs w:val="20"/>
                <w:lang w:val="en-US"/>
              </w:rPr>
            </w:pPr>
          </w:p>
        </w:tc>
        <w:tc>
          <w:tcPr>
            <w:tcW w:w="1618" w:type="dxa"/>
            <w:tcBorders>
              <w:top w:val="single" w:sz="4" w:space="0" w:color="7F7F7F" w:themeColor="text1" w:themeTint="80"/>
              <w:bottom w:val="nil"/>
            </w:tcBorders>
            <w:vAlign w:val="center"/>
          </w:tcPr>
          <w:p w14:paraId="40139D3D" w14:textId="77777777" w:rsidR="00F2483A" w:rsidRPr="00FA702C" w:rsidRDefault="00F2483A" w:rsidP="00F2483A">
            <w:pPr>
              <w:spacing w:line="240" w:lineRule="auto"/>
              <w:jc w:val="center"/>
              <w:rPr>
                <w:rFonts w:cstheme="minorHAnsi"/>
                <w:color w:val="000000"/>
                <w:sz w:val="20"/>
                <w:szCs w:val="20"/>
                <w:lang w:val="en-US"/>
              </w:rPr>
            </w:pPr>
          </w:p>
        </w:tc>
        <w:tc>
          <w:tcPr>
            <w:tcW w:w="1276" w:type="dxa"/>
            <w:tcBorders>
              <w:top w:val="single" w:sz="4" w:space="0" w:color="7F7F7F" w:themeColor="text1" w:themeTint="80"/>
              <w:bottom w:val="nil"/>
              <w:right w:val="nil"/>
            </w:tcBorders>
            <w:vAlign w:val="center"/>
          </w:tcPr>
          <w:p w14:paraId="4B83FF5B" w14:textId="77777777" w:rsidR="00F2483A" w:rsidRPr="00FA702C" w:rsidRDefault="00F2483A" w:rsidP="00F2483A">
            <w:pPr>
              <w:spacing w:line="240" w:lineRule="auto"/>
              <w:jc w:val="center"/>
              <w:rPr>
                <w:rFonts w:cstheme="minorHAnsi"/>
                <w:color w:val="000000"/>
                <w:sz w:val="20"/>
                <w:szCs w:val="20"/>
                <w:lang w:val="en-US"/>
              </w:rPr>
            </w:pPr>
          </w:p>
        </w:tc>
        <w:tc>
          <w:tcPr>
            <w:tcW w:w="1366" w:type="dxa"/>
            <w:tcBorders>
              <w:top w:val="single" w:sz="4" w:space="0" w:color="7F7F7F" w:themeColor="text1" w:themeTint="80"/>
              <w:bottom w:val="nil"/>
              <w:right w:val="nil"/>
            </w:tcBorders>
            <w:vAlign w:val="center"/>
          </w:tcPr>
          <w:p w14:paraId="21E829DE" w14:textId="77777777" w:rsidR="00F2483A" w:rsidRPr="00FA702C" w:rsidRDefault="00F2483A" w:rsidP="00F2483A">
            <w:pPr>
              <w:spacing w:line="240" w:lineRule="auto"/>
              <w:jc w:val="center"/>
              <w:rPr>
                <w:rFonts w:cstheme="minorHAnsi"/>
                <w:color w:val="000000"/>
                <w:sz w:val="20"/>
                <w:szCs w:val="20"/>
                <w:lang w:val="en-US"/>
              </w:rPr>
            </w:pPr>
          </w:p>
        </w:tc>
        <w:tc>
          <w:tcPr>
            <w:tcW w:w="1322" w:type="dxa"/>
            <w:tcBorders>
              <w:top w:val="single" w:sz="4" w:space="0" w:color="7F7F7F" w:themeColor="text1" w:themeTint="80"/>
              <w:left w:val="nil"/>
              <w:bottom w:val="nil"/>
            </w:tcBorders>
            <w:vAlign w:val="center"/>
          </w:tcPr>
          <w:p w14:paraId="629ADB06" w14:textId="77777777" w:rsidR="00F2483A" w:rsidRPr="00FA702C" w:rsidRDefault="00F2483A" w:rsidP="00F2483A">
            <w:pPr>
              <w:spacing w:line="240" w:lineRule="auto"/>
              <w:jc w:val="center"/>
              <w:rPr>
                <w:rFonts w:cstheme="minorHAnsi"/>
                <w:color w:val="000000"/>
                <w:sz w:val="20"/>
                <w:szCs w:val="20"/>
                <w:lang w:val="en-US"/>
              </w:rPr>
            </w:pPr>
          </w:p>
        </w:tc>
      </w:tr>
      <w:tr w:rsidR="00F2483A" w:rsidRPr="00FA702C" w14:paraId="68784417" w14:textId="77777777" w:rsidTr="00F2483A">
        <w:trPr>
          <w:trHeight w:val="254"/>
        </w:trPr>
        <w:tc>
          <w:tcPr>
            <w:tcW w:w="2172" w:type="dxa"/>
            <w:tcBorders>
              <w:top w:val="nil"/>
              <w:bottom w:val="nil"/>
            </w:tcBorders>
            <w:vAlign w:val="center"/>
          </w:tcPr>
          <w:p w14:paraId="21D93610"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Mother</w:t>
            </w:r>
          </w:p>
        </w:tc>
        <w:tc>
          <w:tcPr>
            <w:tcW w:w="1330" w:type="dxa"/>
            <w:tcBorders>
              <w:top w:val="nil"/>
              <w:bottom w:val="nil"/>
            </w:tcBorders>
            <w:vAlign w:val="center"/>
          </w:tcPr>
          <w:p w14:paraId="24FBC78D"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911 (92%)</w:t>
            </w:r>
          </w:p>
        </w:tc>
        <w:tc>
          <w:tcPr>
            <w:tcW w:w="1169" w:type="dxa"/>
            <w:tcBorders>
              <w:top w:val="nil"/>
              <w:bottom w:val="nil"/>
            </w:tcBorders>
            <w:vAlign w:val="center"/>
          </w:tcPr>
          <w:p w14:paraId="6A23277D" w14:textId="77777777" w:rsidR="00F2483A" w:rsidRPr="00FA702C" w:rsidRDefault="00F2483A" w:rsidP="00F2483A">
            <w:pPr>
              <w:spacing w:line="240" w:lineRule="auto"/>
              <w:jc w:val="center"/>
              <w:rPr>
                <w:rFonts w:eastAsia="Times New Roman" w:cstheme="minorHAnsi"/>
                <w:color w:val="000000"/>
                <w:sz w:val="20"/>
                <w:szCs w:val="20"/>
              </w:rPr>
            </w:pPr>
            <w:r w:rsidRPr="00FA702C">
              <w:rPr>
                <w:rFonts w:cstheme="minorHAnsi"/>
                <w:color w:val="000000"/>
                <w:sz w:val="20"/>
                <w:szCs w:val="20"/>
                <w:lang w:val="en-US"/>
              </w:rPr>
              <w:t>116 (97%)</w:t>
            </w:r>
          </w:p>
        </w:tc>
        <w:tc>
          <w:tcPr>
            <w:tcW w:w="1461" w:type="dxa"/>
            <w:tcBorders>
              <w:top w:val="nil"/>
              <w:bottom w:val="nil"/>
            </w:tcBorders>
            <w:vAlign w:val="center"/>
          </w:tcPr>
          <w:p w14:paraId="61AEDA3F"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49 (94%)</w:t>
            </w:r>
          </w:p>
        </w:tc>
        <w:tc>
          <w:tcPr>
            <w:tcW w:w="1317" w:type="dxa"/>
            <w:tcBorders>
              <w:top w:val="nil"/>
              <w:bottom w:val="nil"/>
            </w:tcBorders>
            <w:vAlign w:val="center"/>
          </w:tcPr>
          <w:p w14:paraId="0BF79C0D"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81 (84%)</w:t>
            </w:r>
          </w:p>
        </w:tc>
        <w:tc>
          <w:tcPr>
            <w:tcW w:w="1618" w:type="dxa"/>
            <w:tcBorders>
              <w:top w:val="nil"/>
              <w:bottom w:val="nil"/>
            </w:tcBorders>
            <w:vAlign w:val="center"/>
          </w:tcPr>
          <w:p w14:paraId="352A472F"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63 (93%)</w:t>
            </w:r>
          </w:p>
        </w:tc>
        <w:tc>
          <w:tcPr>
            <w:tcW w:w="1276" w:type="dxa"/>
            <w:tcBorders>
              <w:top w:val="nil"/>
              <w:bottom w:val="nil"/>
              <w:right w:val="nil"/>
            </w:tcBorders>
            <w:vAlign w:val="center"/>
          </w:tcPr>
          <w:p w14:paraId="31F9B336"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2 (88%)</w:t>
            </w:r>
          </w:p>
        </w:tc>
        <w:tc>
          <w:tcPr>
            <w:tcW w:w="1366" w:type="dxa"/>
            <w:tcBorders>
              <w:top w:val="nil"/>
              <w:bottom w:val="nil"/>
              <w:right w:val="nil"/>
            </w:tcBorders>
            <w:vAlign w:val="center"/>
          </w:tcPr>
          <w:p w14:paraId="535CEFFD"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64 (86%)</w:t>
            </w:r>
          </w:p>
        </w:tc>
        <w:tc>
          <w:tcPr>
            <w:tcW w:w="1322" w:type="dxa"/>
            <w:tcBorders>
              <w:top w:val="nil"/>
              <w:left w:val="nil"/>
              <w:bottom w:val="nil"/>
            </w:tcBorders>
            <w:vAlign w:val="center"/>
          </w:tcPr>
          <w:p w14:paraId="2F6FA0CA"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86 (95%)</w:t>
            </w:r>
          </w:p>
        </w:tc>
      </w:tr>
      <w:tr w:rsidR="00F2483A" w:rsidRPr="00FA702C" w14:paraId="5A54F0AD" w14:textId="77777777" w:rsidTr="00F2483A">
        <w:trPr>
          <w:trHeight w:val="254"/>
        </w:trPr>
        <w:tc>
          <w:tcPr>
            <w:tcW w:w="2172" w:type="dxa"/>
            <w:tcBorders>
              <w:top w:val="nil"/>
              <w:bottom w:val="nil"/>
            </w:tcBorders>
            <w:vAlign w:val="center"/>
          </w:tcPr>
          <w:p w14:paraId="68D916F8"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Father</w:t>
            </w:r>
          </w:p>
        </w:tc>
        <w:tc>
          <w:tcPr>
            <w:tcW w:w="1330" w:type="dxa"/>
            <w:tcBorders>
              <w:top w:val="nil"/>
              <w:bottom w:val="nil"/>
            </w:tcBorders>
            <w:vAlign w:val="center"/>
          </w:tcPr>
          <w:p w14:paraId="6B532885"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65 (7%)</w:t>
            </w:r>
          </w:p>
        </w:tc>
        <w:tc>
          <w:tcPr>
            <w:tcW w:w="1169" w:type="dxa"/>
            <w:tcBorders>
              <w:top w:val="nil"/>
              <w:bottom w:val="nil"/>
            </w:tcBorders>
            <w:vAlign w:val="center"/>
          </w:tcPr>
          <w:p w14:paraId="70465CE4"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 (2%)</w:t>
            </w:r>
          </w:p>
        </w:tc>
        <w:tc>
          <w:tcPr>
            <w:tcW w:w="1461" w:type="dxa"/>
            <w:tcBorders>
              <w:top w:val="nil"/>
              <w:bottom w:val="nil"/>
            </w:tcBorders>
            <w:vAlign w:val="center"/>
          </w:tcPr>
          <w:p w14:paraId="56668A4B"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4 (5%)</w:t>
            </w:r>
          </w:p>
        </w:tc>
        <w:tc>
          <w:tcPr>
            <w:tcW w:w="1317" w:type="dxa"/>
            <w:tcBorders>
              <w:top w:val="nil"/>
              <w:bottom w:val="nil"/>
            </w:tcBorders>
            <w:vAlign w:val="center"/>
          </w:tcPr>
          <w:p w14:paraId="36D435A4"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3 (13%)</w:t>
            </w:r>
          </w:p>
        </w:tc>
        <w:tc>
          <w:tcPr>
            <w:tcW w:w="1618" w:type="dxa"/>
            <w:tcBorders>
              <w:top w:val="nil"/>
              <w:bottom w:val="nil"/>
            </w:tcBorders>
            <w:vAlign w:val="center"/>
          </w:tcPr>
          <w:p w14:paraId="061A989E"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 (7%)</w:t>
            </w:r>
          </w:p>
        </w:tc>
        <w:tc>
          <w:tcPr>
            <w:tcW w:w="1276" w:type="dxa"/>
            <w:tcBorders>
              <w:top w:val="nil"/>
              <w:bottom w:val="nil"/>
              <w:right w:val="nil"/>
            </w:tcBorders>
            <w:vAlign w:val="center"/>
          </w:tcPr>
          <w:p w14:paraId="455D962D"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6 (10%)</w:t>
            </w:r>
          </w:p>
        </w:tc>
        <w:tc>
          <w:tcPr>
            <w:tcW w:w="1366" w:type="dxa"/>
            <w:tcBorders>
              <w:top w:val="nil"/>
              <w:bottom w:val="nil"/>
              <w:right w:val="nil"/>
            </w:tcBorders>
            <w:vAlign w:val="center"/>
          </w:tcPr>
          <w:p w14:paraId="32571FB4"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10 (14%)</w:t>
            </w:r>
          </w:p>
        </w:tc>
        <w:tc>
          <w:tcPr>
            <w:tcW w:w="1322" w:type="dxa"/>
            <w:tcBorders>
              <w:top w:val="nil"/>
              <w:left w:val="nil"/>
              <w:bottom w:val="nil"/>
            </w:tcBorders>
            <w:vAlign w:val="center"/>
          </w:tcPr>
          <w:p w14:paraId="536810AF"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 (5%)</w:t>
            </w:r>
          </w:p>
        </w:tc>
      </w:tr>
      <w:tr w:rsidR="00F2483A" w:rsidRPr="00FA702C" w14:paraId="5FD7798E" w14:textId="77777777" w:rsidTr="00F2483A">
        <w:trPr>
          <w:trHeight w:val="254"/>
        </w:trPr>
        <w:tc>
          <w:tcPr>
            <w:tcW w:w="2172" w:type="dxa"/>
            <w:tcBorders>
              <w:top w:val="nil"/>
              <w:bottom w:val="single" w:sz="4" w:space="0" w:color="7F7F7F" w:themeColor="text1" w:themeTint="80"/>
            </w:tcBorders>
            <w:vAlign w:val="center"/>
          </w:tcPr>
          <w:p w14:paraId="07A1F44B"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Other</w:t>
            </w:r>
            <w:r w:rsidRPr="00FA702C">
              <w:rPr>
                <w:rFonts w:cs="Calibri"/>
                <w:bCs/>
                <w:sz w:val="20"/>
                <w:szCs w:val="20"/>
                <w:lang w:val="en-US"/>
              </w:rPr>
              <w:t>‡</w:t>
            </w:r>
          </w:p>
        </w:tc>
        <w:tc>
          <w:tcPr>
            <w:tcW w:w="1330" w:type="dxa"/>
            <w:tcBorders>
              <w:top w:val="nil"/>
              <w:bottom w:val="single" w:sz="4" w:space="0" w:color="7F7F7F" w:themeColor="text1" w:themeTint="80"/>
            </w:tcBorders>
            <w:vAlign w:val="center"/>
          </w:tcPr>
          <w:p w14:paraId="6B2593BF"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8 (1%)</w:t>
            </w:r>
          </w:p>
        </w:tc>
        <w:tc>
          <w:tcPr>
            <w:tcW w:w="1169" w:type="dxa"/>
            <w:tcBorders>
              <w:top w:val="nil"/>
              <w:bottom w:val="single" w:sz="4" w:space="0" w:color="7F7F7F" w:themeColor="text1" w:themeTint="80"/>
            </w:tcBorders>
            <w:vAlign w:val="center"/>
          </w:tcPr>
          <w:p w14:paraId="1BA1F090"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 (1%)</w:t>
            </w:r>
          </w:p>
        </w:tc>
        <w:tc>
          <w:tcPr>
            <w:tcW w:w="1461" w:type="dxa"/>
            <w:tcBorders>
              <w:top w:val="nil"/>
              <w:bottom w:val="single" w:sz="4" w:space="0" w:color="7F7F7F" w:themeColor="text1" w:themeTint="80"/>
            </w:tcBorders>
            <w:vAlign w:val="center"/>
          </w:tcPr>
          <w:p w14:paraId="2E9686A0"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3 (1%)</w:t>
            </w:r>
          </w:p>
        </w:tc>
        <w:tc>
          <w:tcPr>
            <w:tcW w:w="1317" w:type="dxa"/>
            <w:tcBorders>
              <w:top w:val="nil"/>
              <w:bottom w:val="single" w:sz="4" w:space="0" w:color="7F7F7F" w:themeColor="text1" w:themeTint="80"/>
            </w:tcBorders>
            <w:vAlign w:val="center"/>
          </w:tcPr>
          <w:p w14:paraId="5FB77872"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3 (3%)</w:t>
            </w:r>
          </w:p>
        </w:tc>
        <w:tc>
          <w:tcPr>
            <w:tcW w:w="1618" w:type="dxa"/>
            <w:tcBorders>
              <w:top w:val="nil"/>
              <w:bottom w:val="single" w:sz="4" w:space="0" w:color="7F7F7F" w:themeColor="text1" w:themeTint="80"/>
            </w:tcBorders>
            <w:vAlign w:val="center"/>
          </w:tcPr>
          <w:p w14:paraId="1C94A2D4"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rPr>
              <w:t>-</w:t>
            </w:r>
          </w:p>
        </w:tc>
        <w:tc>
          <w:tcPr>
            <w:tcW w:w="1276" w:type="dxa"/>
            <w:tcBorders>
              <w:top w:val="nil"/>
              <w:bottom w:val="single" w:sz="4" w:space="0" w:color="7F7F7F" w:themeColor="text1" w:themeTint="80"/>
              <w:right w:val="nil"/>
            </w:tcBorders>
            <w:vAlign w:val="center"/>
          </w:tcPr>
          <w:p w14:paraId="0D376AB2"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 (2%)</w:t>
            </w:r>
          </w:p>
        </w:tc>
        <w:tc>
          <w:tcPr>
            <w:tcW w:w="1366" w:type="dxa"/>
            <w:tcBorders>
              <w:top w:val="nil"/>
              <w:bottom w:val="single" w:sz="4" w:space="0" w:color="7F7F7F" w:themeColor="text1" w:themeTint="80"/>
              <w:right w:val="nil"/>
            </w:tcBorders>
            <w:vAlign w:val="center"/>
          </w:tcPr>
          <w:p w14:paraId="2204F3AD"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rPr>
              <w:t>-</w:t>
            </w:r>
          </w:p>
        </w:tc>
        <w:tc>
          <w:tcPr>
            <w:tcW w:w="1322" w:type="dxa"/>
            <w:tcBorders>
              <w:top w:val="nil"/>
              <w:left w:val="nil"/>
              <w:bottom w:val="single" w:sz="4" w:space="0" w:color="7F7F7F" w:themeColor="text1" w:themeTint="80"/>
            </w:tcBorders>
            <w:vAlign w:val="center"/>
          </w:tcPr>
          <w:p w14:paraId="3304F27D"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rPr>
              <w:t>-</w:t>
            </w:r>
          </w:p>
        </w:tc>
      </w:tr>
      <w:tr w:rsidR="00F2483A" w:rsidRPr="00FA702C" w14:paraId="2CF81287" w14:textId="77777777" w:rsidTr="00F2483A">
        <w:trPr>
          <w:trHeight w:val="254"/>
        </w:trPr>
        <w:tc>
          <w:tcPr>
            <w:tcW w:w="2172" w:type="dxa"/>
            <w:tcBorders>
              <w:top w:val="single" w:sz="4" w:space="0" w:color="7F7F7F" w:themeColor="text1" w:themeTint="80"/>
              <w:bottom w:val="nil"/>
            </w:tcBorders>
            <w:vAlign w:val="center"/>
          </w:tcPr>
          <w:p w14:paraId="685F15C0" w14:textId="77777777" w:rsidR="00F2483A" w:rsidRPr="00FA702C" w:rsidRDefault="00F2483A" w:rsidP="00F2483A">
            <w:pPr>
              <w:widowControl w:val="0"/>
              <w:autoSpaceDE w:val="0"/>
              <w:autoSpaceDN w:val="0"/>
              <w:adjustRightInd w:val="0"/>
              <w:spacing w:line="240" w:lineRule="auto"/>
              <w:rPr>
                <w:rFonts w:cstheme="minorHAnsi"/>
                <w:b/>
                <w:bCs/>
                <w:sz w:val="20"/>
                <w:szCs w:val="20"/>
                <w:lang w:val="en-US"/>
              </w:rPr>
            </w:pPr>
            <w:r w:rsidRPr="00FA702C">
              <w:rPr>
                <w:rFonts w:cstheme="minorHAnsi"/>
                <w:b/>
                <w:bCs/>
                <w:sz w:val="20"/>
                <w:szCs w:val="20"/>
                <w:lang w:val="en-US"/>
              </w:rPr>
              <w:t>Employment</w:t>
            </w:r>
          </w:p>
        </w:tc>
        <w:tc>
          <w:tcPr>
            <w:tcW w:w="1330" w:type="dxa"/>
            <w:tcBorders>
              <w:top w:val="single" w:sz="4" w:space="0" w:color="7F7F7F" w:themeColor="text1" w:themeTint="80"/>
              <w:bottom w:val="nil"/>
            </w:tcBorders>
            <w:vAlign w:val="center"/>
          </w:tcPr>
          <w:p w14:paraId="22D2466F"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169" w:type="dxa"/>
            <w:tcBorders>
              <w:top w:val="single" w:sz="4" w:space="0" w:color="7F7F7F" w:themeColor="text1" w:themeTint="80"/>
              <w:bottom w:val="nil"/>
            </w:tcBorders>
            <w:vAlign w:val="center"/>
          </w:tcPr>
          <w:p w14:paraId="77E4E870"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461" w:type="dxa"/>
            <w:tcBorders>
              <w:top w:val="single" w:sz="4" w:space="0" w:color="7F7F7F" w:themeColor="text1" w:themeTint="80"/>
              <w:bottom w:val="nil"/>
            </w:tcBorders>
            <w:vAlign w:val="center"/>
          </w:tcPr>
          <w:p w14:paraId="23B601E8"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17" w:type="dxa"/>
            <w:tcBorders>
              <w:top w:val="single" w:sz="4" w:space="0" w:color="7F7F7F" w:themeColor="text1" w:themeTint="80"/>
              <w:bottom w:val="nil"/>
            </w:tcBorders>
            <w:vAlign w:val="center"/>
          </w:tcPr>
          <w:p w14:paraId="1873E671"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618" w:type="dxa"/>
            <w:tcBorders>
              <w:top w:val="single" w:sz="4" w:space="0" w:color="7F7F7F" w:themeColor="text1" w:themeTint="80"/>
              <w:bottom w:val="nil"/>
            </w:tcBorders>
            <w:vAlign w:val="center"/>
          </w:tcPr>
          <w:p w14:paraId="315C49A1"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276" w:type="dxa"/>
            <w:tcBorders>
              <w:top w:val="single" w:sz="4" w:space="0" w:color="7F7F7F" w:themeColor="text1" w:themeTint="80"/>
              <w:bottom w:val="nil"/>
              <w:right w:val="nil"/>
            </w:tcBorders>
            <w:vAlign w:val="center"/>
          </w:tcPr>
          <w:p w14:paraId="3C817164"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66" w:type="dxa"/>
            <w:tcBorders>
              <w:top w:val="single" w:sz="4" w:space="0" w:color="7F7F7F" w:themeColor="text1" w:themeTint="80"/>
              <w:bottom w:val="nil"/>
              <w:right w:val="nil"/>
            </w:tcBorders>
            <w:vAlign w:val="center"/>
          </w:tcPr>
          <w:p w14:paraId="4CE7E33E"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22" w:type="dxa"/>
            <w:tcBorders>
              <w:top w:val="single" w:sz="4" w:space="0" w:color="7F7F7F" w:themeColor="text1" w:themeTint="80"/>
              <w:left w:val="nil"/>
              <w:bottom w:val="nil"/>
            </w:tcBorders>
            <w:vAlign w:val="center"/>
          </w:tcPr>
          <w:p w14:paraId="77059A29"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r>
      <w:tr w:rsidR="00F2483A" w:rsidRPr="00FA702C" w14:paraId="52A4E2AA" w14:textId="77777777" w:rsidTr="00F2483A">
        <w:trPr>
          <w:trHeight w:val="264"/>
        </w:trPr>
        <w:tc>
          <w:tcPr>
            <w:tcW w:w="2172" w:type="dxa"/>
            <w:tcBorders>
              <w:top w:val="nil"/>
              <w:bottom w:val="nil"/>
            </w:tcBorders>
            <w:vAlign w:val="center"/>
          </w:tcPr>
          <w:p w14:paraId="43EB93CB"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Employed</w:t>
            </w:r>
          </w:p>
        </w:tc>
        <w:tc>
          <w:tcPr>
            <w:tcW w:w="1330" w:type="dxa"/>
            <w:tcBorders>
              <w:top w:val="nil"/>
              <w:bottom w:val="nil"/>
            </w:tcBorders>
            <w:vAlign w:val="center"/>
          </w:tcPr>
          <w:p w14:paraId="3F91A8EA"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586 (60%)</w:t>
            </w:r>
          </w:p>
        </w:tc>
        <w:tc>
          <w:tcPr>
            <w:tcW w:w="1169" w:type="dxa"/>
            <w:tcBorders>
              <w:top w:val="nil"/>
              <w:bottom w:val="nil"/>
            </w:tcBorders>
            <w:vAlign w:val="center"/>
          </w:tcPr>
          <w:p w14:paraId="5209EE80" w14:textId="77777777" w:rsidR="00F2483A" w:rsidRPr="00FA702C" w:rsidRDefault="00F2483A" w:rsidP="00F2483A">
            <w:pPr>
              <w:spacing w:line="240" w:lineRule="auto"/>
              <w:jc w:val="center"/>
              <w:rPr>
                <w:rFonts w:eastAsia="Times New Roman" w:cstheme="minorHAnsi"/>
                <w:color w:val="000000"/>
                <w:sz w:val="20"/>
                <w:szCs w:val="20"/>
              </w:rPr>
            </w:pPr>
            <w:r w:rsidRPr="00FA702C">
              <w:rPr>
                <w:rFonts w:cstheme="minorHAnsi"/>
                <w:color w:val="000000"/>
                <w:sz w:val="20"/>
                <w:szCs w:val="20"/>
                <w:lang w:val="en-US"/>
              </w:rPr>
              <w:t>81 (68%)</w:t>
            </w:r>
          </w:p>
        </w:tc>
        <w:tc>
          <w:tcPr>
            <w:tcW w:w="1461" w:type="dxa"/>
            <w:tcBorders>
              <w:top w:val="nil"/>
              <w:bottom w:val="nil"/>
            </w:tcBorders>
            <w:vAlign w:val="center"/>
          </w:tcPr>
          <w:p w14:paraId="620F8801"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23 (47%)</w:t>
            </w:r>
          </w:p>
        </w:tc>
        <w:tc>
          <w:tcPr>
            <w:tcW w:w="1317" w:type="dxa"/>
            <w:tcBorders>
              <w:top w:val="nil"/>
              <w:bottom w:val="nil"/>
            </w:tcBorders>
            <w:vAlign w:val="center"/>
          </w:tcPr>
          <w:p w14:paraId="08E17099"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61 (62%)</w:t>
            </w:r>
          </w:p>
        </w:tc>
        <w:tc>
          <w:tcPr>
            <w:tcW w:w="1618" w:type="dxa"/>
            <w:tcBorders>
              <w:top w:val="nil"/>
              <w:bottom w:val="nil"/>
            </w:tcBorders>
            <w:vAlign w:val="center"/>
          </w:tcPr>
          <w:p w14:paraId="4BA95614"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4 (79%)</w:t>
            </w:r>
          </w:p>
        </w:tc>
        <w:tc>
          <w:tcPr>
            <w:tcW w:w="1276" w:type="dxa"/>
            <w:tcBorders>
              <w:top w:val="nil"/>
              <w:bottom w:val="nil"/>
              <w:right w:val="nil"/>
            </w:tcBorders>
            <w:vAlign w:val="center"/>
          </w:tcPr>
          <w:p w14:paraId="3A581575"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4 (75%)</w:t>
            </w:r>
          </w:p>
        </w:tc>
        <w:tc>
          <w:tcPr>
            <w:tcW w:w="1366" w:type="dxa"/>
            <w:tcBorders>
              <w:top w:val="nil"/>
              <w:bottom w:val="nil"/>
              <w:right w:val="nil"/>
            </w:tcBorders>
            <w:vAlign w:val="center"/>
          </w:tcPr>
          <w:p w14:paraId="603BFB53"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61 (82%)</w:t>
            </w:r>
          </w:p>
        </w:tc>
        <w:tc>
          <w:tcPr>
            <w:tcW w:w="1322" w:type="dxa"/>
            <w:tcBorders>
              <w:top w:val="nil"/>
              <w:left w:val="nil"/>
              <w:bottom w:val="nil"/>
            </w:tcBorders>
            <w:vAlign w:val="center"/>
          </w:tcPr>
          <w:p w14:paraId="7825867A"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62 (69%)</w:t>
            </w:r>
          </w:p>
        </w:tc>
      </w:tr>
      <w:tr w:rsidR="00F2483A" w:rsidRPr="00FA702C" w14:paraId="356E101F" w14:textId="77777777" w:rsidTr="00F2483A">
        <w:trPr>
          <w:trHeight w:val="254"/>
        </w:trPr>
        <w:tc>
          <w:tcPr>
            <w:tcW w:w="2172" w:type="dxa"/>
            <w:tcBorders>
              <w:top w:val="nil"/>
              <w:bottom w:val="nil"/>
            </w:tcBorders>
            <w:vAlign w:val="center"/>
          </w:tcPr>
          <w:p w14:paraId="1A9886C6"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Homemaker/carer</w:t>
            </w:r>
          </w:p>
        </w:tc>
        <w:tc>
          <w:tcPr>
            <w:tcW w:w="1330" w:type="dxa"/>
            <w:tcBorders>
              <w:top w:val="nil"/>
              <w:bottom w:val="nil"/>
            </w:tcBorders>
            <w:vAlign w:val="center"/>
          </w:tcPr>
          <w:p w14:paraId="68772CCC"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301 (31%)</w:t>
            </w:r>
          </w:p>
        </w:tc>
        <w:tc>
          <w:tcPr>
            <w:tcW w:w="1169" w:type="dxa"/>
            <w:tcBorders>
              <w:top w:val="nil"/>
              <w:bottom w:val="nil"/>
            </w:tcBorders>
            <w:vAlign w:val="center"/>
          </w:tcPr>
          <w:p w14:paraId="3EFE8A44"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36 (30%)</w:t>
            </w:r>
          </w:p>
        </w:tc>
        <w:tc>
          <w:tcPr>
            <w:tcW w:w="1461" w:type="dxa"/>
            <w:tcBorders>
              <w:top w:val="nil"/>
              <w:bottom w:val="nil"/>
            </w:tcBorders>
            <w:vAlign w:val="center"/>
          </w:tcPr>
          <w:p w14:paraId="460B2BB8"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98 (42%)</w:t>
            </w:r>
          </w:p>
        </w:tc>
        <w:tc>
          <w:tcPr>
            <w:tcW w:w="1317" w:type="dxa"/>
            <w:tcBorders>
              <w:top w:val="nil"/>
              <w:bottom w:val="nil"/>
            </w:tcBorders>
            <w:vAlign w:val="center"/>
          </w:tcPr>
          <w:p w14:paraId="35990397"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7 (29%)</w:t>
            </w:r>
          </w:p>
        </w:tc>
        <w:tc>
          <w:tcPr>
            <w:tcW w:w="1618" w:type="dxa"/>
            <w:tcBorders>
              <w:top w:val="nil"/>
              <w:bottom w:val="nil"/>
            </w:tcBorders>
            <w:vAlign w:val="center"/>
          </w:tcPr>
          <w:p w14:paraId="4A2B9837"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7 (10%)</w:t>
            </w:r>
          </w:p>
        </w:tc>
        <w:tc>
          <w:tcPr>
            <w:tcW w:w="1276" w:type="dxa"/>
            <w:tcBorders>
              <w:top w:val="nil"/>
              <w:bottom w:val="nil"/>
              <w:right w:val="nil"/>
            </w:tcBorders>
            <w:vAlign w:val="center"/>
          </w:tcPr>
          <w:p w14:paraId="057B4017"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1 (19%)</w:t>
            </w:r>
          </w:p>
        </w:tc>
        <w:tc>
          <w:tcPr>
            <w:tcW w:w="1366" w:type="dxa"/>
            <w:tcBorders>
              <w:top w:val="nil"/>
              <w:bottom w:val="nil"/>
              <w:right w:val="nil"/>
            </w:tcBorders>
            <w:vAlign w:val="center"/>
          </w:tcPr>
          <w:p w14:paraId="6456581E"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8 (11%)</w:t>
            </w:r>
          </w:p>
        </w:tc>
        <w:tc>
          <w:tcPr>
            <w:tcW w:w="1322" w:type="dxa"/>
            <w:tcBorders>
              <w:top w:val="nil"/>
              <w:left w:val="nil"/>
              <w:bottom w:val="nil"/>
            </w:tcBorders>
            <w:vAlign w:val="center"/>
          </w:tcPr>
          <w:p w14:paraId="5F7F65B7"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4 (16%)</w:t>
            </w:r>
          </w:p>
        </w:tc>
      </w:tr>
      <w:tr w:rsidR="00F2483A" w:rsidRPr="00FA702C" w14:paraId="4E94A680" w14:textId="77777777" w:rsidTr="00F2483A">
        <w:trPr>
          <w:trHeight w:val="264"/>
        </w:trPr>
        <w:tc>
          <w:tcPr>
            <w:tcW w:w="2172" w:type="dxa"/>
            <w:tcBorders>
              <w:top w:val="nil"/>
              <w:bottom w:val="single" w:sz="4" w:space="0" w:color="auto"/>
            </w:tcBorders>
            <w:vAlign w:val="center"/>
          </w:tcPr>
          <w:p w14:paraId="5A6D4BA7"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Other*</w:t>
            </w:r>
          </w:p>
        </w:tc>
        <w:tc>
          <w:tcPr>
            <w:tcW w:w="1330" w:type="dxa"/>
            <w:tcBorders>
              <w:top w:val="nil"/>
              <w:bottom w:val="single" w:sz="4" w:space="0" w:color="auto"/>
            </w:tcBorders>
            <w:vAlign w:val="center"/>
          </w:tcPr>
          <w:p w14:paraId="2DFC3011"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94 (9%)</w:t>
            </w:r>
          </w:p>
        </w:tc>
        <w:tc>
          <w:tcPr>
            <w:tcW w:w="1169" w:type="dxa"/>
            <w:tcBorders>
              <w:top w:val="nil"/>
              <w:bottom w:val="single" w:sz="4" w:space="0" w:color="auto"/>
            </w:tcBorders>
            <w:vAlign w:val="center"/>
          </w:tcPr>
          <w:p w14:paraId="3ECCD351"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3 (3%)</w:t>
            </w:r>
          </w:p>
        </w:tc>
        <w:tc>
          <w:tcPr>
            <w:tcW w:w="1461" w:type="dxa"/>
            <w:tcBorders>
              <w:top w:val="nil"/>
              <w:bottom w:val="single" w:sz="4" w:space="0" w:color="auto"/>
            </w:tcBorders>
            <w:vAlign w:val="center"/>
          </w:tcPr>
          <w:p w14:paraId="52D3ADC8"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2 (11%)</w:t>
            </w:r>
          </w:p>
        </w:tc>
        <w:tc>
          <w:tcPr>
            <w:tcW w:w="1317" w:type="dxa"/>
            <w:tcBorders>
              <w:top w:val="nil"/>
              <w:bottom w:val="single" w:sz="4" w:space="0" w:color="auto"/>
            </w:tcBorders>
            <w:vAlign w:val="center"/>
          </w:tcPr>
          <w:p w14:paraId="1DBEA5F4"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9 (9%)</w:t>
            </w:r>
          </w:p>
        </w:tc>
        <w:tc>
          <w:tcPr>
            <w:tcW w:w="1618" w:type="dxa"/>
            <w:tcBorders>
              <w:top w:val="nil"/>
              <w:bottom w:val="single" w:sz="4" w:space="0" w:color="auto"/>
            </w:tcBorders>
            <w:vAlign w:val="center"/>
          </w:tcPr>
          <w:p w14:paraId="35F14261"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7 (10%)</w:t>
            </w:r>
          </w:p>
        </w:tc>
        <w:tc>
          <w:tcPr>
            <w:tcW w:w="1276" w:type="dxa"/>
            <w:tcBorders>
              <w:top w:val="nil"/>
              <w:bottom w:val="single" w:sz="4" w:space="0" w:color="auto"/>
              <w:right w:val="nil"/>
            </w:tcBorders>
            <w:vAlign w:val="center"/>
          </w:tcPr>
          <w:p w14:paraId="038C5AAF"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 (7%)</w:t>
            </w:r>
          </w:p>
        </w:tc>
        <w:tc>
          <w:tcPr>
            <w:tcW w:w="1366" w:type="dxa"/>
            <w:tcBorders>
              <w:top w:val="nil"/>
              <w:bottom w:val="single" w:sz="4" w:space="0" w:color="auto"/>
              <w:right w:val="nil"/>
            </w:tcBorders>
            <w:vAlign w:val="center"/>
          </w:tcPr>
          <w:p w14:paraId="3A7F9E14"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5 (7%)</w:t>
            </w:r>
          </w:p>
        </w:tc>
        <w:tc>
          <w:tcPr>
            <w:tcW w:w="1322" w:type="dxa"/>
            <w:tcBorders>
              <w:top w:val="nil"/>
              <w:left w:val="nil"/>
              <w:bottom w:val="single" w:sz="4" w:space="0" w:color="auto"/>
            </w:tcBorders>
            <w:vAlign w:val="center"/>
          </w:tcPr>
          <w:p w14:paraId="4CE02913"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4 (16%)</w:t>
            </w:r>
          </w:p>
        </w:tc>
      </w:tr>
      <w:tr w:rsidR="00F2483A" w:rsidRPr="00FA702C" w14:paraId="38F25FFA" w14:textId="77777777" w:rsidTr="00F2483A">
        <w:trPr>
          <w:trHeight w:val="264"/>
        </w:trPr>
        <w:tc>
          <w:tcPr>
            <w:tcW w:w="2172" w:type="dxa"/>
            <w:tcBorders>
              <w:bottom w:val="nil"/>
            </w:tcBorders>
            <w:vAlign w:val="center"/>
          </w:tcPr>
          <w:p w14:paraId="37C46C38" w14:textId="77777777" w:rsidR="00F2483A" w:rsidRPr="00FA702C" w:rsidRDefault="00F2483A" w:rsidP="00F2483A">
            <w:pPr>
              <w:widowControl w:val="0"/>
              <w:autoSpaceDE w:val="0"/>
              <w:autoSpaceDN w:val="0"/>
              <w:adjustRightInd w:val="0"/>
              <w:spacing w:line="240" w:lineRule="auto"/>
              <w:rPr>
                <w:rFonts w:cstheme="minorHAnsi"/>
                <w:b/>
                <w:bCs/>
                <w:sz w:val="20"/>
                <w:szCs w:val="20"/>
                <w:lang w:val="en-US"/>
              </w:rPr>
            </w:pPr>
            <w:r w:rsidRPr="00FA702C">
              <w:rPr>
                <w:rFonts w:cstheme="minorHAnsi"/>
                <w:b/>
                <w:bCs/>
                <w:sz w:val="20"/>
                <w:szCs w:val="20"/>
                <w:lang w:val="en-US"/>
              </w:rPr>
              <w:t>Education</w:t>
            </w:r>
          </w:p>
        </w:tc>
        <w:tc>
          <w:tcPr>
            <w:tcW w:w="1330" w:type="dxa"/>
            <w:tcBorders>
              <w:bottom w:val="nil"/>
            </w:tcBorders>
            <w:vAlign w:val="center"/>
          </w:tcPr>
          <w:p w14:paraId="05787385"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169" w:type="dxa"/>
            <w:tcBorders>
              <w:bottom w:val="nil"/>
            </w:tcBorders>
            <w:vAlign w:val="center"/>
          </w:tcPr>
          <w:p w14:paraId="78F45A41"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461" w:type="dxa"/>
            <w:tcBorders>
              <w:bottom w:val="nil"/>
            </w:tcBorders>
            <w:vAlign w:val="center"/>
          </w:tcPr>
          <w:p w14:paraId="51375E82"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17" w:type="dxa"/>
            <w:tcBorders>
              <w:bottom w:val="nil"/>
            </w:tcBorders>
            <w:vAlign w:val="center"/>
          </w:tcPr>
          <w:p w14:paraId="54317479"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618" w:type="dxa"/>
            <w:tcBorders>
              <w:bottom w:val="nil"/>
            </w:tcBorders>
            <w:vAlign w:val="center"/>
          </w:tcPr>
          <w:p w14:paraId="084E183B"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276" w:type="dxa"/>
            <w:tcBorders>
              <w:bottom w:val="nil"/>
              <w:right w:val="nil"/>
            </w:tcBorders>
            <w:vAlign w:val="center"/>
          </w:tcPr>
          <w:p w14:paraId="370453D8"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66" w:type="dxa"/>
            <w:tcBorders>
              <w:bottom w:val="nil"/>
              <w:right w:val="nil"/>
            </w:tcBorders>
            <w:vAlign w:val="center"/>
          </w:tcPr>
          <w:p w14:paraId="3C115917"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22" w:type="dxa"/>
            <w:tcBorders>
              <w:left w:val="nil"/>
              <w:bottom w:val="nil"/>
            </w:tcBorders>
            <w:vAlign w:val="center"/>
          </w:tcPr>
          <w:p w14:paraId="0093961C"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r>
      <w:tr w:rsidR="00F2483A" w:rsidRPr="00FA702C" w14:paraId="2FE609B1" w14:textId="77777777" w:rsidTr="00F2483A">
        <w:trPr>
          <w:trHeight w:val="243"/>
        </w:trPr>
        <w:tc>
          <w:tcPr>
            <w:tcW w:w="2172" w:type="dxa"/>
            <w:tcBorders>
              <w:top w:val="nil"/>
              <w:bottom w:val="nil"/>
            </w:tcBorders>
            <w:vAlign w:val="center"/>
          </w:tcPr>
          <w:p w14:paraId="4558CF51"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School ≤18 years</w:t>
            </w:r>
          </w:p>
        </w:tc>
        <w:tc>
          <w:tcPr>
            <w:tcW w:w="1330" w:type="dxa"/>
            <w:tcBorders>
              <w:top w:val="nil"/>
              <w:bottom w:val="nil"/>
            </w:tcBorders>
            <w:vAlign w:val="center"/>
          </w:tcPr>
          <w:p w14:paraId="7B161F07"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390 (40%)</w:t>
            </w:r>
          </w:p>
        </w:tc>
        <w:tc>
          <w:tcPr>
            <w:tcW w:w="1169" w:type="dxa"/>
            <w:tcBorders>
              <w:top w:val="nil"/>
              <w:bottom w:val="nil"/>
            </w:tcBorders>
            <w:vAlign w:val="center"/>
          </w:tcPr>
          <w:p w14:paraId="1AB1501F" w14:textId="77777777" w:rsidR="00F2483A" w:rsidRPr="00FA702C" w:rsidRDefault="00F2483A" w:rsidP="00F2483A">
            <w:pPr>
              <w:spacing w:line="240" w:lineRule="auto"/>
              <w:jc w:val="center"/>
              <w:rPr>
                <w:rFonts w:eastAsia="Times New Roman" w:cstheme="minorHAnsi"/>
                <w:color w:val="000000"/>
                <w:sz w:val="20"/>
                <w:szCs w:val="20"/>
              </w:rPr>
            </w:pPr>
            <w:r w:rsidRPr="00FA702C">
              <w:rPr>
                <w:rFonts w:cstheme="minorHAnsi"/>
                <w:color w:val="000000"/>
                <w:sz w:val="20"/>
                <w:szCs w:val="20"/>
                <w:lang w:val="en-US"/>
              </w:rPr>
              <w:t>44 (37%)</w:t>
            </w:r>
          </w:p>
        </w:tc>
        <w:tc>
          <w:tcPr>
            <w:tcW w:w="1461" w:type="dxa"/>
            <w:tcBorders>
              <w:top w:val="nil"/>
              <w:bottom w:val="nil"/>
            </w:tcBorders>
            <w:vAlign w:val="center"/>
          </w:tcPr>
          <w:p w14:paraId="1F5B836A"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63 (35%)</w:t>
            </w:r>
          </w:p>
        </w:tc>
        <w:tc>
          <w:tcPr>
            <w:tcW w:w="1317" w:type="dxa"/>
            <w:tcBorders>
              <w:top w:val="nil"/>
              <w:bottom w:val="nil"/>
            </w:tcBorders>
            <w:vAlign w:val="center"/>
          </w:tcPr>
          <w:p w14:paraId="14CD3E4C"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61 (67%)</w:t>
            </w:r>
          </w:p>
        </w:tc>
        <w:tc>
          <w:tcPr>
            <w:tcW w:w="1618" w:type="dxa"/>
            <w:tcBorders>
              <w:top w:val="nil"/>
              <w:bottom w:val="nil"/>
            </w:tcBorders>
            <w:vAlign w:val="center"/>
          </w:tcPr>
          <w:p w14:paraId="20DB9359"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9 (28%)</w:t>
            </w:r>
          </w:p>
        </w:tc>
        <w:tc>
          <w:tcPr>
            <w:tcW w:w="1276" w:type="dxa"/>
            <w:tcBorders>
              <w:top w:val="nil"/>
              <w:bottom w:val="nil"/>
              <w:right w:val="nil"/>
            </w:tcBorders>
            <w:vAlign w:val="center"/>
          </w:tcPr>
          <w:p w14:paraId="22B0777A"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30 (52%)</w:t>
            </w:r>
          </w:p>
        </w:tc>
        <w:tc>
          <w:tcPr>
            <w:tcW w:w="1366" w:type="dxa"/>
            <w:tcBorders>
              <w:top w:val="nil"/>
              <w:bottom w:val="nil"/>
              <w:right w:val="nil"/>
            </w:tcBorders>
            <w:vAlign w:val="center"/>
          </w:tcPr>
          <w:p w14:paraId="66E45B5C"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44 (60%)</w:t>
            </w:r>
          </w:p>
        </w:tc>
        <w:tc>
          <w:tcPr>
            <w:tcW w:w="1322" w:type="dxa"/>
            <w:tcBorders>
              <w:top w:val="nil"/>
              <w:left w:val="nil"/>
              <w:bottom w:val="nil"/>
            </w:tcBorders>
            <w:vAlign w:val="center"/>
          </w:tcPr>
          <w:p w14:paraId="6191C2AB"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9 (32%)</w:t>
            </w:r>
          </w:p>
        </w:tc>
      </w:tr>
      <w:tr w:rsidR="00F2483A" w:rsidRPr="00FA702C" w14:paraId="5AEB30D3" w14:textId="77777777" w:rsidTr="00F2483A">
        <w:trPr>
          <w:trHeight w:val="254"/>
        </w:trPr>
        <w:tc>
          <w:tcPr>
            <w:tcW w:w="2172" w:type="dxa"/>
            <w:tcBorders>
              <w:top w:val="nil"/>
              <w:bottom w:val="nil"/>
            </w:tcBorders>
            <w:vAlign w:val="center"/>
          </w:tcPr>
          <w:p w14:paraId="270E9089"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
                <w:bCs/>
                <w:sz w:val="20"/>
                <w:szCs w:val="20"/>
                <w:lang w:val="en-US"/>
              </w:rPr>
              <w:t xml:space="preserve">   </w:t>
            </w:r>
            <w:r w:rsidRPr="00FA702C">
              <w:rPr>
                <w:rFonts w:cstheme="minorHAnsi"/>
                <w:bCs/>
                <w:sz w:val="20"/>
                <w:szCs w:val="20"/>
                <w:lang w:val="en-US"/>
              </w:rPr>
              <w:t>University</w:t>
            </w:r>
          </w:p>
        </w:tc>
        <w:tc>
          <w:tcPr>
            <w:tcW w:w="1330" w:type="dxa"/>
            <w:tcBorders>
              <w:top w:val="nil"/>
              <w:bottom w:val="nil"/>
            </w:tcBorders>
            <w:vAlign w:val="center"/>
          </w:tcPr>
          <w:p w14:paraId="74CBAB50"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482 (49%)</w:t>
            </w:r>
          </w:p>
        </w:tc>
        <w:tc>
          <w:tcPr>
            <w:tcW w:w="1169" w:type="dxa"/>
            <w:tcBorders>
              <w:top w:val="nil"/>
              <w:bottom w:val="nil"/>
            </w:tcBorders>
            <w:vAlign w:val="center"/>
          </w:tcPr>
          <w:p w14:paraId="44780A35"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0 (42%)</w:t>
            </w:r>
          </w:p>
        </w:tc>
        <w:tc>
          <w:tcPr>
            <w:tcW w:w="1461" w:type="dxa"/>
            <w:tcBorders>
              <w:top w:val="nil"/>
              <w:bottom w:val="nil"/>
            </w:tcBorders>
            <w:vAlign w:val="center"/>
          </w:tcPr>
          <w:p w14:paraId="4C2C6DB1"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57 (53%)</w:t>
            </w:r>
          </w:p>
        </w:tc>
        <w:tc>
          <w:tcPr>
            <w:tcW w:w="1317" w:type="dxa"/>
            <w:tcBorders>
              <w:top w:val="nil"/>
              <w:bottom w:val="nil"/>
            </w:tcBorders>
            <w:vAlign w:val="center"/>
          </w:tcPr>
          <w:p w14:paraId="5F79025B"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7 (29%)</w:t>
            </w:r>
          </w:p>
        </w:tc>
        <w:tc>
          <w:tcPr>
            <w:tcW w:w="1618" w:type="dxa"/>
            <w:tcBorders>
              <w:top w:val="nil"/>
              <w:bottom w:val="nil"/>
            </w:tcBorders>
            <w:vAlign w:val="center"/>
          </w:tcPr>
          <w:p w14:paraId="405C3BD8"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5 (66%)</w:t>
            </w:r>
          </w:p>
        </w:tc>
        <w:tc>
          <w:tcPr>
            <w:tcW w:w="1276" w:type="dxa"/>
            <w:tcBorders>
              <w:top w:val="nil"/>
              <w:bottom w:val="nil"/>
              <w:right w:val="nil"/>
            </w:tcBorders>
            <w:vAlign w:val="center"/>
          </w:tcPr>
          <w:p w14:paraId="2D709EB1"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9 (33%)</w:t>
            </w:r>
          </w:p>
        </w:tc>
        <w:tc>
          <w:tcPr>
            <w:tcW w:w="1366" w:type="dxa"/>
            <w:tcBorders>
              <w:top w:val="nil"/>
              <w:bottom w:val="nil"/>
              <w:right w:val="nil"/>
            </w:tcBorders>
            <w:vAlign w:val="center"/>
          </w:tcPr>
          <w:p w14:paraId="5484C23E"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29 (39%)</w:t>
            </w:r>
          </w:p>
        </w:tc>
        <w:tc>
          <w:tcPr>
            <w:tcW w:w="1322" w:type="dxa"/>
            <w:tcBorders>
              <w:top w:val="nil"/>
              <w:left w:val="nil"/>
              <w:bottom w:val="nil"/>
            </w:tcBorders>
            <w:vAlign w:val="center"/>
          </w:tcPr>
          <w:p w14:paraId="041CAB7B"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5 (60%)</w:t>
            </w:r>
          </w:p>
        </w:tc>
      </w:tr>
      <w:tr w:rsidR="00F2483A" w:rsidRPr="00FA702C" w14:paraId="13992451" w14:textId="77777777" w:rsidTr="00F2483A">
        <w:trPr>
          <w:trHeight w:val="264"/>
        </w:trPr>
        <w:tc>
          <w:tcPr>
            <w:tcW w:w="2172" w:type="dxa"/>
            <w:tcBorders>
              <w:top w:val="nil"/>
              <w:bottom w:val="single" w:sz="4" w:space="0" w:color="auto"/>
            </w:tcBorders>
            <w:vAlign w:val="center"/>
          </w:tcPr>
          <w:p w14:paraId="0BBCEFC3" w14:textId="77777777" w:rsidR="00F2483A" w:rsidRPr="00FA702C" w:rsidRDefault="00F2483A" w:rsidP="00F2483A">
            <w:pPr>
              <w:widowControl w:val="0"/>
              <w:autoSpaceDE w:val="0"/>
              <w:autoSpaceDN w:val="0"/>
              <w:adjustRightInd w:val="0"/>
              <w:spacing w:line="240" w:lineRule="auto"/>
              <w:rPr>
                <w:rFonts w:cstheme="minorHAnsi"/>
                <w:b/>
                <w:bCs/>
                <w:sz w:val="20"/>
                <w:szCs w:val="20"/>
                <w:lang w:val="en-US"/>
              </w:rPr>
            </w:pPr>
            <w:r w:rsidRPr="00FA702C">
              <w:rPr>
                <w:rFonts w:cstheme="minorHAnsi"/>
                <w:sz w:val="20"/>
                <w:szCs w:val="20"/>
                <w:lang w:val="en-US"/>
              </w:rPr>
              <w:t xml:space="preserve">   Post-graduate</w:t>
            </w:r>
          </w:p>
        </w:tc>
        <w:tc>
          <w:tcPr>
            <w:tcW w:w="1330" w:type="dxa"/>
            <w:tcBorders>
              <w:top w:val="nil"/>
              <w:bottom w:val="single" w:sz="4" w:space="0" w:color="auto"/>
            </w:tcBorders>
            <w:vAlign w:val="center"/>
          </w:tcPr>
          <w:p w14:paraId="6A46CEE6"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106 (11%)</w:t>
            </w:r>
          </w:p>
        </w:tc>
        <w:tc>
          <w:tcPr>
            <w:tcW w:w="1169" w:type="dxa"/>
            <w:tcBorders>
              <w:top w:val="nil"/>
              <w:bottom w:val="single" w:sz="4" w:space="0" w:color="auto"/>
            </w:tcBorders>
            <w:vAlign w:val="center"/>
          </w:tcPr>
          <w:p w14:paraId="397C3D33"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5 (21%)</w:t>
            </w:r>
          </w:p>
        </w:tc>
        <w:tc>
          <w:tcPr>
            <w:tcW w:w="1461" w:type="dxa"/>
            <w:tcBorders>
              <w:top w:val="nil"/>
              <w:bottom w:val="single" w:sz="4" w:space="0" w:color="auto"/>
            </w:tcBorders>
            <w:vAlign w:val="center"/>
          </w:tcPr>
          <w:p w14:paraId="6E4499BA"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6 (11%)</w:t>
            </w:r>
          </w:p>
        </w:tc>
        <w:tc>
          <w:tcPr>
            <w:tcW w:w="1317" w:type="dxa"/>
            <w:tcBorders>
              <w:top w:val="nil"/>
              <w:bottom w:val="single" w:sz="4" w:space="0" w:color="auto"/>
            </w:tcBorders>
            <w:vAlign w:val="center"/>
          </w:tcPr>
          <w:p w14:paraId="58CA6A5B"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3 (3%)</w:t>
            </w:r>
          </w:p>
        </w:tc>
        <w:tc>
          <w:tcPr>
            <w:tcW w:w="1618" w:type="dxa"/>
            <w:tcBorders>
              <w:top w:val="nil"/>
              <w:bottom w:val="single" w:sz="4" w:space="0" w:color="auto"/>
            </w:tcBorders>
            <w:vAlign w:val="center"/>
          </w:tcPr>
          <w:p w14:paraId="685F1393"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 (6%)</w:t>
            </w:r>
          </w:p>
        </w:tc>
        <w:tc>
          <w:tcPr>
            <w:tcW w:w="1276" w:type="dxa"/>
            <w:tcBorders>
              <w:top w:val="nil"/>
              <w:bottom w:val="single" w:sz="4" w:space="0" w:color="auto"/>
              <w:right w:val="nil"/>
            </w:tcBorders>
            <w:vAlign w:val="center"/>
          </w:tcPr>
          <w:p w14:paraId="227EEB89"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9 (16%)</w:t>
            </w:r>
          </w:p>
        </w:tc>
        <w:tc>
          <w:tcPr>
            <w:tcW w:w="1366" w:type="dxa"/>
            <w:tcBorders>
              <w:top w:val="nil"/>
              <w:bottom w:val="single" w:sz="4" w:space="0" w:color="auto"/>
              <w:right w:val="nil"/>
            </w:tcBorders>
            <w:vAlign w:val="center"/>
          </w:tcPr>
          <w:p w14:paraId="7A1EA748"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1 (1%)</w:t>
            </w:r>
          </w:p>
        </w:tc>
        <w:tc>
          <w:tcPr>
            <w:tcW w:w="1322" w:type="dxa"/>
            <w:tcBorders>
              <w:top w:val="nil"/>
              <w:left w:val="nil"/>
              <w:bottom w:val="single" w:sz="4" w:space="0" w:color="auto"/>
            </w:tcBorders>
            <w:vAlign w:val="center"/>
          </w:tcPr>
          <w:p w14:paraId="05045E0F"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8 (9%)</w:t>
            </w:r>
          </w:p>
        </w:tc>
      </w:tr>
      <w:tr w:rsidR="00F2483A" w:rsidRPr="00FA702C" w14:paraId="4FC42B88" w14:textId="77777777" w:rsidTr="00F2483A">
        <w:trPr>
          <w:trHeight w:val="264"/>
        </w:trPr>
        <w:tc>
          <w:tcPr>
            <w:tcW w:w="2172" w:type="dxa"/>
            <w:tcBorders>
              <w:bottom w:val="nil"/>
            </w:tcBorders>
            <w:vAlign w:val="center"/>
          </w:tcPr>
          <w:p w14:paraId="7512FA1C" w14:textId="77777777" w:rsidR="00F2483A" w:rsidRPr="00FA702C" w:rsidRDefault="00F2483A" w:rsidP="00F2483A">
            <w:pPr>
              <w:widowControl w:val="0"/>
              <w:autoSpaceDE w:val="0"/>
              <w:autoSpaceDN w:val="0"/>
              <w:adjustRightInd w:val="0"/>
              <w:spacing w:line="240" w:lineRule="auto"/>
              <w:rPr>
                <w:rFonts w:cstheme="minorHAnsi"/>
                <w:b/>
                <w:bCs/>
                <w:sz w:val="20"/>
                <w:szCs w:val="20"/>
                <w:lang w:val="en-US"/>
              </w:rPr>
            </w:pPr>
            <w:r w:rsidRPr="00FA702C">
              <w:rPr>
                <w:rFonts w:cstheme="minorHAnsi"/>
                <w:b/>
                <w:bCs/>
                <w:sz w:val="20"/>
                <w:szCs w:val="20"/>
                <w:lang w:val="en-US"/>
              </w:rPr>
              <w:t>Migrant status</w:t>
            </w:r>
          </w:p>
        </w:tc>
        <w:tc>
          <w:tcPr>
            <w:tcW w:w="1330" w:type="dxa"/>
            <w:tcBorders>
              <w:bottom w:val="nil"/>
            </w:tcBorders>
            <w:vAlign w:val="center"/>
          </w:tcPr>
          <w:p w14:paraId="7411F755"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169" w:type="dxa"/>
            <w:tcBorders>
              <w:bottom w:val="nil"/>
            </w:tcBorders>
            <w:vAlign w:val="center"/>
          </w:tcPr>
          <w:p w14:paraId="704A7F1F"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461" w:type="dxa"/>
            <w:tcBorders>
              <w:bottom w:val="nil"/>
            </w:tcBorders>
            <w:vAlign w:val="center"/>
          </w:tcPr>
          <w:p w14:paraId="74FBC337"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17" w:type="dxa"/>
            <w:tcBorders>
              <w:bottom w:val="nil"/>
            </w:tcBorders>
            <w:vAlign w:val="center"/>
          </w:tcPr>
          <w:p w14:paraId="797D1807"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618" w:type="dxa"/>
            <w:tcBorders>
              <w:bottom w:val="nil"/>
            </w:tcBorders>
            <w:vAlign w:val="center"/>
          </w:tcPr>
          <w:p w14:paraId="4F0FB8E8"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276" w:type="dxa"/>
            <w:tcBorders>
              <w:bottom w:val="nil"/>
              <w:right w:val="nil"/>
            </w:tcBorders>
            <w:vAlign w:val="center"/>
          </w:tcPr>
          <w:p w14:paraId="29357992"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66" w:type="dxa"/>
            <w:tcBorders>
              <w:bottom w:val="nil"/>
              <w:right w:val="nil"/>
            </w:tcBorders>
            <w:vAlign w:val="center"/>
          </w:tcPr>
          <w:p w14:paraId="03858EFD"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c>
          <w:tcPr>
            <w:tcW w:w="1322" w:type="dxa"/>
            <w:tcBorders>
              <w:left w:val="nil"/>
              <w:bottom w:val="nil"/>
            </w:tcBorders>
            <w:vAlign w:val="center"/>
          </w:tcPr>
          <w:p w14:paraId="35CB352F" w14:textId="77777777" w:rsidR="00F2483A" w:rsidRPr="00FA702C" w:rsidRDefault="00F2483A" w:rsidP="00F2483A">
            <w:pPr>
              <w:widowControl w:val="0"/>
              <w:autoSpaceDE w:val="0"/>
              <w:autoSpaceDN w:val="0"/>
              <w:adjustRightInd w:val="0"/>
              <w:spacing w:line="240" w:lineRule="auto"/>
              <w:jc w:val="center"/>
              <w:rPr>
                <w:rFonts w:cstheme="minorHAnsi"/>
                <w:b/>
                <w:bCs/>
                <w:sz w:val="20"/>
                <w:szCs w:val="20"/>
                <w:lang w:val="en-US"/>
              </w:rPr>
            </w:pPr>
          </w:p>
        </w:tc>
      </w:tr>
      <w:tr w:rsidR="00F2483A" w:rsidRPr="00FA702C" w14:paraId="0423C96F" w14:textId="77777777" w:rsidTr="00F2483A">
        <w:trPr>
          <w:trHeight w:val="254"/>
        </w:trPr>
        <w:tc>
          <w:tcPr>
            <w:tcW w:w="2172" w:type="dxa"/>
            <w:tcBorders>
              <w:top w:val="nil"/>
              <w:bottom w:val="nil"/>
            </w:tcBorders>
            <w:vAlign w:val="center"/>
          </w:tcPr>
          <w:p w14:paraId="33C6E9FB"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
                <w:bCs/>
                <w:sz w:val="20"/>
                <w:szCs w:val="20"/>
                <w:lang w:val="en-US"/>
              </w:rPr>
              <w:t xml:space="preserve">   </w:t>
            </w:r>
            <w:r w:rsidRPr="00FA702C">
              <w:rPr>
                <w:rFonts w:cstheme="minorHAnsi"/>
                <w:bCs/>
                <w:sz w:val="20"/>
                <w:szCs w:val="20"/>
                <w:lang w:val="en-US"/>
              </w:rPr>
              <w:t>&gt;10 years/from birth</w:t>
            </w:r>
          </w:p>
        </w:tc>
        <w:tc>
          <w:tcPr>
            <w:tcW w:w="1330" w:type="dxa"/>
            <w:tcBorders>
              <w:top w:val="nil"/>
              <w:bottom w:val="nil"/>
            </w:tcBorders>
            <w:vAlign w:val="center"/>
          </w:tcPr>
          <w:p w14:paraId="710B1966"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924 (94%)</w:t>
            </w:r>
          </w:p>
        </w:tc>
        <w:tc>
          <w:tcPr>
            <w:tcW w:w="1169" w:type="dxa"/>
            <w:tcBorders>
              <w:top w:val="nil"/>
              <w:bottom w:val="nil"/>
            </w:tcBorders>
            <w:vAlign w:val="center"/>
          </w:tcPr>
          <w:p w14:paraId="51DA4861" w14:textId="77777777" w:rsidR="00F2483A" w:rsidRPr="00FA702C" w:rsidRDefault="00F2483A" w:rsidP="00F2483A">
            <w:pPr>
              <w:spacing w:line="240" w:lineRule="auto"/>
              <w:jc w:val="center"/>
              <w:rPr>
                <w:rFonts w:eastAsia="Times New Roman" w:cstheme="minorHAnsi"/>
                <w:color w:val="000000"/>
                <w:sz w:val="20"/>
                <w:szCs w:val="20"/>
              </w:rPr>
            </w:pPr>
            <w:r w:rsidRPr="00FA702C">
              <w:rPr>
                <w:rFonts w:cstheme="minorHAnsi"/>
                <w:color w:val="000000"/>
                <w:sz w:val="20"/>
                <w:szCs w:val="20"/>
                <w:lang w:val="en-US"/>
              </w:rPr>
              <w:t>111 (93%)</w:t>
            </w:r>
          </w:p>
        </w:tc>
        <w:tc>
          <w:tcPr>
            <w:tcW w:w="1461" w:type="dxa"/>
            <w:tcBorders>
              <w:top w:val="nil"/>
              <w:bottom w:val="nil"/>
            </w:tcBorders>
            <w:vAlign w:val="center"/>
          </w:tcPr>
          <w:p w14:paraId="3E17817D"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67 (98%)</w:t>
            </w:r>
          </w:p>
        </w:tc>
        <w:tc>
          <w:tcPr>
            <w:tcW w:w="1317" w:type="dxa"/>
            <w:tcBorders>
              <w:top w:val="nil"/>
              <w:bottom w:val="nil"/>
            </w:tcBorders>
            <w:vAlign w:val="center"/>
          </w:tcPr>
          <w:p w14:paraId="26CF607E"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86 (88%)</w:t>
            </w:r>
          </w:p>
        </w:tc>
        <w:tc>
          <w:tcPr>
            <w:tcW w:w="1618" w:type="dxa"/>
            <w:tcBorders>
              <w:top w:val="nil"/>
              <w:bottom w:val="nil"/>
            </w:tcBorders>
            <w:vAlign w:val="center"/>
          </w:tcPr>
          <w:p w14:paraId="7CB59192"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64 (94%)</w:t>
            </w:r>
          </w:p>
        </w:tc>
        <w:tc>
          <w:tcPr>
            <w:tcW w:w="1276" w:type="dxa"/>
            <w:tcBorders>
              <w:top w:val="nil"/>
              <w:bottom w:val="nil"/>
              <w:right w:val="nil"/>
            </w:tcBorders>
            <w:vAlign w:val="center"/>
          </w:tcPr>
          <w:p w14:paraId="5C9E7909"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0 (86%)</w:t>
            </w:r>
          </w:p>
        </w:tc>
        <w:tc>
          <w:tcPr>
            <w:tcW w:w="1366" w:type="dxa"/>
            <w:tcBorders>
              <w:top w:val="nil"/>
              <w:bottom w:val="nil"/>
              <w:right w:val="nil"/>
            </w:tcBorders>
            <w:vAlign w:val="center"/>
          </w:tcPr>
          <w:p w14:paraId="469636CB"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71 (96%)</w:t>
            </w:r>
          </w:p>
        </w:tc>
        <w:tc>
          <w:tcPr>
            <w:tcW w:w="1322" w:type="dxa"/>
            <w:tcBorders>
              <w:top w:val="nil"/>
              <w:left w:val="nil"/>
              <w:bottom w:val="nil"/>
            </w:tcBorders>
            <w:vAlign w:val="center"/>
          </w:tcPr>
          <w:p w14:paraId="0BC0F280"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75 (81%)</w:t>
            </w:r>
          </w:p>
        </w:tc>
      </w:tr>
      <w:tr w:rsidR="00F2483A" w:rsidRPr="00FA702C" w14:paraId="6C874613" w14:textId="77777777" w:rsidTr="00F2483A">
        <w:trPr>
          <w:trHeight w:val="264"/>
        </w:trPr>
        <w:tc>
          <w:tcPr>
            <w:tcW w:w="2172" w:type="dxa"/>
            <w:tcBorders>
              <w:top w:val="nil"/>
              <w:bottom w:val="nil"/>
            </w:tcBorders>
            <w:vAlign w:val="center"/>
          </w:tcPr>
          <w:p w14:paraId="6BF34BE3"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6-10 years</w:t>
            </w:r>
          </w:p>
        </w:tc>
        <w:tc>
          <w:tcPr>
            <w:tcW w:w="1330" w:type="dxa"/>
            <w:tcBorders>
              <w:top w:val="nil"/>
              <w:bottom w:val="nil"/>
            </w:tcBorders>
            <w:vAlign w:val="center"/>
          </w:tcPr>
          <w:p w14:paraId="6FB335E1"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30 (3%)</w:t>
            </w:r>
          </w:p>
        </w:tc>
        <w:tc>
          <w:tcPr>
            <w:tcW w:w="1169" w:type="dxa"/>
            <w:tcBorders>
              <w:top w:val="nil"/>
              <w:bottom w:val="nil"/>
            </w:tcBorders>
            <w:vAlign w:val="center"/>
          </w:tcPr>
          <w:p w14:paraId="4926E0AA" w14:textId="77777777" w:rsidR="00F2483A" w:rsidRPr="00FA702C" w:rsidRDefault="00F2483A" w:rsidP="00F2483A">
            <w:pPr>
              <w:spacing w:line="240" w:lineRule="auto"/>
              <w:jc w:val="center"/>
              <w:rPr>
                <w:rFonts w:eastAsia="Times New Roman" w:cstheme="minorHAnsi"/>
                <w:color w:val="000000"/>
                <w:sz w:val="20"/>
                <w:szCs w:val="20"/>
              </w:rPr>
            </w:pPr>
            <w:r w:rsidRPr="00FA702C">
              <w:rPr>
                <w:rFonts w:cstheme="minorHAnsi"/>
                <w:color w:val="000000"/>
                <w:sz w:val="20"/>
                <w:szCs w:val="20"/>
                <w:lang w:val="en-US"/>
              </w:rPr>
              <w:t>5 (4%)</w:t>
            </w:r>
          </w:p>
        </w:tc>
        <w:tc>
          <w:tcPr>
            <w:tcW w:w="1461" w:type="dxa"/>
            <w:tcBorders>
              <w:top w:val="nil"/>
              <w:bottom w:val="nil"/>
            </w:tcBorders>
            <w:vAlign w:val="center"/>
          </w:tcPr>
          <w:p w14:paraId="7385B132"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 (1%)</w:t>
            </w:r>
          </w:p>
        </w:tc>
        <w:tc>
          <w:tcPr>
            <w:tcW w:w="1317" w:type="dxa"/>
            <w:tcBorders>
              <w:top w:val="nil"/>
              <w:bottom w:val="nil"/>
            </w:tcBorders>
            <w:vAlign w:val="center"/>
          </w:tcPr>
          <w:p w14:paraId="6AEBCA64"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6 (7%)</w:t>
            </w:r>
          </w:p>
        </w:tc>
        <w:tc>
          <w:tcPr>
            <w:tcW w:w="1618" w:type="dxa"/>
            <w:tcBorders>
              <w:top w:val="nil"/>
              <w:bottom w:val="nil"/>
            </w:tcBorders>
            <w:vAlign w:val="center"/>
          </w:tcPr>
          <w:p w14:paraId="72C048A6"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 (3%)</w:t>
            </w:r>
          </w:p>
        </w:tc>
        <w:tc>
          <w:tcPr>
            <w:tcW w:w="1276" w:type="dxa"/>
            <w:tcBorders>
              <w:top w:val="nil"/>
              <w:bottom w:val="nil"/>
              <w:right w:val="nil"/>
            </w:tcBorders>
            <w:vAlign w:val="center"/>
          </w:tcPr>
          <w:p w14:paraId="55AFFEEA"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 (7%)</w:t>
            </w:r>
          </w:p>
        </w:tc>
        <w:tc>
          <w:tcPr>
            <w:tcW w:w="1366" w:type="dxa"/>
            <w:tcBorders>
              <w:top w:val="nil"/>
              <w:bottom w:val="nil"/>
              <w:right w:val="nil"/>
            </w:tcBorders>
            <w:vAlign w:val="center"/>
          </w:tcPr>
          <w:p w14:paraId="5BD34587"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1 (1%)</w:t>
            </w:r>
          </w:p>
        </w:tc>
        <w:tc>
          <w:tcPr>
            <w:tcW w:w="1322" w:type="dxa"/>
            <w:tcBorders>
              <w:top w:val="nil"/>
              <w:left w:val="nil"/>
              <w:bottom w:val="nil"/>
            </w:tcBorders>
            <w:vAlign w:val="center"/>
          </w:tcPr>
          <w:p w14:paraId="531F22CF"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7 (8%)</w:t>
            </w:r>
          </w:p>
        </w:tc>
      </w:tr>
      <w:tr w:rsidR="00F2483A" w:rsidRPr="00FA702C" w14:paraId="6414AD01" w14:textId="77777777" w:rsidTr="00F2483A">
        <w:trPr>
          <w:trHeight w:val="63"/>
        </w:trPr>
        <w:tc>
          <w:tcPr>
            <w:tcW w:w="2172" w:type="dxa"/>
            <w:tcBorders>
              <w:top w:val="nil"/>
              <w:bottom w:val="nil"/>
            </w:tcBorders>
            <w:vAlign w:val="center"/>
          </w:tcPr>
          <w:p w14:paraId="1C982FCE"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1-5 years</w:t>
            </w:r>
          </w:p>
        </w:tc>
        <w:tc>
          <w:tcPr>
            <w:tcW w:w="1330" w:type="dxa"/>
            <w:tcBorders>
              <w:top w:val="nil"/>
              <w:bottom w:val="nil"/>
            </w:tcBorders>
            <w:vAlign w:val="center"/>
          </w:tcPr>
          <w:p w14:paraId="156EB0B4"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28 (3%)</w:t>
            </w:r>
          </w:p>
        </w:tc>
        <w:tc>
          <w:tcPr>
            <w:tcW w:w="1169" w:type="dxa"/>
            <w:tcBorders>
              <w:top w:val="nil"/>
              <w:bottom w:val="nil"/>
            </w:tcBorders>
            <w:vAlign w:val="center"/>
          </w:tcPr>
          <w:p w14:paraId="527DAC13" w14:textId="77777777" w:rsidR="00F2483A" w:rsidRPr="00FA702C" w:rsidRDefault="00F2483A" w:rsidP="00F2483A">
            <w:pPr>
              <w:spacing w:line="240" w:lineRule="auto"/>
              <w:jc w:val="center"/>
              <w:rPr>
                <w:rFonts w:eastAsia="Times New Roman" w:cstheme="minorHAnsi"/>
                <w:color w:val="000000"/>
                <w:sz w:val="20"/>
                <w:szCs w:val="20"/>
              </w:rPr>
            </w:pPr>
            <w:r w:rsidRPr="00FA702C">
              <w:rPr>
                <w:rFonts w:cstheme="minorHAnsi"/>
                <w:color w:val="000000"/>
                <w:sz w:val="20"/>
                <w:szCs w:val="20"/>
                <w:lang w:val="en-US"/>
              </w:rPr>
              <w:t>4 (3%)</w:t>
            </w:r>
          </w:p>
        </w:tc>
        <w:tc>
          <w:tcPr>
            <w:tcW w:w="1461" w:type="dxa"/>
            <w:tcBorders>
              <w:top w:val="nil"/>
              <w:bottom w:val="nil"/>
            </w:tcBorders>
            <w:vAlign w:val="center"/>
          </w:tcPr>
          <w:p w14:paraId="3A3F4811"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 (0.4%)</w:t>
            </w:r>
          </w:p>
        </w:tc>
        <w:tc>
          <w:tcPr>
            <w:tcW w:w="1317" w:type="dxa"/>
            <w:tcBorders>
              <w:top w:val="nil"/>
              <w:bottom w:val="nil"/>
            </w:tcBorders>
            <w:vAlign w:val="center"/>
          </w:tcPr>
          <w:p w14:paraId="28BC94FC"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5 (5%</w:t>
            </w:r>
          </w:p>
        </w:tc>
        <w:tc>
          <w:tcPr>
            <w:tcW w:w="1618" w:type="dxa"/>
            <w:tcBorders>
              <w:top w:val="nil"/>
              <w:bottom w:val="nil"/>
            </w:tcBorders>
            <w:vAlign w:val="center"/>
          </w:tcPr>
          <w:p w14:paraId="65AC5518"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2 (3%)</w:t>
            </w:r>
          </w:p>
        </w:tc>
        <w:tc>
          <w:tcPr>
            <w:tcW w:w="1276" w:type="dxa"/>
            <w:tcBorders>
              <w:top w:val="nil"/>
              <w:bottom w:val="nil"/>
              <w:right w:val="nil"/>
            </w:tcBorders>
            <w:vAlign w:val="center"/>
          </w:tcPr>
          <w:p w14:paraId="1F4979D9"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4 (7%)</w:t>
            </w:r>
          </w:p>
        </w:tc>
        <w:tc>
          <w:tcPr>
            <w:tcW w:w="1366" w:type="dxa"/>
            <w:tcBorders>
              <w:top w:val="nil"/>
              <w:bottom w:val="nil"/>
              <w:right w:val="nil"/>
            </w:tcBorders>
            <w:vAlign w:val="center"/>
          </w:tcPr>
          <w:p w14:paraId="60D44489"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2 (3%)</w:t>
            </w:r>
          </w:p>
        </w:tc>
        <w:tc>
          <w:tcPr>
            <w:tcW w:w="1322" w:type="dxa"/>
            <w:tcBorders>
              <w:top w:val="nil"/>
              <w:left w:val="nil"/>
              <w:bottom w:val="nil"/>
            </w:tcBorders>
            <w:vAlign w:val="center"/>
          </w:tcPr>
          <w:p w14:paraId="4A561948"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9 (10%)</w:t>
            </w:r>
          </w:p>
        </w:tc>
      </w:tr>
      <w:tr w:rsidR="00F2483A" w:rsidRPr="00FA702C" w14:paraId="3859E7A6" w14:textId="77777777" w:rsidTr="00F2483A">
        <w:trPr>
          <w:trHeight w:val="254"/>
        </w:trPr>
        <w:tc>
          <w:tcPr>
            <w:tcW w:w="2172" w:type="dxa"/>
            <w:tcBorders>
              <w:top w:val="nil"/>
              <w:bottom w:val="single" w:sz="4" w:space="0" w:color="auto"/>
            </w:tcBorders>
            <w:vAlign w:val="center"/>
          </w:tcPr>
          <w:p w14:paraId="083DF501" w14:textId="77777777" w:rsidR="00F2483A" w:rsidRPr="00FA702C" w:rsidRDefault="00F2483A" w:rsidP="00F2483A">
            <w:pPr>
              <w:widowControl w:val="0"/>
              <w:autoSpaceDE w:val="0"/>
              <w:autoSpaceDN w:val="0"/>
              <w:adjustRightInd w:val="0"/>
              <w:spacing w:line="240" w:lineRule="auto"/>
              <w:rPr>
                <w:rFonts w:cstheme="minorHAnsi"/>
                <w:bCs/>
                <w:sz w:val="20"/>
                <w:szCs w:val="20"/>
                <w:lang w:val="en-US"/>
              </w:rPr>
            </w:pPr>
            <w:r w:rsidRPr="00FA702C">
              <w:rPr>
                <w:rFonts w:cstheme="minorHAnsi"/>
                <w:bCs/>
                <w:sz w:val="20"/>
                <w:szCs w:val="20"/>
                <w:lang w:val="en-US"/>
              </w:rPr>
              <w:t xml:space="preserve">   &lt;1 year</w:t>
            </w:r>
          </w:p>
        </w:tc>
        <w:tc>
          <w:tcPr>
            <w:tcW w:w="1330" w:type="dxa"/>
            <w:tcBorders>
              <w:top w:val="nil"/>
              <w:bottom w:val="single" w:sz="4" w:space="0" w:color="auto"/>
            </w:tcBorders>
            <w:vAlign w:val="center"/>
          </w:tcPr>
          <w:p w14:paraId="4BECE195"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rPr>
              <w:t>2 (0.2%)</w:t>
            </w:r>
          </w:p>
        </w:tc>
        <w:tc>
          <w:tcPr>
            <w:tcW w:w="1169" w:type="dxa"/>
            <w:tcBorders>
              <w:top w:val="nil"/>
              <w:bottom w:val="single" w:sz="4" w:space="0" w:color="auto"/>
            </w:tcBorders>
            <w:vAlign w:val="center"/>
          </w:tcPr>
          <w:p w14:paraId="5996F023" w14:textId="77777777" w:rsidR="00F2483A" w:rsidRPr="00FA702C" w:rsidRDefault="00F2483A" w:rsidP="00F2483A">
            <w:pPr>
              <w:spacing w:line="240" w:lineRule="auto"/>
              <w:jc w:val="center"/>
              <w:rPr>
                <w:rFonts w:eastAsia="Times New Roman" w:cstheme="minorHAnsi"/>
                <w:color w:val="000000"/>
                <w:sz w:val="20"/>
                <w:szCs w:val="20"/>
              </w:rPr>
            </w:pPr>
            <w:r w:rsidRPr="00FA702C">
              <w:rPr>
                <w:rFonts w:cstheme="minorHAnsi"/>
                <w:color w:val="000000"/>
                <w:sz w:val="20"/>
                <w:szCs w:val="20"/>
              </w:rPr>
              <w:t>-</w:t>
            </w:r>
          </w:p>
        </w:tc>
        <w:tc>
          <w:tcPr>
            <w:tcW w:w="1461" w:type="dxa"/>
            <w:tcBorders>
              <w:top w:val="nil"/>
              <w:bottom w:val="single" w:sz="4" w:space="0" w:color="auto"/>
            </w:tcBorders>
            <w:vAlign w:val="center"/>
          </w:tcPr>
          <w:p w14:paraId="0E8754D8"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 (0.2%)</w:t>
            </w:r>
          </w:p>
        </w:tc>
        <w:tc>
          <w:tcPr>
            <w:tcW w:w="1317" w:type="dxa"/>
            <w:tcBorders>
              <w:top w:val="nil"/>
              <w:bottom w:val="single" w:sz="4" w:space="0" w:color="auto"/>
            </w:tcBorders>
            <w:vAlign w:val="center"/>
          </w:tcPr>
          <w:p w14:paraId="78CEAC0C"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rPr>
              <w:t>-</w:t>
            </w:r>
          </w:p>
        </w:tc>
        <w:tc>
          <w:tcPr>
            <w:tcW w:w="1618" w:type="dxa"/>
            <w:tcBorders>
              <w:top w:val="nil"/>
              <w:bottom w:val="single" w:sz="4" w:space="0" w:color="auto"/>
            </w:tcBorders>
            <w:vAlign w:val="center"/>
          </w:tcPr>
          <w:p w14:paraId="2BAB3070"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rPr>
              <w:t>-</w:t>
            </w:r>
          </w:p>
        </w:tc>
        <w:tc>
          <w:tcPr>
            <w:tcW w:w="1276" w:type="dxa"/>
            <w:tcBorders>
              <w:top w:val="nil"/>
              <w:bottom w:val="single" w:sz="4" w:space="0" w:color="auto"/>
              <w:right w:val="nil"/>
            </w:tcBorders>
            <w:vAlign w:val="center"/>
          </w:tcPr>
          <w:p w14:paraId="616DF7B3"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rPr>
              <w:t>-</w:t>
            </w:r>
          </w:p>
        </w:tc>
        <w:tc>
          <w:tcPr>
            <w:tcW w:w="1366" w:type="dxa"/>
            <w:tcBorders>
              <w:top w:val="nil"/>
              <w:bottom w:val="single" w:sz="4" w:space="0" w:color="auto"/>
              <w:right w:val="nil"/>
            </w:tcBorders>
            <w:vAlign w:val="center"/>
          </w:tcPr>
          <w:p w14:paraId="52C48503" w14:textId="77777777" w:rsidR="00F2483A" w:rsidRPr="00FA702C" w:rsidRDefault="00F2483A" w:rsidP="00F2483A">
            <w:pPr>
              <w:spacing w:line="240" w:lineRule="auto"/>
              <w:jc w:val="center"/>
              <w:rPr>
                <w:rFonts w:cstheme="minorHAnsi"/>
                <w:color w:val="000000"/>
                <w:sz w:val="20"/>
                <w:szCs w:val="20"/>
                <w:lang w:val="en-US"/>
              </w:rPr>
            </w:pPr>
            <w:r w:rsidRPr="00FA702C">
              <w:rPr>
                <w:rFonts w:cstheme="minorHAnsi"/>
                <w:color w:val="000000"/>
                <w:sz w:val="20"/>
                <w:szCs w:val="20"/>
                <w:lang w:val="en-US"/>
              </w:rPr>
              <w:t>-</w:t>
            </w:r>
          </w:p>
        </w:tc>
        <w:tc>
          <w:tcPr>
            <w:tcW w:w="1322" w:type="dxa"/>
            <w:tcBorders>
              <w:top w:val="nil"/>
              <w:left w:val="nil"/>
              <w:bottom w:val="single" w:sz="4" w:space="0" w:color="auto"/>
            </w:tcBorders>
            <w:vAlign w:val="center"/>
          </w:tcPr>
          <w:p w14:paraId="582FAF03" w14:textId="77777777" w:rsidR="00F2483A" w:rsidRPr="00FA702C" w:rsidRDefault="00F2483A" w:rsidP="00F2483A">
            <w:pPr>
              <w:spacing w:line="240" w:lineRule="auto"/>
              <w:jc w:val="center"/>
              <w:rPr>
                <w:rFonts w:cstheme="minorHAnsi"/>
                <w:color w:val="000000"/>
                <w:sz w:val="20"/>
                <w:szCs w:val="20"/>
              </w:rPr>
            </w:pPr>
            <w:r w:rsidRPr="00FA702C">
              <w:rPr>
                <w:rFonts w:cstheme="minorHAnsi"/>
                <w:color w:val="000000"/>
                <w:sz w:val="20"/>
                <w:szCs w:val="20"/>
                <w:lang w:val="en-US"/>
              </w:rPr>
              <w:t>1 (1%)</w:t>
            </w:r>
          </w:p>
        </w:tc>
      </w:tr>
      <w:tr w:rsidR="00F2483A" w:rsidRPr="00FA702C" w14:paraId="3A438902" w14:textId="77777777" w:rsidTr="00F2483A">
        <w:trPr>
          <w:trHeight w:val="254"/>
        </w:trPr>
        <w:tc>
          <w:tcPr>
            <w:tcW w:w="13031" w:type="dxa"/>
            <w:gridSpan w:val="9"/>
            <w:tcBorders>
              <w:top w:val="single" w:sz="4" w:space="0" w:color="auto"/>
              <w:left w:val="nil"/>
              <w:bottom w:val="nil"/>
              <w:right w:val="nil"/>
            </w:tcBorders>
            <w:vAlign w:val="center"/>
          </w:tcPr>
          <w:p w14:paraId="51ADBA28" w14:textId="301992F9" w:rsidR="00CA20C0" w:rsidRPr="00FA702C" w:rsidRDefault="00CA20C0" w:rsidP="00F2483A">
            <w:pPr>
              <w:spacing w:line="240" w:lineRule="auto"/>
              <w:rPr>
                <w:rFonts w:cs="Calibri"/>
                <w:color w:val="000000"/>
                <w:sz w:val="18"/>
                <w:szCs w:val="20"/>
                <w:lang w:val="en-US"/>
              </w:rPr>
            </w:pPr>
            <w:r w:rsidRPr="00FA702C">
              <w:rPr>
                <w:rFonts w:cs="Calibri"/>
                <w:color w:val="000000"/>
                <w:sz w:val="18"/>
                <w:szCs w:val="20"/>
                <w:lang w:val="en-US"/>
              </w:rPr>
              <w:t xml:space="preserve">¥The recall period for the survey items was from January 2020 until the time at which participants </w:t>
            </w:r>
            <w:r w:rsidR="0012097A" w:rsidRPr="00FA702C">
              <w:rPr>
                <w:rFonts w:cs="Calibri"/>
                <w:color w:val="000000"/>
                <w:sz w:val="18"/>
                <w:szCs w:val="20"/>
                <w:lang w:val="en-US"/>
              </w:rPr>
              <w:t>were recruited</w:t>
            </w:r>
            <w:r w:rsidRPr="00FA702C">
              <w:rPr>
                <w:rFonts w:cs="Calibri"/>
                <w:color w:val="000000"/>
                <w:sz w:val="18"/>
                <w:szCs w:val="20"/>
                <w:lang w:val="en-US"/>
              </w:rPr>
              <w:t>.</w:t>
            </w:r>
          </w:p>
          <w:p w14:paraId="6C1891CF" w14:textId="10CB6D85" w:rsidR="00F2483A" w:rsidRPr="00FA702C" w:rsidRDefault="00F2483A" w:rsidP="00F2483A">
            <w:pPr>
              <w:spacing w:line="240" w:lineRule="auto"/>
              <w:rPr>
                <w:rFonts w:cs="Calibri"/>
                <w:color w:val="000000"/>
                <w:sz w:val="18"/>
                <w:szCs w:val="20"/>
                <w:lang w:val="en-US"/>
              </w:rPr>
            </w:pPr>
            <w:r w:rsidRPr="00FA702C">
              <w:rPr>
                <w:rFonts w:cstheme="minorHAnsi"/>
                <w:color w:val="000000"/>
                <w:sz w:val="20"/>
                <w:szCs w:val="20"/>
                <w:lang w:val="en-US"/>
              </w:rPr>
              <w:t>†</w:t>
            </w:r>
            <w:r w:rsidRPr="00FA702C">
              <w:rPr>
                <w:rFonts w:cstheme="minorHAnsi"/>
                <w:color w:val="000000"/>
                <w:sz w:val="18"/>
                <w:szCs w:val="20"/>
                <w:lang w:val="en-US"/>
              </w:rPr>
              <w:t xml:space="preserve">Other European countries: Denmark (n=39), Portugal (n=23), Spain (n=16), Ireland (n=5), Bulgaria (n=2), Albania (n=1), Cyprus (n=1), Lithuania (n=1), Norway (n=1), Romania (n=1), Sweden (n=1), Ukraine (n=1). </w:t>
            </w:r>
          </w:p>
          <w:p w14:paraId="059EAF7C" w14:textId="77777777" w:rsidR="00F2483A" w:rsidRPr="00FA702C" w:rsidRDefault="00F2483A" w:rsidP="00F2483A">
            <w:pPr>
              <w:spacing w:line="240" w:lineRule="auto"/>
              <w:rPr>
                <w:rFonts w:cstheme="minorHAnsi"/>
                <w:color w:val="000000"/>
                <w:sz w:val="18"/>
                <w:szCs w:val="20"/>
                <w:lang w:val="en-US"/>
              </w:rPr>
            </w:pPr>
            <w:r w:rsidRPr="00FA702C">
              <w:rPr>
                <w:rFonts w:cs="Calibri"/>
                <w:color w:val="000000"/>
                <w:sz w:val="18"/>
                <w:szCs w:val="20"/>
                <w:lang w:val="en-US"/>
              </w:rPr>
              <w:t>‡Other family member (n=3), legal guardian related to the child (n=2), legal guardian unrelated to the child (n=3).</w:t>
            </w:r>
          </w:p>
          <w:p w14:paraId="33BED022" w14:textId="77777777" w:rsidR="00F2483A" w:rsidRPr="00FA702C" w:rsidRDefault="00F2483A" w:rsidP="00F2483A">
            <w:pPr>
              <w:spacing w:line="240" w:lineRule="auto"/>
              <w:rPr>
                <w:rFonts w:cstheme="minorHAnsi"/>
                <w:color w:val="000000"/>
                <w:sz w:val="18"/>
                <w:szCs w:val="20"/>
                <w:lang w:val="en-US"/>
              </w:rPr>
            </w:pPr>
            <w:r w:rsidRPr="00FA702C">
              <w:rPr>
                <w:rFonts w:cstheme="minorHAnsi"/>
                <w:color w:val="000000"/>
                <w:sz w:val="18"/>
                <w:szCs w:val="20"/>
                <w:lang w:val="en-US"/>
              </w:rPr>
              <w:t>*Unemployed (n=56), long-term sick/disabled (n=17), on furlough (n=12), student (n=8), retired (n=1)</w:t>
            </w:r>
          </w:p>
        </w:tc>
      </w:tr>
    </w:tbl>
    <w:p w14:paraId="4BEBF7B4" w14:textId="77777777" w:rsidR="00F2483A" w:rsidRPr="00FA702C" w:rsidRDefault="00F2483A" w:rsidP="00F2483A">
      <w:pPr>
        <w:sectPr w:rsidR="00F2483A" w:rsidRPr="00FA702C" w:rsidSect="005E5DCD">
          <w:pgSz w:w="16838" w:h="11906" w:orient="landscape"/>
          <w:pgMar w:top="1440" w:right="1440" w:bottom="1440" w:left="1440" w:header="708" w:footer="708" w:gutter="0"/>
          <w:cols w:space="708"/>
          <w:docGrid w:linePitch="360"/>
        </w:sectPr>
      </w:pPr>
    </w:p>
    <w:bookmarkEnd w:id="9"/>
    <w:p w14:paraId="252FB57D" w14:textId="1BB95DDC" w:rsidR="00267783" w:rsidRPr="00FA702C" w:rsidRDefault="00267783" w:rsidP="001236CE">
      <w:pPr>
        <w:pStyle w:val="Heading2"/>
      </w:pPr>
      <w:r w:rsidRPr="00FA702C">
        <w:lastRenderedPageBreak/>
        <w:t>Participants</w:t>
      </w:r>
    </w:p>
    <w:p w14:paraId="28098B8B" w14:textId="7E740CCF" w:rsidR="00C25F69" w:rsidRPr="00FA702C" w:rsidRDefault="00BB2224" w:rsidP="005D0C4E">
      <w:r w:rsidRPr="00FA702C">
        <w:t>The survey was open to</w:t>
      </w:r>
      <w:r w:rsidR="007F0159" w:rsidRPr="00FA702C">
        <w:t xml:space="preserve"> parents, carers, and guardians (termed </w:t>
      </w:r>
      <w:r w:rsidR="002B00E2" w:rsidRPr="00FA702C">
        <w:t>henceforth</w:t>
      </w:r>
      <w:r w:rsidR="007F0159" w:rsidRPr="00FA702C">
        <w:t xml:space="preserve"> as </w:t>
      </w:r>
      <w:r w:rsidR="007F0159" w:rsidRPr="00FA702C">
        <w:rPr>
          <w:i/>
        </w:rPr>
        <w:t>parents</w:t>
      </w:r>
      <w:r w:rsidR="007F0159" w:rsidRPr="00FA702C">
        <w:t xml:space="preserve">) of children up to 10 years </w:t>
      </w:r>
      <w:r w:rsidR="002B00E2" w:rsidRPr="00FA702C">
        <w:t xml:space="preserve">of age </w:t>
      </w:r>
      <w:r w:rsidRPr="00FA702C">
        <w:t xml:space="preserve">who have </w:t>
      </w:r>
      <w:r w:rsidR="007F0159" w:rsidRPr="00FA702C">
        <w:t xml:space="preserve">one or more of the following </w:t>
      </w:r>
      <w:r w:rsidR="00F837D0" w:rsidRPr="00FA702C">
        <w:t>CAs</w:t>
      </w:r>
      <w:r w:rsidR="007F0159" w:rsidRPr="00FA702C">
        <w:t xml:space="preserve">: cleft lip (with or without a cleft palate), spina bifida, </w:t>
      </w:r>
      <w:r w:rsidR="00BB2586" w:rsidRPr="00FA702C">
        <w:t xml:space="preserve">CHD </w:t>
      </w:r>
      <w:r w:rsidR="007F0159" w:rsidRPr="00FA702C">
        <w:t xml:space="preserve">which required surgery, and Down syndrome. </w:t>
      </w:r>
      <w:r w:rsidRPr="00FA702C">
        <w:t>Due to</w:t>
      </w:r>
      <w:r w:rsidR="007F0159" w:rsidRPr="00FA702C">
        <w:t xml:space="preserve"> the high level of heterogeneity across all </w:t>
      </w:r>
      <w:r w:rsidR="00F837D0" w:rsidRPr="00FA702C">
        <w:t>CAs</w:t>
      </w:r>
      <w:r w:rsidRPr="00FA702C">
        <w:t xml:space="preserve">, these groups </w:t>
      </w:r>
      <w:r w:rsidR="0017376F" w:rsidRPr="00FA702C">
        <w:t xml:space="preserve">were pre-defined </w:t>
      </w:r>
      <w:r w:rsidRPr="00FA702C">
        <w:t xml:space="preserve">and </w:t>
      </w:r>
      <w:r w:rsidR="007F0159" w:rsidRPr="00FA702C">
        <w:t>selected to cover different types of impairments</w:t>
      </w:r>
      <w:r w:rsidR="0017376F" w:rsidRPr="00FA702C">
        <w:t>,</w:t>
      </w:r>
      <w:r w:rsidR="007F0159" w:rsidRPr="00FA702C">
        <w:t xml:space="preserve"> with likely differing impacts on </w:t>
      </w:r>
      <w:r w:rsidR="00926C3E" w:rsidRPr="00FA702C">
        <w:t xml:space="preserve">the experiences of the </w:t>
      </w:r>
      <w:r w:rsidR="002B00E2" w:rsidRPr="00FA702C">
        <w:t xml:space="preserve">child and </w:t>
      </w:r>
      <w:r w:rsidR="007F0159" w:rsidRPr="00FA702C">
        <w:t>parent: (a) physical disability (spina bifida), (b) learning disability (Down syndrome), (c) visible defects (cleft lip), and (d) non-visible defects (</w:t>
      </w:r>
      <w:r w:rsidR="00BB2586" w:rsidRPr="00FA702C">
        <w:t>CHD</w:t>
      </w:r>
      <w:r w:rsidR="007F0159" w:rsidRPr="00FA702C">
        <w:t xml:space="preserve">). </w:t>
      </w:r>
      <w:r w:rsidR="005D0C4E" w:rsidRPr="00FA702C">
        <w:t xml:space="preserve">Participants were </w:t>
      </w:r>
      <w:r w:rsidR="00E87D00" w:rsidRPr="00FA702C">
        <w:t xml:space="preserve">actively </w:t>
      </w:r>
      <w:r w:rsidR="005D0C4E" w:rsidRPr="00FA702C">
        <w:t>recruited in 10 European countries: Belgium, Croatia, Denmark, Germany, Italy, Netherlands, Poland, Portugal, Spain,</w:t>
      </w:r>
      <w:r w:rsidR="00312BB1" w:rsidRPr="00FA702C">
        <w:t xml:space="preserve"> and the</w:t>
      </w:r>
      <w:r w:rsidR="005D0C4E" w:rsidRPr="00FA702C">
        <w:t xml:space="preserve"> UK. </w:t>
      </w:r>
    </w:p>
    <w:p w14:paraId="214AC756" w14:textId="114F07E0" w:rsidR="00C25F69" w:rsidRPr="00FA702C" w:rsidRDefault="00C25F69" w:rsidP="005E5DCD">
      <w:pPr>
        <w:pStyle w:val="Heading2"/>
      </w:pPr>
      <w:r w:rsidRPr="00FA702C">
        <w:t>Recruitment</w:t>
      </w:r>
    </w:p>
    <w:p w14:paraId="25B011DC" w14:textId="451C5689" w:rsidR="00BB2224" w:rsidRPr="00FA702C" w:rsidRDefault="001A6D25" w:rsidP="005D0C4E">
      <w:r w:rsidRPr="00FA702C">
        <w:t xml:space="preserve">Participants were recruited with convenience sampling which </w:t>
      </w:r>
      <w:r w:rsidR="005D0C4E" w:rsidRPr="00FA702C">
        <w:t>was conducted</w:t>
      </w:r>
      <w:r w:rsidR="00BB2224" w:rsidRPr="00FA702C">
        <w:t xml:space="preserve"> online </w:t>
      </w:r>
      <w:r w:rsidR="002B00E2" w:rsidRPr="00FA702C">
        <w:t>via</w:t>
      </w:r>
      <w:r w:rsidR="00926C3E" w:rsidRPr="00FA702C">
        <w:t xml:space="preserve"> </w:t>
      </w:r>
      <w:r w:rsidR="00B81032" w:rsidRPr="00FA702C">
        <w:t xml:space="preserve">social media (Twitter and Facebook), </w:t>
      </w:r>
      <w:r w:rsidR="0017376F" w:rsidRPr="00FA702C">
        <w:t xml:space="preserve">charities and patient </w:t>
      </w:r>
      <w:r w:rsidR="00B81032" w:rsidRPr="00FA702C">
        <w:t>organisations within each participating country (e.g. the Down Syndrome Association in the UK),</w:t>
      </w:r>
      <w:r w:rsidR="00F25914" w:rsidRPr="00FA702C">
        <w:t xml:space="preserve"> </w:t>
      </w:r>
      <w:r w:rsidR="0017376F" w:rsidRPr="00FA702C">
        <w:t xml:space="preserve">and </w:t>
      </w:r>
      <w:r w:rsidR="00F25914" w:rsidRPr="00FA702C">
        <w:t>closed</w:t>
      </w:r>
      <w:r w:rsidR="002B00E2" w:rsidRPr="00FA702C">
        <w:t xml:space="preserve"> support </w:t>
      </w:r>
      <w:r w:rsidR="00F25914" w:rsidRPr="00FA702C">
        <w:t>groups</w:t>
      </w:r>
      <w:r w:rsidR="002B00E2" w:rsidRPr="00FA702C">
        <w:t xml:space="preserve"> on Facebook</w:t>
      </w:r>
      <w:r w:rsidR="00F25914" w:rsidRPr="00FA702C">
        <w:t>.</w:t>
      </w:r>
      <w:r w:rsidR="002B00E2" w:rsidRPr="00FA702C">
        <w:t xml:space="preserve"> </w:t>
      </w:r>
      <w:r w:rsidR="00E87D00" w:rsidRPr="00FA702C">
        <w:t xml:space="preserve">Potential participants were provided with a link to the survey website which included all language versions of the survey. Participants were provided with the participant information sheet at the start of the survey, and depending on </w:t>
      </w:r>
      <w:r w:rsidR="000104BE" w:rsidRPr="00FA702C">
        <w:t xml:space="preserve">local </w:t>
      </w:r>
      <w:r w:rsidR="00CC0D9C" w:rsidRPr="00FA702C">
        <w:t>ethics</w:t>
      </w:r>
      <w:r w:rsidR="00E87D00" w:rsidRPr="00FA702C">
        <w:t xml:space="preserve"> requirements, participants were </w:t>
      </w:r>
      <w:r w:rsidR="006A4AD1" w:rsidRPr="00FA702C">
        <w:t xml:space="preserve">either </w:t>
      </w:r>
      <w:r w:rsidR="00E87D00" w:rsidRPr="00FA702C">
        <w:t xml:space="preserve">required to complete an online consent form or consent was implied by completion of the survey. </w:t>
      </w:r>
      <w:r w:rsidR="00BB2586" w:rsidRPr="00FA702C">
        <w:t xml:space="preserve">As the survey was </w:t>
      </w:r>
      <w:r w:rsidR="00E87D00" w:rsidRPr="00FA702C">
        <w:t>shared across online platforms and by a number of international organisations</w:t>
      </w:r>
      <w:r w:rsidR="005C492E" w:rsidRPr="00FA702C">
        <w:t xml:space="preserve"> (e.g. Down Syndrome International)</w:t>
      </w:r>
      <w:r w:rsidR="00BB2586" w:rsidRPr="00FA702C">
        <w:t xml:space="preserve">, responses were also received from parents living in other European countries (e.g. </w:t>
      </w:r>
      <w:r w:rsidR="00C64F6D" w:rsidRPr="00FA702C">
        <w:t>Ireland</w:t>
      </w:r>
      <w:r w:rsidR="00BB2586" w:rsidRPr="00FA702C">
        <w:t xml:space="preserve">), </w:t>
      </w:r>
      <w:r w:rsidR="00E87D00" w:rsidRPr="00FA702C">
        <w:t>and these</w:t>
      </w:r>
      <w:r w:rsidR="00BB2586" w:rsidRPr="00FA702C">
        <w:t xml:space="preserve"> were retained in the analysis. </w:t>
      </w:r>
    </w:p>
    <w:p w14:paraId="41E2EE9F" w14:textId="60852B68" w:rsidR="001236CE" w:rsidRPr="00FA702C" w:rsidRDefault="001236CE" w:rsidP="001236CE">
      <w:pPr>
        <w:pStyle w:val="Heading2"/>
      </w:pPr>
      <w:r w:rsidRPr="00FA702C">
        <w:t xml:space="preserve">Survey </w:t>
      </w:r>
    </w:p>
    <w:p w14:paraId="4A22CB3F" w14:textId="69C072F7" w:rsidR="007E3C89" w:rsidRPr="00FA702C" w:rsidRDefault="00BA36CC" w:rsidP="007E3C89">
      <w:r w:rsidRPr="00FA702C">
        <w:t xml:space="preserve">The content of the survey was developed following a literature review, and input from expert </w:t>
      </w:r>
      <w:r w:rsidR="007E3C89" w:rsidRPr="00FA702C">
        <w:t>clinicians</w:t>
      </w:r>
      <w:r w:rsidR="00131EB8" w:rsidRPr="00FA702C">
        <w:t xml:space="preserve">, </w:t>
      </w:r>
      <w:r w:rsidR="007E3C89" w:rsidRPr="00FA702C">
        <w:t>parents</w:t>
      </w:r>
      <w:r w:rsidR="005B6E48" w:rsidRPr="00FA702C">
        <w:t xml:space="preserve"> and educators</w:t>
      </w:r>
      <w:r w:rsidR="007E3C89" w:rsidRPr="00FA702C">
        <w:t xml:space="preserve">, </w:t>
      </w:r>
      <w:r w:rsidRPr="00FA702C">
        <w:t xml:space="preserve">academics with expertise in </w:t>
      </w:r>
      <w:r w:rsidR="00F837D0" w:rsidRPr="00FA702C">
        <w:t>CA research</w:t>
      </w:r>
      <w:r w:rsidR="00CA7D52" w:rsidRPr="00FA702C">
        <w:t xml:space="preserve"> and </w:t>
      </w:r>
      <w:r w:rsidR="007E3C89" w:rsidRPr="00FA702C">
        <w:t>questionnaire developmen</w:t>
      </w:r>
      <w:r w:rsidR="00CA7D52" w:rsidRPr="00FA702C">
        <w:t>t</w:t>
      </w:r>
      <w:r w:rsidR="00E9403F" w:rsidRPr="00FA702C">
        <w:t xml:space="preserve">, and a </w:t>
      </w:r>
      <w:r w:rsidR="007D592E" w:rsidRPr="00FA702C">
        <w:t>Public Involvement and Community Engagement (PICE) lead</w:t>
      </w:r>
      <w:r w:rsidR="007E3C89" w:rsidRPr="00FA702C">
        <w:t xml:space="preserve">. The survey included </w:t>
      </w:r>
      <w:r w:rsidR="00F325A5" w:rsidRPr="00FA702C">
        <w:t xml:space="preserve">the following </w:t>
      </w:r>
      <w:r w:rsidR="005C7C81" w:rsidRPr="00FA702C">
        <w:t xml:space="preserve">sections: </w:t>
      </w:r>
      <w:r w:rsidR="004645B2" w:rsidRPr="00FA702C">
        <w:t xml:space="preserve">(1) </w:t>
      </w:r>
      <w:r w:rsidR="005C7C81" w:rsidRPr="00FA702C">
        <w:t>Parent</w:t>
      </w:r>
      <w:r w:rsidR="00CA7D52" w:rsidRPr="00FA702C">
        <w:t xml:space="preserve"> D</w:t>
      </w:r>
      <w:r w:rsidR="005C7C81" w:rsidRPr="00FA702C">
        <w:t xml:space="preserve">emographics (9 items), </w:t>
      </w:r>
      <w:r w:rsidR="004645B2" w:rsidRPr="00FA702C">
        <w:t xml:space="preserve">(2) </w:t>
      </w:r>
      <w:r w:rsidR="005C7C81" w:rsidRPr="00FA702C">
        <w:t xml:space="preserve">Child Demographics and Medical Information (7 items), </w:t>
      </w:r>
      <w:r w:rsidR="004645B2" w:rsidRPr="00FA702C">
        <w:t xml:space="preserve">(3) </w:t>
      </w:r>
      <w:r w:rsidR="005C7C81" w:rsidRPr="00FA702C">
        <w:t>Provision of Healthcare (</w:t>
      </w:r>
      <w:r w:rsidR="00BB65EE" w:rsidRPr="00FA702C">
        <w:t>7</w:t>
      </w:r>
      <w:r w:rsidR="005C7C81" w:rsidRPr="00FA702C">
        <w:t xml:space="preserve"> items), </w:t>
      </w:r>
      <w:r w:rsidR="004645B2" w:rsidRPr="00FA702C">
        <w:t xml:space="preserve">(4) </w:t>
      </w:r>
      <w:r w:rsidR="00926C3E" w:rsidRPr="00FA702C">
        <w:t>Impact on the Child (</w:t>
      </w:r>
      <w:r w:rsidR="005C492E" w:rsidRPr="00FA702C">
        <w:t>3</w:t>
      </w:r>
      <w:r w:rsidR="00926C3E" w:rsidRPr="00FA702C">
        <w:t xml:space="preserve"> items), and (5) </w:t>
      </w:r>
      <w:r w:rsidR="005C7C81" w:rsidRPr="00FA702C">
        <w:t>Support for Parents (2 items)</w:t>
      </w:r>
      <w:r w:rsidR="005C492E" w:rsidRPr="00FA702C">
        <w:t xml:space="preserve"> (see Supplementary file)</w:t>
      </w:r>
      <w:r w:rsidR="005C7C81" w:rsidRPr="00FA702C">
        <w:t xml:space="preserve">. </w:t>
      </w:r>
      <w:r w:rsidR="00267783" w:rsidRPr="00FA702C">
        <w:t xml:space="preserve">Response options varied and </w:t>
      </w:r>
      <w:r w:rsidR="00CA7D52" w:rsidRPr="00FA702C">
        <w:t>comprised</w:t>
      </w:r>
      <w:r w:rsidR="00267783" w:rsidRPr="00FA702C">
        <w:t>: Yes</w:t>
      </w:r>
      <w:r w:rsidR="006C7C48" w:rsidRPr="00FA702C">
        <w:t>-</w:t>
      </w:r>
      <w:r w:rsidR="00267783" w:rsidRPr="00FA702C">
        <w:t>No</w:t>
      </w:r>
      <w:r w:rsidR="002B00E2" w:rsidRPr="00FA702C">
        <w:t xml:space="preserve"> (Provision of Healthcare)</w:t>
      </w:r>
      <w:r w:rsidR="00267783" w:rsidRPr="00FA702C">
        <w:t>, Not at all</w:t>
      </w:r>
      <w:r w:rsidR="006C7C48" w:rsidRPr="00FA702C">
        <w:t>-</w:t>
      </w:r>
      <w:r w:rsidR="00267783" w:rsidRPr="00FA702C">
        <w:t>A little</w:t>
      </w:r>
      <w:r w:rsidR="006C7C48" w:rsidRPr="00FA702C">
        <w:t>-</w:t>
      </w:r>
      <w:r w:rsidR="00267783" w:rsidRPr="00FA702C">
        <w:t>Quite a bit</w:t>
      </w:r>
      <w:r w:rsidR="006C7C48" w:rsidRPr="00FA702C">
        <w:t>-</w:t>
      </w:r>
      <w:r w:rsidR="00267783" w:rsidRPr="00FA702C">
        <w:t>Very much</w:t>
      </w:r>
      <w:r w:rsidR="002B00E2" w:rsidRPr="00FA702C">
        <w:t xml:space="preserve"> (Provision of Healthcare)</w:t>
      </w:r>
      <w:r w:rsidR="00267783" w:rsidRPr="00FA702C">
        <w:t>, Not at all satisfied</w:t>
      </w:r>
      <w:r w:rsidR="006C7C48" w:rsidRPr="00FA702C">
        <w:t>-</w:t>
      </w:r>
      <w:r w:rsidR="00267783" w:rsidRPr="00FA702C">
        <w:t>A little satisfied</w:t>
      </w:r>
      <w:r w:rsidR="006C7C48" w:rsidRPr="00FA702C">
        <w:t>-</w:t>
      </w:r>
      <w:r w:rsidR="00267783" w:rsidRPr="00FA702C">
        <w:t xml:space="preserve">Quite </w:t>
      </w:r>
      <w:proofErr w:type="gramStart"/>
      <w:r w:rsidR="006C7C48" w:rsidRPr="00FA702C">
        <w:t>satisfied</w:t>
      </w:r>
      <w:proofErr w:type="gramEnd"/>
      <w:r w:rsidR="006C7C48" w:rsidRPr="00FA702C">
        <w:t>-</w:t>
      </w:r>
      <w:r w:rsidR="00267783" w:rsidRPr="00FA702C">
        <w:t>Very satisfied</w:t>
      </w:r>
      <w:r w:rsidR="002B00E2" w:rsidRPr="00FA702C">
        <w:t xml:space="preserve"> (Support for Parents</w:t>
      </w:r>
      <w:r w:rsidR="005172A2" w:rsidRPr="00FA702C">
        <w:t>)</w:t>
      </w:r>
      <w:r w:rsidR="00267783" w:rsidRPr="00FA702C">
        <w:t xml:space="preserve">, and Much </w:t>
      </w:r>
      <w:r w:rsidR="00351E3D" w:rsidRPr="00FA702C">
        <w:t>w</w:t>
      </w:r>
      <w:r w:rsidR="00267783" w:rsidRPr="00FA702C">
        <w:t>orse</w:t>
      </w:r>
      <w:r w:rsidR="006C7C48" w:rsidRPr="00FA702C">
        <w:t>-</w:t>
      </w:r>
      <w:r w:rsidR="00267783" w:rsidRPr="00FA702C">
        <w:t xml:space="preserve">Somewhat </w:t>
      </w:r>
      <w:r w:rsidR="00351E3D" w:rsidRPr="00FA702C">
        <w:t>w</w:t>
      </w:r>
      <w:r w:rsidR="00267783" w:rsidRPr="00FA702C">
        <w:t>orse</w:t>
      </w:r>
      <w:r w:rsidR="006C7C48" w:rsidRPr="00FA702C">
        <w:t>-</w:t>
      </w:r>
      <w:r w:rsidR="00267783" w:rsidRPr="00FA702C">
        <w:t>About the same</w:t>
      </w:r>
      <w:r w:rsidR="006C7C48" w:rsidRPr="00FA702C">
        <w:t>-</w:t>
      </w:r>
      <w:r w:rsidR="00267783" w:rsidRPr="00FA702C">
        <w:t xml:space="preserve">Somewhat </w:t>
      </w:r>
      <w:r w:rsidR="00351E3D" w:rsidRPr="00FA702C">
        <w:t>b</w:t>
      </w:r>
      <w:r w:rsidR="00267783" w:rsidRPr="00FA702C">
        <w:t>etter</w:t>
      </w:r>
      <w:r w:rsidR="006C7C48" w:rsidRPr="00FA702C">
        <w:t>-</w:t>
      </w:r>
      <w:r w:rsidR="00267783" w:rsidRPr="00FA702C">
        <w:t xml:space="preserve">Much </w:t>
      </w:r>
      <w:r w:rsidR="00351E3D" w:rsidRPr="00FA702C">
        <w:t>b</w:t>
      </w:r>
      <w:r w:rsidR="00267783" w:rsidRPr="00FA702C">
        <w:t>etter</w:t>
      </w:r>
      <w:r w:rsidR="005172A2" w:rsidRPr="00FA702C">
        <w:t xml:space="preserve"> (Impact on Child)</w:t>
      </w:r>
      <w:r w:rsidR="00267783" w:rsidRPr="00FA702C">
        <w:t xml:space="preserve">. </w:t>
      </w:r>
      <w:r w:rsidR="00026766" w:rsidRPr="00FA702C">
        <w:t>All items were close-ended</w:t>
      </w:r>
      <w:r w:rsidR="007D592E" w:rsidRPr="00FA702C">
        <w:t>, therefore quantitative data were collected only</w:t>
      </w:r>
      <w:r w:rsidR="00026766" w:rsidRPr="00FA702C">
        <w:t xml:space="preserve">. </w:t>
      </w:r>
      <w:r w:rsidR="004645B2" w:rsidRPr="00FA702C">
        <w:t xml:space="preserve">In relation to the </w:t>
      </w:r>
      <w:r w:rsidR="004645B2" w:rsidRPr="00FA702C">
        <w:lastRenderedPageBreak/>
        <w:t>timeframe</w:t>
      </w:r>
      <w:r w:rsidR="0017376F" w:rsidRPr="00FA702C">
        <w:t>,</w:t>
      </w:r>
      <w:r w:rsidR="004645B2" w:rsidRPr="00FA702C">
        <w:t xml:space="preserve"> participants </w:t>
      </w:r>
      <w:r w:rsidR="0017376F" w:rsidRPr="00FA702C">
        <w:t xml:space="preserve">were asked </w:t>
      </w:r>
      <w:r w:rsidR="004645B2" w:rsidRPr="00FA702C">
        <w:t xml:space="preserve">to reflect on their experiences from the start of the pandemic in </w:t>
      </w:r>
      <w:r w:rsidR="00351E3D" w:rsidRPr="00FA702C">
        <w:t xml:space="preserve">January </w:t>
      </w:r>
      <w:r w:rsidR="004645B2" w:rsidRPr="00FA702C">
        <w:t xml:space="preserve">2020 to the </w:t>
      </w:r>
      <w:r w:rsidR="005011C5" w:rsidRPr="00FA702C">
        <w:t>time at which they completed the survey</w:t>
      </w:r>
      <w:r w:rsidR="00DB1DD4" w:rsidRPr="00FA702C">
        <w:t xml:space="preserve"> (March-July 2021)</w:t>
      </w:r>
      <w:r w:rsidR="004645B2" w:rsidRPr="00FA702C">
        <w:t>.</w:t>
      </w:r>
      <w:r w:rsidR="00DB1DD4" w:rsidRPr="00FA702C">
        <w:t xml:space="preserve"> </w:t>
      </w:r>
    </w:p>
    <w:p w14:paraId="3428E8F2" w14:textId="77777777" w:rsidR="0081276A" w:rsidRPr="00FA702C" w:rsidRDefault="0081276A" w:rsidP="0081276A">
      <w:pPr>
        <w:pStyle w:val="Heading3"/>
      </w:pPr>
      <w:r w:rsidRPr="00FA702C">
        <w:t>Translation</w:t>
      </w:r>
    </w:p>
    <w:p w14:paraId="3C07912E" w14:textId="2B431249" w:rsidR="0081276A" w:rsidRPr="00FA702C" w:rsidRDefault="0017376F" w:rsidP="0081276A">
      <w:r w:rsidRPr="00FA702C">
        <w:t>T</w:t>
      </w:r>
      <w:r w:rsidR="00F25914" w:rsidRPr="00FA702C">
        <w:t xml:space="preserve">he survey </w:t>
      </w:r>
      <w:r w:rsidRPr="00FA702C">
        <w:t xml:space="preserve">was developed </w:t>
      </w:r>
      <w:r w:rsidR="0081276A" w:rsidRPr="00FA702C">
        <w:t>in English and translated</w:t>
      </w:r>
      <w:r w:rsidR="006C7C48" w:rsidRPr="00FA702C">
        <w:t xml:space="preserve"> </w:t>
      </w:r>
      <w:r w:rsidR="0081276A" w:rsidRPr="00FA702C">
        <w:t>into eight European languages</w:t>
      </w:r>
      <w:r w:rsidR="00F25914" w:rsidRPr="00FA702C">
        <w:t xml:space="preserve"> following</w:t>
      </w:r>
      <w:r w:rsidR="0081276A" w:rsidRPr="00FA702C">
        <w:t xml:space="preserve"> existing guidance</w:t>
      </w:r>
      <w:r w:rsidR="007D592E" w:rsidRPr="00FA702C">
        <w:t>.</w:t>
      </w:r>
      <w:r w:rsidR="00644338" w:rsidRPr="00FA702C">
        <w:fldChar w:fldCharType="begin"/>
      </w:r>
      <w:r w:rsidR="00D274F6" w:rsidRPr="00FA702C">
        <w:instrText xml:space="preserve"> ADDIN EN.CITE &lt;EndNote&gt;&lt;Cite&gt;&lt;Author&gt;Kuliś&lt;/Author&gt;&lt;Year&gt;2017&lt;/Year&gt;&lt;RecNum&gt;11334&lt;/RecNum&gt;&lt;DisplayText&gt;&lt;style face="superscript"&gt;32&lt;/style&gt;&lt;/DisplayText&gt;&lt;record&gt;&lt;rec-number&gt;11334&lt;/rec-number&gt;&lt;foreign-keys&gt;&lt;key app="EN" db-id="d20dw0p0wrvx5met2a7vzzzefzszwfzapr0t" timestamp="1636024103"&gt;11334&lt;/key&gt;&lt;/foreign-keys&gt;&lt;ref-type name="Journal Article"&gt;17&lt;/ref-type&gt;&lt;contributors&gt;&lt;authors&gt;&lt;author&gt;&lt;style face="normal" font="default" size="100%"&gt;Kuli&lt;/style&gt;&lt;style face="normal" font="default" charset="238" size="100%"&gt;ś&lt;/style&gt;&lt;style face="normal" font="default" size="100%"&gt;, D.&lt;/style&gt;&lt;/author&gt;&lt;author&gt;&lt;style face="normal" font="default" charset="238" size="100%"&gt;Bottomley,&lt;/style&gt;&lt;style face="normal" font="default" size="100%"&gt; A.&lt;/style&gt;&lt;/author&gt;&lt;author&gt;&lt;style face="normal" font="default" charset="238" size="100%"&gt;Velikova, &lt;/style&gt;&lt;style face="normal" font="default" size="100%"&gt;G.&lt;/style&gt;&lt;/author&gt;&lt;author&gt;&lt;style face="normal" font="default" charset="238" size="100%"&gt;Greimel,&lt;/style&gt;&lt;style face="normal" font="default" size="100%"&gt; E.&lt;/style&gt;&lt;/author&gt;&lt;author&gt;&lt;style face="normal" font="default" charset="238" size="100%"&gt;Koller&lt;/style&gt;&lt;style face="normal" font="default" size="100%"&gt;, M.&lt;/style&gt;&lt;/author&gt;&lt;author&gt;On behalf of the European Organisation for Research and Treatment of Cancer (EORTC) Quality of Life group &lt;/author&gt;&lt;/authors&gt;&lt;/contributors&gt;&lt;titles&gt;&lt;title&gt;EORTC Quality of Life Group Translation Procedure (4th edition). Available from: https://www.eortc.org/app/uploads/sites/2/2018/02/translation_manual_2017.pdf [accessed 14 Nov 2021]&lt;/title&gt;&lt;/titles&gt;&lt;dates&gt;&lt;year&gt;2017&lt;/year&gt;&lt;/dates&gt;&lt;urls&gt;&lt;/urls&gt;&lt;/record&gt;&lt;/Cite&gt;&lt;/EndNote&gt;</w:instrText>
      </w:r>
      <w:r w:rsidR="00644338" w:rsidRPr="00FA702C">
        <w:fldChar w:fldCharType="separate"/>
      </w:r>
      <w:r w:rsidR="00D274F6" w:rsidRPr="00FA702C">
        <w:rPr>
          <w:noProof/>
          <w:vertAlign w:val="superscript"/>
        </w:rPr>
        <w:t>32</w:t>
      </w:r>
      <w:r w:rsidR="00644338" w:rsidRPr="00FA702C">
        <w:fldChar w:fldCharType="end"/>
      </w:r>
      <w:r w:rsidRPr="00FA702C">
        <w:t xml:space="preserve"> T</w:t>
      </w:r>
      <w:r w:rsidR="00537990" w:rsidRPr="00FA702C">
        <w:t xml:space="preserve">he Dutch </w:t>
      </w:r>
      <w:r w:rsidRPr="00FA702C">
        <w:t>version was</w:t>
      </w:r>
      <w:r w:rsidR="00537990" w:rsidRPr="00FA702C">
        <w:t xml:space="preserve"> used in Belgium and the Netherlands. </w:t>
      </w:r>
      <w:r w:rsidRPr="00FA702C">
        <w:t>T</w:t>
      </w:r>
      <w:r w:rsidR="00F25914" w:rsidRPr="00FA702C">
        <w:t xml:space="preserve">he survey </w:t>
      </w:r>
      <w:r w:rsidRPr="00FA702C">
        <w:t xml:space="preserve">was initially translated </w:t>
      </w:r>
      <w:r w:rsidR="00F25914" w:rsidRPr="00FA702C">
        <w:t xml:space="preserve">into </w:t>
      </w:r>
      <w:r w:rsidR="0081276A" w:rsidRPr="00FA702C">
        <w:t xml:space="preserve">Polish </w:t>
      </w:r>
      <w:r w:rsidR="00F25914" w:rsidRPr="00FA702C">
        <w:t xml:space="preserve">and Italian </w:t>
      </w:r>
      <w:r w:rsidR="0081276A" w:rsidRPr="00FA702C">
        <w:t xml:space="preserve">to check for any translatability </w:t>
      </w:r>
      <w:r w:rsidR="00F25914" w:rsidRPr="00FA702C">
        <w:t>issues</w:t>
      </w:r>
      <w:r w:rsidR="006805F0" w:rsidRPr="00FA702C">
        <w:t xml:space="preserve">, and </w:t>
      </w:r>
      <w:r w:rsidRPr="00FA702C">
        <w:t xml:space="preserve">relevant </w:t>
      </w:r>
      <w:r w:rsidR="008D1929" w:rsidRPr="00FA702C">
        <w:t xml:space="preserve">amendments </w:t>
      </w:r>
      <w:r w:rsidRPr="00FA702C">
        <w:t xml:space="preserve">were subsequently made to </w:t>
      </w:r>
      <w:r w:rsidR="004645B2" w:rsidRPr="00FA702C">
        <w:t>the English version accordingly</w:t>
      </w:r>
      <w:r w:rsidR="0081276A" w:rsidRPr="00FA702C">
        <w:t xml:space="preserve">. </w:t>
      </w:r>
      <w:r w:rsidR="004645B2" w:rsidRPr="00FA702C">
        <w:t>T</w:t>
      </w:r>
      <w:r w:rsidR="0081276A" w:rsidRPr="00FA702C">
        <w:t xml:space="preserve">hese languages </w:t>
      </w:r>
      <w:r w:rsidR="004645B2" w:rsidRPr="00FA702C">
        <w:t xml:space="preserve">were selected because </w:t>
      </w:r>
      <w:r w:rsidR="00F25914" w:rsidRPr="00FA702C">
        <w:t>they have different origins (Slavic and Romance)</w:t>
      </w:r>
      <w:r w:rsidRPr="00FA702C">
        <w:t xml:space="preserve"> with</w:t>
      </w:r>
      <w:r w:rsidR="004645B2" w:rsidRPr="00FA702C">
        <w:t xml:space="preserve"> differing translation issues</w:t>
      </w:r>
      <w:r w:rsidR="00F25914" w:rsidRPr="00FA702C">
        <w:t xml:space="preserve">, and the </w:t>
      </w:r>
      <w:r w:rsidR="004645B2" w:rsidRPr="00FA702C">
        <w:t>research team included n</w:t>
      </w:r>
      <w:r w:rsidR="0081276A" w:rsidRPr="00FA702C">
        <w:t>ative Polish (ALB</w:t>
      </w:r>
      <w:r w:rsidR="004645B2" w:rsidRPr="00FA702C">
        <w:t>, AJ</w:t>
      </w:r>
      <w:r w:rsidR="0081276A" w:rsidRPr="00FA702C">
        <w:t xml:space="preserve">) and </w:t>
      </w:r>
      <w:r w:rsidR="00CA7D52" w:rsidRPr="00FA702C">
        <w:t xml:space="preserve">native </w:t>
      </w:r>
      <w:r w:rsidR="0081276A" w:rsidRPr="00FA702C">
        <w:t xml:space="preserve">English-Italian bilingual </w:t>
      </w:r>
      <w:r w:rsidR="00F25914" w:rsidRPr="00FA702C">
        <w:t xml:space="preserve">(EM) </w:t>
      </w:r>
      <w:r w:rsidR="0081276A" w:rsidRPr="00FA702C">
        <w:t>speaker</w:t>
      </w:r>
      <w:r w:rsidR="00F25914" w:rsidRPr="00FA702C">
        <w:t>s. Translations were carried out in four steps for each language version: (1) a</w:t>
      </w:r>
      <w:r w:rsidR="0081276A" w:rsidRPr="00FA702C">
        <w:t xml:space="preserve"> native speaker of the target language </w:t>
      </w:r>
      <w:r w:rsidR="00F25914" w:rsidRPr="00FA702C">
        <w:t>with</w:t>
      </w:r>
      <w:r w:rsidR="0081276A" w:rsidRPr="00FA702C">
        <w:t xml:space="preserve"> good command of English conducted the initial translation</w:t>
      </w:r>
      <w:r w:rsidR="00F25914" w:rsidRPr="00FA702C">
        <w:t>, (2) t</w:t>
      </w:r>
      <w:r w:rsidR="0081276A" w:rsidRPr="00FA702C">
        <w:t>he translation was checked by at least one other native speaker of the target language and any problems discussed and reconciled</w:t>
      </w:r>
      <w:r w:rsidR="00F25914" w:rsidRPr="00FA702C">
        <w:t xml:space="preserve">, (3) the </w:t>
      </w:r>
      <w:r w:rsidR="0081276A" w:rsidRPr="00FA702C">
        <w:t>survey was back-translated by a native English speaker</w:t>
      </w:r>
      <w:r w:rsidR="00F25914" w:rsidRPr="00FA702C">
        <w:t xml:space="preserve"> (or </w:t>
      </w:r>
      <w:r w:rsidR="0081276A" w:rsidRPr="00FA702C">
        <w:t>person with a good command of the English language</w:t>
      </w:r>
      <w:r w:rsidR="00F25914" w:rsidRPr="00FA702C">
        <w:t>)</w:t>
      </w:r>
      <w:r w:rsidR="0081276A" w:rsidRPr="00FA702C">
        <w:t>, and who was naïve to the original version</w:t>
      </w:r>
      <w:r w:rsidR="00F25914" w:rsidRPr="00FA702C">
        <w:t>, (4) the</w:t>
      </w:r>
      <w:r w:rsidR="0081276A" w:rsidRPr="00FA702C">
        <w:t xml:space="preserve"> back-translated survey was reviewed by EM against the original English language version</w:t>
      </w:r>
      <w:r w:rsidR="00F25914" w:rsidRPr="00FA702C">
        <w:t xml:space="preserve"> and a</w:t>
      </w:r>
      <w:r w:rsidR="0081276A" w:rsidRPr="00FA702C">
        <w:t xml:space="preserve">ny semantic or conceptual discrepancies in the back-translation were flagged and discussed with the translators until </w:t>
      </w:r>
      <w:r w:rsidR="005172A2" w:rsidRPr="00FA702C">
        <w:t>they</w:t>
      </w:r>
      <w:r w:rsidR="00F25914" w:rsidRPr="00FA702C">
        <w:t xml:space="preserve"> were </w:t>
      </w:r>
      <w:r w:rsidR="0081276A" w:rsidRPr="00FA702C">
        <w:t>resolved.</w:t>
      </w:r>
      <w:r w:rsidR="00F37739" w:rsidRPr="00FA702C">
        <w:t xml:space="preserve"> </w:t>
      </w:r>
      <w:r w:rsidR="00537990" w:rsidRPr="00FA702C">
        <w:t xml:space="preserve">Due to differences in education systems across Europe, equivalent terminology for participants’ education level was not available, and categories </w:t>
      </w:r>
      <w:r w:rsidRPr="00FA702C">
        <w:t xml:space="preserve">were selected </w:t>
      </w:r>
      <w:r w:rsidR="0055255B" w:rsidRPr="00FA702C">
        <w:t xml:space="preserve">to reflect </w:t>
      </w:r>
      <w:r w:rsidR="0081276A" w:rsidRPr="00FA702C">
        <w:t>local education system</w:t>
      </w:r>
      <w:r w:rsidR="0055255B" w:rsidRPr="00FA702C">
        <w:t>s</w:t>
      </w:r>
      <w:r w:rsidR="0081276A" w:rsidRPr="00FA702C">
        <w:t xml:space="preserve"> </w:t>
      </w:r>
      <w:r w:rsidR="00537990" w:rsidRPr="00FA702C">
        <w:t>with</w:t>
      </w:r>
      <w:r w:rsidR="0081276A" w:rsidRPr="00FA702C">
        <w:t>in each country</w:t>
      </w:r>
      <w:r w:rsidR="00537990" w:rsidRPr="00FA702C">
        <w:t>.</w:t>
      </w:r>
      <w:r w:rsidR="005D0D5F" w:rsidRPr="00FA702C">
        <w:t xml:space="preserve"> </w:t>
      </w:r>
    </w:p>
    <w:p w14:paraId="5DD872ED" w14:textId="25F4F7B9" w:rsidR="005172A2" w:rsidRPr="00FA702C" w:rsidRDefault="005172A2" w:rsidP="005172A2">
      <w:pPr>
        <w:pStyle w:val="Heading3"/>
      </w:pPr>
      <w:r w:rsidRPr="00FA702C">
        <w:t>Data collection</w:t>
      </w:r>
    </w:p>
    <w:p w14:paraId="41D0341F" w14:textId="4EF7E224" w:rsidR="005172A2" w:rsidRPr="00FA702C" w:rsidRDefault="005172A2" w:rsidP="005172A2">
      <w:r w:rsidRPr="00FA702C">
        <w:t>Study data were collected and managed using Research Electronic Data Capture</w:t>
      </w:r>
      <w:r w:rsidR="00367299" w:rsidRPr="00FA702C">
        <w:fldChar w:fldCharType="begin"/>
      </w:r>
      <w:r w:rsidR="00D274F6" w:rsidRPr="00FA702C">
        <w:instrText xml:space="preserve"> ADDIN EN.CITE &lt;EndNote&gt;&lt;Cite&gt;&lt;Author&gt;Harris&lt;/Author&gt;&lt;Year&gt;2009&lt;/Year&gt;&lt;RecNum&gt;11295&lt;/RecNum&gt;&lt;DisplayText&gt;&lt;style face="superscript"&gt;33&lt;/style&gt;&lt;/DisplayText&gt;&lt;record&gt;&lt;rec-number&gt;11295&lt;/rec-number&gt;&lt;foreign-keys&gt;&lt;key app="EN" db-id="d20dw0p0wrvx5met2a7vzzzefzszwfzapr0t" timestamp="1635761426"&gt;11295&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ournal of Biomedical Informatics&lt;/secondary-title&gt;&lt;/titles&gt;&lt;periodical&gt;&lt;full-title&gt;Journal of Biomedical Informatics&lt;/full-title&gt;&lt;abbr-1&gt;J Biomed Inform&lt;/abbr-1&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related-urls&gt;&lt;/urls&gt;&lt;custom2&gt;PMC2700030&lt;/custom2&gt;&lt;electronic-resource-num&gt;10.1016/j.jbi.2008.08.010&lt;/electronic-resource-num&gt;&lt;/record&gt;&lt;/Cite&gt;&lt;/EndNote&gt;</w:instrText>
      </w:r>
      <w:r w:rsidR="00367299" w:rsidRPr="00FA702C">
        <w:fldChar w:fldCharType="separate"/>
      </w:r>
      <w:r w:rsidR="00D274F6" w:rsidRPr="00FA702C">
        <w:rPr>
          <w:noProof/>
          <w:vertAlign w:val="superscript"/>
        </w:rPr>
        <w:t>33</w:t>
      </w:r>
      <w:r w:rsidR="00367299" w:rsidRPr="00FA702C">
        <w:fldChar w:fldCharType="end"/>
      </w:r>
      <w:r w:rsidRPr="00FA702C">
        <w:t xml:space="preserve"> (REDCap) tools hosted at St George’s, University of London. All data collected </w:t>
      </w:r>
      <w:r w:rsidR="00367299" w:rsidRPr="00FA702C">
        <w:t>were</w:t>
      </w:r>
      <w:r w:rsidRPr="00FA702C">
        <w:t xml:space="preserve"> anonymous</w:t>
      </w:r>
      <w:r w:rsidR="0017376F" w:rsidRPr="00FA702C">
        <w:t xml:space="preserve"> and it was</w:t>
      </w:r>
      <w:r w:rsidR="007D592E" w:rsidRPr="00FA702C">
        <w:t xml:space="preserve"> therefore</w:t>
      </w:r>
      <w:r w:rsidR="0017376F" w:rsidRPr="00FA702C">
        <w:t xml:space="preserve"> not possible to verify </w:t>
      </w:r>
      <w:r w:rsidR="005011C5" w:rsidRPr="00FA702C">
        <w:t xml:space="preserve">CA </w:t>
      </w:r>
      <w:r w:rsidR="0017376F" w:rsidRPr="00FA702C">
        <w:t>diagnoses</w:t>
      </w:r>
      <w:r w:rsidR="007704BA" w:rsidRPr="00FA702C">
        <w:t xml:space="preserve">. </w:t>
      </w:r>
      <w:r w:rsidR="00A813FD" w:rsidRPr="00FA702C">
        <w:t xml:space="preserve">To keep the survey fully anonymous no internet protocol (IP) addresses were collected, so it was not possible to prevent multiple participation. </w:t>
      </w:r>
      <w:r w:rsidR="0017376F" w:rsidRPr="00FA702C">
        <w:t>P</w:t>
      </w:r>
      <w:r w:rsidR="0015658A" w:rsidRPr="00FA702C">
        <w:t xml:space="preserve">articipants </w:t>
      </w:r>
      <w:r w:rsidR="0017376F" w:rsidRPr="00FA702C">
        <w:t xml:space="preserve">were initially allowed </w:t>
      </w:r>
      <w:r w:rsidR="0015658A" w:rsidRPr="00FA702C">
        <w:t>to skip any item, however, following an interim analysis on 27</w:t>
      </w:r>
      <w:r w:rsidR="007D592E" w:rsidRPr="00FA702C">
        <w:rPr>
          <w:vertAlign w:val="superscript"/>
        </w:rPr>
        <w:t>th</w:t>
      </w:r>
      <w:r w:rsidR="007D592E" w:rsidRPr="00FA702C">
        <w:t xml:space="preserve"> </w:t>
      </w:r>
      <w:r w:rsidR="0015658A" w:rsidRPr="00FA702C">
        <w:t xml:space="preserve">April, </w:t>
      </w:r>
      <w:r w:rsidR="0017376F" w:rsidRPr="00FA702C">
        <w:t xml:space="preserve">a </w:t>
      </w:r>
      <w:r w:rsidR="0015658A" w:rsidRPr="00FA702C">
        <w:t xml:space="preserve">high proportion of missing data for country and </w:t>
      </w:r>
      <w:r w:rsidR="00F837D0" w:rsidRPr="00FA702C">
        <w:t>CA</w:t>
      </w:r>
      <w:r w:rsidR="0015658A" w:rsidRPr="00FA702C">
        <w:t xml:space="preserve"> type</w:t>
      </w:r>
      <w:r w:rsidR="0017376F" w:rsidRPr="00FA702C">
        <w:t xml:space="preserve"> was noted</w:t>
      </w:r>
      <w:r w:rsidR="0015658A" w:rsidRPr="00FA702C">
        <w:t xml:space="preserve">. As these data were crucial to </w:t>
      </w:r>
      <w:r w:rsidR="0017376F" w:rsidRPr="00FA702C">
        <w:t>the</w:t>
      </w:r>
      <w:r w:rsidR="0015658A" w:rsidRPr="00FA702C">
        <w:t xml:space="preserve"> research question, </w:t>
      </w:r>
      <w:r w:rsidR="0017376F" w:rsidRPr="00FA702C">
        <w:t xml:space="preserve">these </w:t>
      </w:r>
      <w:r w:rsidR="0015658A" w:rsidRPr="00FA702C">
        <w:t xml:space="preserve">two items </w:t>
      </w:r>
      <w:r w:rsidR="0017376F" w:rsidRPr="00FA702C">
        <w:t xml:space="preserve">were subsequently made </w:t>
      </w:r>
      <w:r w:rsidR="0015658A" w:rsidRPr="00FA702C">
        <w:t xml:space="preserve">mandatory. </w:t>
      </w:r>
    </w:p>
    <w:p w14:paraId="6C84F035" w14:textId="0C89C765" w:rsidR="000F0702" w:rsidRPr="00FA702C" w:rsidRDefault="000F0702" w:rsidP="005E5DCD">
      <w:pPr>
        <w:pStyle w:val="Heading2"/>
        <w:spacing w:before="0" w:after="160"/>
      </w:pPr>
      <w:r w:rsidRPr="00FA702C">
        <w:t>Patient and Public Involvement</w:t>
      </w:r>
    </w:p>
    <w:p w14:paraId="320633F6" w14:textId="533795DE" w:rsidR="0095220D" w:rsidRPr="00FA702C" w:rsidRDefault="00613521" w:rsidP="0095220D">
      <w:r w:rsidRPr="00FA702C">
        <w:t xml:space="preserve">People with experience in caring for or teaching children with CAs contributed to the development of the survey. </w:t>
      </w:r>
      <w:r w:rsidR="0095220D" w:rsidRPr="00FA702C">
        <w:t xml:space="preserve">These were (a) three parents of children with CAs who also run </w:t>
      </w:r>
      <w:r w:rsidRPr="00FA702C">
        <w:t xml:space="preserve">patient </w:t>
      </w:r>
      <w:r w:rsidR="0095220D" w:rsidRPr="00FA702C">
        <w:t xml:space="preserve">organisations/charities relevant to their child’s condition (Down syndrome, spina bifida, metachromatic leukodystrophy), (b) a clinical geneticist who works closely with a number of parent organisations, and (c) a teacher of children with special educational needs and disabilities. Each </w:t>
      </w:r>
      <w:r w:rsidR="0095220D" w:rsidRPr="00FA702C">
        <w:lastRenderedPageBreak/>
        <w:t xml:space="preserve">individual commented on </w:t>
      </w:r>
      <w:r w:rsidRPr="00FA702C">
        <w:t>an early draft of the survey</w:t>
      </w:r>
      <w:r w:rsidR="0095220D" w:rsidRPr="00FA702C">
        <w:t xml:space="preserve">, including the </w:t>
      </w:r>
      <w:r w:rsidRPr="00FA702C">
        <w:t>overall content of the survey, and the wording of questions and response options</w:t>
      </w:r>
      <w:r w:rsidR="0095220D" w:rsidRPr="00FA702C">
        <w:t>. This feedback was reviewed by the research team and relevant modifications were made to the draft survey to address it.</w:t>
      </w:r>
    </w:p>
    <w:p w14:paraId="167D3B38" w14:textId="5FC10F45" w:rsidR="008A50E3" w:rsidRPr="00FA702C" w:rsidRDefault="00373016" w:rsidP="009312E0">
      <w:r w:rsidRPr="00FA702C">
        <w:t xml:space="preserve">Findings from the study will be shared with members of the public, parents and carers, healthcare professionals and relevant stakeholders via scientific publications, lay reports, social media and conferences. </w:t>
      </w:r>
    </w:p>
    <w:p w14:paraId="3413EA73" w14:textId="7394E446" w:rsidR="007F0CA7" w:rsidRPr="00FA702C" w:rsidRDefault="007F0CA7" w:rsidP="000348CD">
      <w:pPr>
        <w:pStyle w:val="Heading2"/>
        <w:spacing w:before="0" w:after="160"/>
      </w:pPr>
      <w:r w:rsidRPr="00FA702C">
        <w:t>Data analysis</w:t>
      </w:r>
    </w:p>
    <w:p w14:paraId="21A77591" w14:textId="76CFBD11" w:rsidR="009312E0" w:rsidRPr="00FA702C" w:rsidRDefault="0017376F" w:rsidP="009312E0">
      <w:r w:rsidRPr="00FA702C">
        <w:t>D</w:t>
      </w:r>
      <w:r w:rsidR="00DB05CE" w:rsidRPr="00FA702C">
        <w:t>escriptive statistics</w:t>
      </w:r>
      <w:r w:rsidRPr="00FA702C">
        <w:t xml:space="preserve"> were conducted</w:t>
      </w:r>
      <w:r w:rsidR="00367299" w:rsidRPr="00FA702C">
        <w:t xml:space="preserve"> using </w:t>
      </w:r>
      <w:r w:rsidR="007D592E" w:rsidRPr="00FA702C">
        <w:t>Stata</w:t>
      </w:r>
      <w:r w:rsidR="00CA7D52" w:rsidRPr="00FA702C">
        <w:t xml:space="preserve"> 1</w:t>
      </w:r>
      <w:r w:rsidR="00367299" w:rsidRPr="00FA702C">
        <w:t>7</w:t>
      </w:r>
      <w:r w:rsidR="00F71C28" w:rsidRPr="00FA702C">
        <w:t>.0 software</w:t>
      </w:r>
      <w:r w:rsidR="007D592E" w:rsidRPr="00FA702C">
        <w:t>.</w:t>
      </w:r>
      <w:r w:rsidR="00367299" w:rsidRPr="00FA702C">
        <w:fldChar w:fldCharType="begin"/>
      </w:r>
      <w:r w:rsidR="00D274F6" w:rsidRPr="00FA702C">
        <w:instrText xml:space="preserve"> ADDIN EN.CITE &lt;EndNote&gt;&lt;Cite&gt;&lt;Author&gt;StataCorp&lt;/Author&gt;&lt;Year&gt;2021&lt;/Year&gt;&lt;RecNum&gt;11306&lt;/RecNum&gt;&lt;DisplayText&gt;&lt;style face="superscript"&gt;34&lt;/style&gt;&lt;/DisplayText&gt;&lt;record&gt;&lt;rec-number&gt;11306&lt;/rec-number&gt;&lt;foreign-keys&gt;&lt;key app="EN" db-id="d20dw0p0wrvx5met2a7vzzzefzszwfzapr0t" timestamp="1635763658"&gt;11306&lt;/key&gt;&lt;/foreign-keys&gt;&lt;ref-type name="Computer Program"&gt;9&lt;/ref-type&gt;&lt;contributors&gt;&lt;authors&gt;&lt;author&gt;StataCorp&lt;/author&gt;&lt;/authors&gt;&lt;/contributors&gt;&lt;titles&gt;&lt;title&gt;Stata Statistical Software: Release 17&lt;/title&gt;&lt;/titles&gt;&lt;dates&gt;&lt;year&gt;2021&lt;/year&gt;&lt;/dates&gt;&lt;pub-location&gt;College Station, TX: StataCorp LLC&lt;/pub-location&gt;&lt;urls&gt;&lt;/urls&gt;&lt;/record&gt;&lt;/Cite&gt;&lt;/EndNote&gt;</w:instrText>
      </w:r>
      <w:r w:rsidR="00367299" w:rsidRPr="00FA702C">
        <w:fldChar w:fldCharType="separate"/>
      </w:r>
      <w:r w:rsidR="00D274F6" w:rsidRPr="00FA702C">
        <w:rPr>
          <w:noProof/>
          <w:vertAlign w:val="superscript"/>
        </w:rPr>
        <w:t>34</w:t>
      </w:r>
      <w:r w:rsidR="00367299" w:rsidRPr="00FA702C">
        <w:fldChar w:fldCharType="end"/>
      </w:r>
      <w:r w:rsidR="00CA7D52" w:rsidRPr="00FA702C">
        <w:t xml:space="preserve"> </w:t>
      </w:r>
      <w:r w:rsidRPr="00FA702C">
        <w:t>D</w:t>
      </w:r>
      <w:r w:rsidR="00CA7D52" w:rsidRPr="00FA702C">
        <w:t xml:space="preserve">ata </w:t>
      </w:r>
      <w:r w:rsidRPr="00FA702C">
        <w:t xml:space="preserve">were checked </w:t>
      </w:r>
      <w:r w:rsidR="00CA7D52" w:rsidRPr="00FA702C">
        <w:t xml:space="preserve">to ensure that answers </w:t>
      </w:r>
      <w:r w:rsidR="00367299" w:rsidRPr="00FA702C">
        <w:t>were</w:t>
      </w:r>
      <w:r w:rsidR="00CA7D52" w:rsidRPr="00FA702C">
        <w:t xml:space="preserve"> consistent (</w:t>
      </w:r>
      <w:r w:rsidR="00367299" w:rsidRPr="00FA702C">
        <w:t>e.g.</w:t>
      </w:r>
      <w:r w:rsidR="00CA7D52" w:rsidRPr="00FA702C">
        <w:t xml:space="preserve"> identifying if a mother replying that she is 20</w:t>
      </w:r>
      <w:r w:rsidR="00367299" w:rsidRPr="00FA702C">
        <w:t>-</w:t>
      </w:r>
      <w:r w:rsidR="00CA7D52" w:rsidRPr="00FA702C">
        <w:t xml:space="preserve">25 years old is retired). </w:t>
      </w:r>
      <w:r w:rsidR="009312E0" w:rsidRPr="00FA702C">
        <w:t xml:space="preserve">Outcomes scored on 4-point Likert scales (very much/satisfied vs. other responses) were dichotomised </w:t>
      </w:r>
      <w:r w:rsidR="00A9349F" w:rsidRPr="00FA702C">
        <w:t>and outcomes scored on a 5-point Likert scale were collapsed into three categories by merging the two lowest response options (much worse, somewhat worse) and the two highest response options (much better, somewhat better).</w:t>
      </w:r>
      <w:r w:rsidR="00DF2909" w:rsidRPr="00FA702C">
        <w:t xml:space="preserve"> </w:t>
      </w:r>
      <w:r w:rsidR="00A9349F" w:rsidRPr="00FA702C">
        <w:t>D</w:t>
      </w:r>
      <w:r w:rsidR="009312E0" w:rsidRPr="00FA702C">
        <w:t xml:space="preserve">ata were modelled using multivariate logistic regressions </w:t>
      </w:r>
      <w:r w:rsidR="00A9349F" w:rsidRPr="00FA702C">
        <w:t xml:space="preserve">and ordinal logistic regressions </w:t>
      </w:r>
      <w:r w:rsidR="009312E0" w:rsidRPr="00FA702C">
        <w:t>which included the child’s anomaly type, and parent’</w:t>
      </w:r>
      <w:r w:rsidR="006A4AD1" w:rsidRPr="00FA702C">
        <w:t>s</w:t>
      </w:r>
      <w:r w:rsidR="009312E0" w:rsidRPr="00FA702C">
        <w:t xml:space="preserve"> country of residence, age and education level. </w:t>
      </w:r>
      <w:r w:rsidR="002A148D" w:rsidRPr="00FA702C">
        <w:t>T</w:t>
      </w:r>
      <w:r w:rsidR="009312E0" w:rsidRPr="00FA702C">
        <w:t>he impact of country and anomaly type on outcomes</w:t>
      </w:r>
      <w:r w:rsidR="002A148D" w:rsidRPr="00FA702C">
        <w:t xml:space="preserve"> was explored</w:t>
      </w:r>
      <w:r w:rsidR="009312E0" w:rsidRPr="00FA702C">
        <w:t xml:space="preserve">, choosing the largest categories as the comparator groups (Poland and CHD). For age and education, categorical data were collected. For the analysis each variable was re-coded into three groups: age (&lt;30 years; 31-40 years, &gt;40 years), education (formal education/technical training until 16 or 18 years; university degree; post-graduate degree). Age and education were included in our regression models as </w:t>
      </w:r>
      <w:r w:rsidR="00A9349F" w:rsidRPr="00FA702C">
        <w:t>ordinal</w:t>
      </w:r>
      <w:r w:rsidR="009312E0" w:rsidRPr="00FA702C">
        <w:t xml:space="preserve"> variables</w:t>
      </w:r>
      <w:r w:rsidR="00AD5931" w:rsidRPr="00FA702C">
        <w:t xml:space="preserve">. </w:t>
      </w:r>
      <w:r w:rsidR="009312E0" w:rsidRPr="00FA702C">
        <w:t xml:space="preserve">To control for multiple comparisons, the alpha level was adjusted to p &lt; 0.01 for all analyses. It was unlikely that data were missing at random so more sophisticated multiple imputation techniques were not adopted. </w:t>
      </w:r>
    </w:p>
    <w:p w14:paraId="05615192" w14:textId="47B63E55" w:rsidR="00A579D2" w:rsidRPr="00FA702C" w:rsidRDefault="009312E0" w:rsidP="007E3C89">
      <w:r w:rsidRPr="00FA702C">
        <w:t>We aimed to recruit 80 participants per country which would have resulted in a power of 80% to determine that a country with 20% of participants replying category 4 (very much/satisfied) was statistically significantly different at the 95% level of significance from a country with 40% of participants replying category 4.</w:t>
      </w:r>
      <w:r w:rsidR="00C932E7" w:rsidRPr="00FA702C">
        <w:t xml:space="preserve"> Owing to delays in obtaining </w:t>
      </w:r>
      <w:r w:rsidR="00CC0D9C" w:rsidRPr="00FA702C">
        <w:t>ethics</w:t>
      </w:r>
      <w:r w:rsidR="00C932E7" w:rsidRPr="00FA702C">
        <w:t xml:space="preserve"> approvals, this target was not met within the timescales for some countries. </w:t>
      </w:r>
      <w:r w:rsidR="0017376F" w:rsidRPr="00FA702C">
        <w:t>D</w:t>
      </w:r>
      <w:r w:rsidR="001905C6" w:rsidRPr="00FA702C">
        <w:t xml:space="preserve">ata </w:t>
      </w:r>
      <w:r w:rsidR="0017376F" w:rsidRPr="00FA702C">
        <w:t xml:space="preserve">were presented </w:t>
      </w:r>
      <w:r w:rsidR="001905C6" w:rsidRPr="00FA702C">
        <w:t>by country</w:t>
      </w:r>
      <w:r w:rsidR="0017376F" w:rsidRPr="00FA702C">
        <w:t xml:space="preserve"> if </w:t>
      </w:r>
      <w:r w:rsidR="00C932E7" w:rsidRPr="00FA702C">
        <w:t>these</w:t>
      </w:r>
      <w:r w:rsidR="001905C6" w:rsidRPr="00FA702C">
        <w:t xml:space="preserve"> were available for at least </w:t>
      </w:r>
      <w:r w:rsidR="004C60E3" w:rsidRPr="00FA702C">
        <w:t>5</w:t>
      </w:r>
      <w:r w:rsidR="001905C6" w:rsidRPr="00FA702C">
        <w:t>0 participants</w:t>
      </w:r>
      <w:r w:rsidR="00912287" w:rsidRPr="00FA702C">
        <w:t xml:space="preserve">. </w:t>
      </w:r>
      <w:r w:rsidR="0055255B" w:rsidRPr="00FA702C">
        <w:t>Where there were &lt;</w:t>
      </w:r>
      <w:r w:rsidR="004C60E3" w:rsidRPr="00FA702C">
        <w:t>5</w:t>
      </w:r>
      <w:r w:rsidR="0055255B" w:rsidRPr="00FA702C">
        <w:t>0</w:t>
      </w:r>
      <w:r w:rsidRPr="00FA702C">
        <w:t xml:space="preserve"> participants</w:t>
      </w:r>
      <w:r w:rsidR="007D592E" w:rsidRPr="00FA702C">
        <w:t xml:space="preserve">, </w:t>
      </w:r>
      <w:r w:rsidR="0055255B" w:rsidRPr="00FA702C">
        <w:t xml:space="preserve">data </w:t>
      </w:r>
      <w:r w:rsidR="0017376F" w:rsidRPr="00FA702C">
        <w:t xml:space="preserve">were combined </w:t>
      </w:r>
      <w:r w:rsidR="00613436" w:rsidRPr="00FA702C">
        <w:t xml:space="preserve">into </w:t>
      </w:r>
      <w:r w:rsidR="00351E3D" w:rsidRPr="00FA702C">
        <w:t>an ‘other</w:t>
      </w:r>
      <w:r w:rsidR="00613436" w:rsidRPr="00FA702C">
        <w:t xml:space="preserve"> European </w:t>
      </w:r>
      <w:r w:rsidR="00351E3D" w:rsidRPr="00FA702C">
        <w:t>c</w:t>
      </w:r>
      <w:r w:rsidR="00613436" w:rsidRPr="00FA702C">
        <w:t>ountr</w:t>
      </w:r>
      <w:r w:rsidR="00351E3D" w:rsidRPr="00FA702C">
        <w:t>y’</w:t>
      </w:r>
      <w:r w:rsidR="00613436" w:rsidRPr="00FA702C">
        <w:t xml:space="preserve"> group</w:t>
      </w:r>
      <w:r w:rsidR="00351E3D" w:rsidRPr="00FA702C">
        <w:t xml:space="preserve"> (termed </w:t>
      </w:r>
      <w:r w:rsidR="00A813FD" w:rsidRPr="00FA702C">
        <w:t xml:space="preserve">henceforth as </w:t>
      </w:r>
      <w:r w:rsidR="00351E3D" w:rsidRPr="00FA702C">
        <w:rPr>
          <w:i/>
        </w:rPr>
        <w:t>Other EU</w:t>
      </w:r>
      <w:r w:rsidR="00351E3D" w:rsidRPr="00FA702C">
        <w:t>)</w:t>
      </w:r>
      <w:r w:rsidR="00511C6B" w:rsidRPr="00FA702C">
        <w:t>, which included participants from a heterogenous group of countries</w:t>
      </w:r>
      <w:r w:rsidR="00613436" w:rsidRPr="00FA702C">
        <w:t xml:space="preserve">. </w:t>
      </w:r>
      <w:r w:rsidR="0055255B" w:rsidRPr="00FA702C">
        <w:t xml:space="preserve">Due to similarities in survey responses, geographical location, and language, </w:t>
      </w:r>
      <w:r w:rsidR="00613436" w:rsidRPr="00FA702C">
        <w:t xml:space="preserve">data for Belgium (n=46) and the Netherlands (n=28) </w:t>
      </w:r>
      <w:r w:rsidR="0017376F" w:rsidRPr="00FA702C">
        <w:t xml:space="preserve">were combined </w:t>
      </w:r>
      <w:r w:rsidR="00613436" w:rsidRPr="00FA702C">
        <w:t>into a single group</w:t>
      </w:r>
      <w:r w:rsidR="00912287" w:rsidRPr="00FA702C">
        <w:t xml:space="preserve">. </w:t>
      </w:r>
      <w:r w:rsidR="00CC7B3B" w:rsidRPr="00FA702C">
        <w:t xml:space="preserve">For </w:t>
      </w:r>
      <w:r w:rsidR="00F837D0" w:rsidRPr="00FA702C">
        <w:t>CAs</w:t>
      </w:r>
      <w:r w:rsidR="007D592E" w:rsidRPr="00FA702C">
        <w:t>,</w:t>
      </w:r>
      <w:r w:rsidR="0004319E" w:rsidRPr="00FA702C">
        <w:t xml:space="preserve"> data </w:t>
      </w:r>
      <w:r w:rsidR="0017376F" w:rsidRPr="00FA702C">
        <w:t xml:space="preserve">were categorised </w:t>
      </w:r>
      <w:r w:rsidR="0004319E" w:rsidRPr="00FA702C">
        <w:t>according to the four anomalies, and</w:t>
      </w:r>
      <w:r w:rsidR="007D592E" w:rsidRPr="00FA702C">
        <w:t xml:space="preserve"> a</w:t>
      </w:r>
      <w:r w:rsidR="0004319E" w:rsidRPr="00FA702C">
        <w:t xml:space="preserve"> separate category </w:t>
      </w:r>
      <w:r w:rsidR="0017376F" w:rsidRPr="00FA702C">
        <w:t xml:space="preserve">created </w:t>
      </w:r>
      <w:r w:rsidR="0004319E" w:rsidRPr="00FA702C">
        <w:t xml:space="preserve">for children with </w:t>
      </w:r>
      <w:r w:rsidR="00F37739" w:rsidRPr="00FA702C">
        <w:t xml:space="preserve">Down syndrome and a </w:t>
      </w:r>
      <w:r w:rsidR="007D592E" w:rsidRPr="00FA702C">
        <w:t>CHD, a common co-morbidity</w:t>
      </w:r>
      <w:r w:rsidR="0004319E" w:rsidRPr="00FA702C">
        <w:t>.</w:t>
      </w:r>
      <w:r w:rsidR="00350113" w:rsidRPr="00FA702C">
        <w:fldChar w:fldCharType="begin"/>
      </w:r>
      <w:r w:rsidR="00D274F6" w:rsidRPr="00FA702C">
        <w:instrText xml:space="preserve"> ADDIN EN.CITE &lt;EndNote&gt;&lt;Cite&gt;&lt;Author&gt;Leirgul&lt;/Author&gt;&lt;Year&gt;2014&lt;/Year&gt;&lt;RecNum&gt;11412&lt;/RecNum&gt;&lt;DisplayText&gt;&lt;style face="superscript"&gt;35&lt;/style&gt;&lt;/DisplayText&gt;&lt;record&gt;&lt;rec-number&gt;11412&lt;/rec-number&gt;&lt;foreign-keys&gt;&lt;key app="EN" db-id="d20dw0p0wrvx5met2a7vzzzefzszwfzapr0t" timestamp="1638284387"&gt;11412&lt;/key&gt;&lt;/foreign-keys&gt;&lt;ref-type name="Journal Article"&gt;17&lt;/ref-type&gt;&lt;contributors&gt;&lt;authors&gt;&lt;author&gt;Leirgul, E., &lt;/author&gt;&lt;author&gt;Fomina, T.,&lt;/author&gt;&lt;author&gt;Brodwall, K., &lt;/author&gt;&lt;author&gt;et al&lt;/author&gt;&lt;/authors&gt;&lt;/contributors&gt;&lt;titles&gt;&lt;title&gt;Birth prevalence of congenital heart defects in Norway 1994–2009 - a nationwide study&lt;/title&gt;&lt;secondary-title&gt;American Heart Journal&lt;/secondary-title&gt;&lt;/titles&gt;&lt;periodical&gt;&lt;full-title&gt;American Heart Journal&lt;/full-title&gt;&lt;abbr-1&gt;Am Heart J&lt;/abbr-1&gt;&lt;/periodical&gt;&lt;pages&gt;956-964&lt;/pages&gt;&lt;volume&gt;168&lt;/volume&gt;&lt;number&gt;6&lt;/number&gt;&lt;dates&gt;&lt;year&gt;2014&lt;/year&gt;&lt;/dates&gt;&lt;urls&gt;&lt;/urls&gt;&lt;/record&gt;&lt;/Cite&gt;&lt;/EndNote&gt;</w:instrText>
      </w:r>
      <w:r w:rsidR="00350113" w:rsidRPr="00FA702C">
        <w:fldChar w:fldCharType="separate"/>
      </w:r>
      <w:r w:rsidR="00D274F6" w:rsidRPr="00FA702C">
        <w:rPr>
          <w:noProof/>
          <w:vertAlign w:val="superscript"/>
        </w:rPr>
        <w:t>35</w:t>
      </w:r>
      <w:r w:rsidR="00350113" w:rsidRPr="00FA702C">
        <w:fldChar w:fldCharType="end"/>
      </w:r>
      <w:r w:rsidR="0004319E" w:rsidRPr="00FA702C">
        <w:t xml:space="preserve"> </w:t>
      </w:r>
      <w:r w:rsidR="00DB05CE" w:rsidRPr="00FA702C">
        <w:t xml:space="preserve">There </w:t>
      </w:r>
      <w:r w:rsidR="00DB05CE" w:rsidRPr="00FA702C">
        <w:lastRenderedPageBreak/>
        <w:t>were too few participants to create meaningful categories f</w:t>
      </w:r>
      <w:r w:rsidR="0004319E" w:rsidRPr="00FA702C">
        <w:t xml:space="preserve">or children </w:t>
      </w:r>
      <w:r w:rsidR="00DB05CE" w:rsidRPr="00FA702C">
        <w:t>who had</w:t>
      </w:r>
      <w:r w:rsidR="0004319E" w:rsidRPr="00FA702C">
        <w:t xml:space="preserve"> other combinations of the four anomalies (n=15)</w:t>
      </w:r>
      <w:r w:rsidR="002A148D" w:rsidRPr="00FA702C">
        <w:t>, and these were excluded from the analysis.</w:t>
      </w:r>
    </w:p>
    <w:p w14:paraId="657904ED" w14:textId="54D39934" w:rsidR="00C64F6D" w:rsidRPr="00FA702C" w:rsidRDefault="00C64F6D" w:rsidP="007E3C89">
      <w:r w:rsidRPr="00FA702C">
        <w:t xml:space="preserve">Given that a multi-modal online recruitment strategy was used, it was not possible to </w:t>
      </w:r>
      <w:r w:rsidR="00063C5B" w:rsidRPr="00FA702C">
        <w:t>estimate</w:t>
      </w:r>
      <w:r w:rsidRPr="00FA702C">
        <w:t xml:space="preserve"> how many potential participants the survey reached </w:t>
      </w:r>
      <w:r w:rsidR="00063C5B" w:rsidRPr="00FA702C">
        <w:t>in order to</w:t>
      </w:r>
      <w:r w:rsidRPr="00FA702C">
        <w:t xml:space="preserve"> calculate response rates.</w:t>
      </w:r>
      <w:r w:rsidRPr="00FA702C">
        <w:fldChar w:fldCharType="begin"/>
      </w:r>
      <w:r w:rsidR="00D274F6" w:rsidRPr="00FA702C">
        <w:instrText xml:space="preserve"> ADDIN EN.CITE &lt;EndNote&gt;&lt;Cite&gt;&lt;Author&gt;McRobert&lt;/Author&gt;&lt;Year&gt;2018&lt;/Year&gt;&lt;RecNum&gt;11679&lt;/RecNum&gt;&lt;DisplayText&gt;&lt;style face="superscript"&gt;36&lt;/style&gt;&lt;/DisplayText&gt;&lt;record&gt;&lt;rec-number&gt;11679&lt;/rec-number&gt;&lt;foreign-keys&gt;&lt;key app="EN" db-id="d20dw0p0wrvx5met2a7vzzzefzszwfzapr0t" timestamp="1639406073"&gt;11679&lt;/key&gt;&lt;/foreign-keys&gt;&lt;ref-type name="Journal Article"&gt;17&lt;/ref-type&gt;&lt;contributors&gt;&lt;authors&gt;&lt;author&gt;McRobert, C. J.&lt;/author&gt;&lt;author&gt;Hill, J. C.&lt;/author&gt;&lt;author&gt;Smale, T.&lt;/author&gt;&lt;author&gt;Hay, E. M.&lt;/author&gt;&lt;author&gt;van der Windt, D. A.&lt;/author&gt;&lt;/authors&gt;&lt;/contributors&gt;&lt;auth-address&gt;Arthritis Research UK Primary Care Centre, Research Institute for Primary Care &amp;amp; Health Sciences, Keele University, Keele, Staffordshire, United Kingdom.&amp;#xD;School of Health and Rehabilitation, Keele University, Keele, Staffordshire, United Kingdom.&lt;/auth-address&gt;&lt;titles&gt;&lt;title&gt;A multi-modal recruitment strategy using social media and internet-mediated methods to recruit a multidisciplinary, international sample of clinicians to an online research study&lt;/title&gt;&lt;secondary-title&gt;PLoS One&lt;/secondary-title&gt;&lt;/titles&gt;&lt;periodical&gt;&lt;full-title&gt;PLoS ONE [Electronic Resource]&lt;/full-title&gt;&lt;abbr-1&gt;PLoS ONE&lt;/abbr-1&gt;&lt;/periodical&gt;&lt;pages&gt;e0200184&lt;/pages&gt;&lt;volume&gt;13&lt;/volume&gt;&lt;number&gt;7&lt;/number&gt;&lt;edition&gt;2018/07/07&lt;/edition&gt;&lt;keywords&gt;&lt;keyword&gt;Humans&lt;/keyword&gt;&lt;keyword&gt;Interdisciplinary Studies&lt;/keyword&gt;&lt;keyword&gt;Internationality&lt;/keyword&gt;&lt;keyword&gt;*Internet&lt;/keyword&gt;&lt;keyword&gt;Online Social Networking&lt;/keyword&gt;&lt;keyword&gt;*Personnel Selection&lt;/keyword&gt;&lt;keyword&gt;*Research Design&lt;/keyword&gt;&lt;keyword&gt;*Social Media&lt;/keyword&gt;&lt;keyword&gt;Surveys and Questionnaires&lt;/keyword&gt;&lt;/keywords&gt;&lt;dates&gt;&lt;year&gt;2018&lt;/year&gt;&lt;/dates&gt;&lt;isbn&gt;1932-6203 (Electronic)&amp;#xD;1932-6203 (Linking)&lt;/isbn&gt;&lt;accession-num&gt;29979769&lt;/accession-num&gt;&lt;urls&gt;&lt;related-urls&gt;&lt;url&gt;https://www.ncbi.nlm.nih.gov/pubmed/29979769&lt;/url&gt;&lt;/related-urls&gt;&lt;/urls&gt;&lt;custom2&gt;PMC6034855&lt;/custom2&gt;&lt;electronic-resource-num&gt;10.1371/journal.pone.0200184&lt;/electronic-resource-num&gt;&lt;/record&gt;&lt;/Cite&gt;&lt;/EndNote&gt;</w:instrText>
      </w:r>
      <w:r w:rsidRPr="00FA702C">
        <w:fldChar w:fldCharType="separate"/>
      </w:r>
      <w:r w:rsidR="00D274F6" w:rsidRPr="00FA702C">
        <w:rPr>
          <w:noProof/>
          <w:vertAlign w:val="superscript"/>
        </w:rPr>
        <w:t>36</w:t>
      </w:r>
      <w:r w:rsidRPr="00FA702C">
        <w:fldChar w:fldCharType="end"/>
      </w:r>
      <w:r w:rsidRPr="00FA702C">
        <w:t xml:space="preserve"> </w:t>
      </w:r>
      <w:r w:rsidR="002573C7" w:rsidRPr="00FA702C">
        <w:t xml:space="preserve">Submission </w:t>
      </w:r>
      <w:r w:rsidRPr="00FA702C">
        <w:t xml:space="preserve">rates (number of participants who started the survey/number who completed </w:t>
      </w:r>
      <w:r w:rsidR="002573C7" w:rsidRPr="00FA702C">
        <w:t xml:space="preserve">and submitted </w:t>
      </w:r>
      <w:r w:rsidRPr="00FA702C">
        <w:t>the survey)</w:t>
      </w:r>
      <w:r w:rsidR="00063C5B" w:rsidRPr="00FA702C">
        <w:fldChar w:fldCharType="begin"/>
      </w:r>
      <w:r w:rsidR="00D274F6" w:rsidRPr="00FA702C">
        <w:instrText xml:space="preserve"> ADDIN EN.CITE &lt;EndNote&gt;&lt;Cite&gt;&lt;Author&gt;Liu&lt;/Author&gt;&lt;Year&gt;2018&lt;/Year&gt;&lt;RecNum&gt;11678&lt;/RecNum&gt;&lt;DisplayText&gt;&lt;style face="superscript"&gt;37&lt;/style&gt;&lt;/DisplayText&gt;&lt;record&gt;&lt;rec-number&gt;11678&lt;/rec-number&gt;&lt;foreign-keys&gt;&lt;key app="EN" db-id="d20dw0p0wrvx5met2a7vzzzefzszwfzapr0t" timestamp="1639404048"&gt;11678&lt;/key&gt;&lt;/foreign-keys&gt;&lt;ref-type name="Journal Article"&gt;17&lt;/ref-type&gt;&lt;contributors&gt;&lt;authors&gt;&lt;author&gt;Liu, M.&lt;/author&gt;&lt;author&gt;Wronski, L.&lt;/author&gt;&lt;/authors&gt;&lt;/contributors&gt;&lt;titles&gt;&lt;title&gt;Examining completion rates in web surveys via over 25,000 real-world surveys&lt;/title&gt;&lt;secondary-title&gt;Social Science Computer Review&lt;/secondary-title&gt;&lt;/titles&gt;&lt;periodical&gt;&lt;full-title&gt;Social Science Computer Review&lt;/full-title&gt;&lt;/periodical&gt;&lt;pages&gt;116-124&lt;/pages&gt;&lt;volume&gt;36&lt;/volume&gt;&lt;num-vols&gt;1&lt;/num-vols&gt;&lt;dates&gt;&lt;year&gt;2018&lt;/year&gt;&lt;/dates&gt;&lt;urls&gt;&lt;/urls&gt;&lt;/record&gt;&lt;/Cite&gt;&lt;/EndNote&gt;</w:instrText>
      </w:r>
      <w:r w:rsidR="00063C5B" w:rsidRPr="00FA702C">
        <w:fldChar w:fldCharType="separate"/>
      </w:r>
      <w:r w:rsidR="00D274F6" w:rsidRPr="00FA702C">
        <w:rPr>
          <w:noProof/>
          <w:vertAlign w:val="superscript"/>
        </w:rPr>
        <w:t>37</w:t>
      </w:r>
      <w:r w:rsidR="00063C5B" w:rsidRPr="00FA702C">
        <w:fldChar w:fldCharType="end"/>
      </w:r>
      <w:r w:rsidR="002573C7" w:rsidRPr="00FA702C">
        <w:t xml:space="preserve">, and of those who submitted their survey, we calculated </w:t>
      </w:r>
      <w:r w:rsidRPr="00FA702C">
        <w:t>item-level response rates (</w:t>
      </w:r>
      <w:r w:rsidR="00063C5B" w:rsidRPr="00FA702C">
        <w:t>proportion of participants completing each item)</w:t>
      </w:r>
      <w:r w:rsidR="00063C5B" w:rsidRPr="00FA702C">
        <w:fldChar w:fldCharType="begin"/>
      </w:r>
      <w:r w:rsidR="00D274F6" w:rsidRPr="00FA702C">
        <w:instrText xml:space="preserve"> ADDIN EN.CITE &lt;EndNote&gt;&lt;Cite&gt;&lt;Author&gt;Bosnjak&lt;/Author&gt;&lt;Year&gt;2001&lt;/Year&gt;&lt;RecNum&gt;11716&lt;/RecNum&gt;&lt;DisplayText&gt;&lt;style face="superscript"&gt;38&lt;/style&gt;&lt;/DisplayText&gt;&lt;record&gt;&lt;rec-number&gt;11716&lt;/rec-number&gt;&lt;foreign-keys&gt;&lt;key app="EN" db-id="d20dw0p0wrvx5met2a7vzzzefzszwfzapr0t" timestamp="1639406815"&gt;11716&lt;/key&gt;&lt;/foreign-keys&gt;&lt;ref-type name="Journal Article"&gt;17&lt;/ref-type&gt;&lt;contributors&gt;&lt;authors&gt;&lt;author&gt;Bosnjak, M. &lt;/author&gt;&lt;author&gt;Tuten, T.L.&lt;/author&gt;&lt;/authors&gt;&lt;/contributors&gt;&lt;titles&gt;&lt;title&gt;Classifying Response Behaviors in Web-based Surveys&lt;/title&gt;&lt;secondary-title&gt;Journal of Computer-Mediated Communication&lt;/secondary-title&gt;&lt;/titles&gt;&lt;periodical&gt;&lt;full-title&gt;Journal of Computer-Mediated Communication&lt;/full-title&gt;&lt;/periodical&gt;&lt;volume&gt;6&lt;/volume&gt;&lt;number&gt;3&lt;/number&gt;&lt;dates&gt;&lt;year&gt;2001&lt;/year&gt;&lt;/dates&gt;&lt;urls&gt;&lt;/urls&gt;&lt;/record&gt;&lt;/Cite&gt;&lt;/EndNote&gt;</w:instrText>
      </w:r>
      <w:r w:rsidR="00063C5B" w:rsidRPr="00FA702C">
        <w:fldChar w:fldCharType="separate"/>
      </w:r>
      <w:r w:rsidR="00D274F6" w:rsidRPr="00FA702C">
        <w:rPr>
          <w:noProof/>
          <w:vertAlign w:val="superscript"/>
        </w:rPr>
        <w:t>38</w:t>
      </w:r>
      <w:r w:rsidR="00063C5B" w:rsidRPr="00FA702C">
        <w:fldChar w:fldCharType="end"/>
      </w:r>
      <w:r w:rsidR="00063C5B" w:rsidRPr="00FA702C">
        <w:t xml:space="preserve"> </w:t>
      </w:r>
      <w:r w:rsidRPr="00FA702C">
        <w:t>are reported</w:t>
      </w:r>
      <w:r w:rsidR="00063C5B" w:rsidRPr="00FA702C">
        <w:t xml:space="preserve">. </w:t>
      </w:r>
      <w:r w:rsidRPr="00FA702C">
        <w:t xml:space="preserve"> </w:t>
      </w:r>
    </w:p>
    <w:p w14:paraId="72F20632" w14:textId="246CAD87" w:rsidR="00D90E1D" w:rsidRPr="00FA702C" w:rsidRDefault="00D90E1D" w:rsidP="000348CD">
      <w:pPr>
        <w:pStyle w:val="Heading1"/>
        <w:spacing w:before="0" w:after="160"/>
      </w:pPr>
      <w:r w:rsidRPr="00FA702C">
        <w:t>Results</w:t>
      </w:r>
    </w:p>
    <w:p w14:paraId="59C82159" w14:textId="77777777" w:rsidR="002B3726" w:rsidRPr="00FA702C" w:rsidRDefault="002B3726" w:rsidP="00C42BEA">
      <w:pPr>
        <w:pStyle w:val="Heading2"/>
      </w:pPr>
      <w:r w:rsidRPr="00FA702C">
        <w:t>Participant characteristics</w:t>
      </w:r>
    </w:p>
    <w:p w14:paraId="04AC0640" w14:textId="77777777" w:rsidR="002573C7" w:rsidRPr="00FA702C" w:rsidRDefault="002573C7" w:rsidP="002573C7">
      <w:pPr>
        <w:spacing w:after="120"/>
      </w:pPr>
      <w:bookmarkStart w:id="11" w:name="_Hlk84343527"/>
      <w:r w:rsidRPr="00FA702C">
        <w:t xml:space="preserve">1,298 parents across Europe accessed the survey, of whom 1,109 (85%) submitted their responses. The submission rate ranged from 78% in Italy to 92% in Germany and Belgium. A further 123 (9.5%) submitted forms were not included in the analysis as country data were missing (n=80), CA data were missing (n=24), participants were from non-European countries (n=4) or participants specified different combinations of the four anomaly types (n=15). Item-level response rates were above 98% across all outcome variables. </w:t>
      </w:r>
    </w:p>
    <w:p w14:paraId="089955CE" w14:textId="4F73DAC7" w:rsidR="00266422" w:rsidRPr="00FA702C" w:rsidRDefault="00063C5B" w:rsidP="000348CD">
      <w:pPr>
        <w:spacing w:after="120"/>
      </w:pPr>
      <w:r w:rsidRPr="00FA702C">
        <w:t xml:space="preserve"> </w:t>
      </w:r>
      <w:r w:rsidR="00351E3D" w:rsidRPr="00FA702C">
        <w:t>Participants</w:t>
      </w:r>
      <w:r w:rsidR="00EF7214" w:rsidRPr="00FA702C">
        <w:t xml:space="preserve"> lived in</w:t>
      </w:r>
      <w:r w:rsidR="000348CD" w:rsidRPr="00FA702C">
        <w:t xml:space="preserve"> Poland</w:t>
      </w:r>
      <w:r w:rsidR="00F453B9" w:rsidRPr="00FA702C">
        <w:t xml:space="preserve"> (n=</w:t>
      </w:r>
      <w:r w:rsidR="00DA00BD" w:rsidRPr="00FA702C">
        <w:t>476</w:t>
      </w:r>
      <w:r w:rsidR="00F453B9" w:rsidRPr="00FA702C">
        <w:t>)</w:t>
      </w:r>
      <w:r w:rsidR="000348CD" w:rsidRPr="00FA702C">
        <w:t xml:space="preserve">, </w:t>
      </w:r>
      <w:r w:rsidR="00F453B9" w:rsidRPr="00FA702C">
        <w:t xml:space="preserve">the </w:t>
      </w:r>
      <w:r w:rsidR="000348CD" w:rsidRPr="00FA702C">
        <w:t>UK</w:t>
      </w:r>
      <w:r w:rsidR="00F453B9" w:rsidRPr="00FA702C">
        <w:t xml:space="preserve"> (n=120)</w:t>
      </w:r>
      <w:r w:rsidR="000348CD" w:rsidRPr="00FA702C">
        <w:t>, Germany</w:t>
      </w:r>
      <w:r w:rsidR="00F453B9" w:rsidRPr="00FA702C">
        <w:t xml:space="preserve"> (n=97)</w:t>
      </w:r>
      <w:r w:rsidR="000348CD" w:rsidRPr="00FA702C">
        <w:t>,</w:t>
      </w:r>
      <w:r w:rsidR="00F453B9" w:rsidRPr="00FA702C">
        <w:t xml:space="preserve"> </w:t>
      </w:r>
      <w:bookmarkStart w:id="12" w:name="_Hlk85548709"/>
      <w:r w:rsidR="002944E6" w:rsidRPr="00FA702C">
        <w:t xml:space="preserve">Belgium/Netherlands (n=74), </w:t>
      </w:r>
      <w:r w:rsidR="000348CD" w:rsidRPr="00FA702C">
        <w:t>Croatia</w:t>
      </w:r>
      <w:r w:rsidR="00F453B9" w:rsidRPr="00FA702C">
        <w:t xml:space="preserve"> (n=68)</w:t>
      </w:r>
      <w:r w:rsidR="000348CD" w:rsidRPr="00FA702C">
        <w:t xml:space="preserve">, </w:t>
      </w:r>
      <w:bookmarkEnd w:id="12"/>
      <w:r w:rsidR="000348CD" w:rsidRPr="00FA702C">
        <w:t>Italy</w:t>
      </w:r>
      <w:r w:rsidR="00F453B9" w:rsidRPr="00FA702C">
        <w:t xml:space="preserve"> (n=59)</w:t>
      </w:r>
      <w:r w:rsidR="00351E3D" w:rsidRPr="00FA702C">
        <w:t>. The</w:t>
      </w:r>
      <w:r w:rsidR="00F453B9" w:rsidRPr="00FA702C">
        <w:t xml:space="preserve"> </w:t>
      </w:r>
      <w:r w:rsidR="00351E3D" w:rsidRPr="00FA702C">
        <w:t xml:space="preserve">Other EU group </w:t>
      </w:r>
      <w:r w:rsidR="00F453B9" w:rsidRPr="00FA702C">
        <w:t>(n=92)</w:t>
      </w:r>
      <w:r w:rsidR="00351E3D" w:rsidRPr="00FA702C">
        <w:t xml:space="preserve"> comprised participants from</w:t>
      </w:r>
      <w:r w:rsidR="003C3EA8" w:rsidRPr="00FA702C">
        <w:t>:</w:t>
      </w:r>
      <w:r w:rsidR="00351E3D" w:rsidRPr="00FA702C">
        <w:t xml:space="preserve"> </w:t>
      </w:r>
      <w:r w:rsidR="008E0297" w:rsidRPr="00FA702C">
        <w:t xml:space="preserve">Denmark (n=39), Portugal (n=23), Spain (n=16), Ireland (n=5), Bulgaria (n=2), Albania (n=1), Cyprus (n=1), Lithuania (n=1), Norway (n=1), Romania (n=1), Sweden (n=1), Ukraine (n=1). </w:t>
      </w:r>
      <w:r w:rsidR="002944E6" w:rsidRPr="00FA702C">
        <w:t>Most</w:t>
      </w:r>
      <w:r w:rsidR="000348CD" w:rsidRPr="00FA702C">
        <w:t xml:space="preserve"> respondents were mothers (92%), aged 31-40 years (71%), and in full- or part-time employment (59%)</w:t>
      </w:r>
      <w:r w:rsidR="001A55AB" w:rsidRPr="00FA702C">
        <w:t xml:space="preserve"> (</w:t>
      </w:r>
      <w:r w:rsidR="00ED2AF6" w:rsidRPr="00FA702C">
        <w:t>Table 1</w:t>
      </w:r>
      <w:r w:rsidR="00FC4B64" w:rsidRPr="00FA702C">
        <w:t>)</w:t>
      </w:r>
      <w:r w:rsidR="000348CD" w:rsidRPr="00FA702C">
        <w:t>.</w:t>
      </w:r>
      <w:r w:rsidR="00F453B9" w:rsidRPr="00FA702C">
        <w:t xml:space="preserve"> In terms of education,</w:t>
      </w:r>
      <w:r w:rsidR="000348CD" w:rsidRPr="00FA702C">
        <w:t xml:space="preserve"> 40% of participants had received formal education </w:t>
      </w:r>
      <w:r w:rsidR="008E0297" w:rsidRPr="00FA702C">
        <w:t xml:space="preserve">up to 16 or 18 years </w:t>
      </w:r>
      <w:r w:rsidR="000348CD" w:rsidRPr="00FA702C">
        <w:t xml:space="preserve">or technical training, 49% had a university degree, and 11% a post-graduate degree. </w:t>
      </w:r>
      <w:r w:rsidR="00DA00BD" w:rsidRPr="00FA702C">
        <w:t>F</w:t>
      </w:r>
      <w:r w:rsidR="000348CD" w:rsidRPr="00FA702C">
        <w:t xml:space="preserve">ew participants had lived in their country of residence for </w:t>
      </w:r>
      <w:r w:rsidR="002F33E4" w:rsidRPr="00FA702C">
        <w:t>&lt;</w:t>
      </w:r>
      <w:r w:rsidR="000348CD" w:rsidRPr="00FA702C">
        <w:t>10 years (6%).</w:t>
      </w:r>
      <w:r w:rsidR="00DA00BD" w:rsidRPr="00FA702C">
        <w:t xml:space="preserve"> </w:t>
      </w:r>
      <w:r w:rsidR="00F453B9" w:rsidRPr="00FA702C">
        <w:t xml:space="preserve"> </w:t>
      </w:r>
      <w:r w:rsidR="000348CD" w:rsidRPr="00FA702C">
        <w:t xml:space="preserve"> </w:t>
      </w:r>
    </w:p>
    <w:p w14:paraId="2211372C" w14:textId="686E3B63" w:rsidR="00DA00BD" w:rsidRPr="00FA702C" w:rsidRDefault="00DA00BD" w:rsidP="00DA00BD">
      <w:pPr>
        <w:pStyle w:val="Heading2"/>
      </w:pPr>
      <w:bookmarkStart w:id="13" w:name="_Hlk84343542"/>
      <w:r w:rsidRPr="00FA702C">
        <w:t>Child characteristics</w:t>
      </w:r>
    </w:p>
    <w:p w14:paraId="3E6E4144" w14:textId="4DD8B917" w:rsidR="00266422" w:rsidRPr="00FA702C" w:rsidRDefault="00DA00BD" w:rsidP="00266422">
      <w:r w:rsidRPr="00FA702C">
        <w:t xml:space="preserve">The largest </w:t>
      </w:r>
      <w:r w:rsidR="00F837D0" w:rsidRPr="00FA702C">
        <w:t>CA</w:t>
      </w:r>
      <w:r w:rsidRPr="00FA702C">
        <w:t xml:space="preserve"> group was CHD (n=327; 33%). Other children were diagnosed with Down syndrome (n=</w:t>
      </w:r>
      <w:r w:rsidR="00266422" w:rsidRPr="00FA702C">
        <w:t>262</w:t>
      </w:r>
      <w:r w:rsidRPr="00FA702C">
        <w:t xml:space="preserve">; 26%), </w:t>
      </w:r>
      <w:r w:rsidR="000806F4" w:rsidRPr="00FA702C">
        <w:t xml:space="preserve">a </w:t>
      </w:r>
      <w:r w:rsidRPr="00FA702C">
        <w:t>cleft</w:t>
      </w:r>
      <w:r w:rsidR="00266422" w:rsidRPr="00FA702C">
        <w:t xml:space="preserve"> lip </w:t>
      </w:r>
      <w:r w:rsidRPr="00FA702C">
        <w:t>(n=230; 23%),</w:t>
      </w:r>
      <w:r w:rsidR="00266422" w:rsidRPr="00FA702C">
        <w:t xml:space="preserve"> spina bifida</w:t>
      </w:r>
      <w:r w:rsidRPr="00FA702C">
        <w:t xml:space="preserve"> (n=112; 11%) and Down syndrome with</w:t>
      </w:r>
      <w:r w:rsidR="007718F0" w:rsidRPr="00FA702C">
        <w:t xml:space="preserve"> a</w:t>
      </w:r>
      <w:r w:rsidRPr="00FA702C">
        <w:t xml:space="preserve"> CHD (n=55; 6%).</w:t>
      </w:r>
      <w:r w:rsidR="00266422" w:rsidRPr="00FA702C">
        <w:t xml:space="preserve"> </w:t>
      </w:r>
      <w:r w:rsidR="0059789F" w:rsidRPr="00FA702C">
        <w:t xml:space="preserve">In terms of co-morbidities, </w:t>
      </w:r>
      <w:r w:rsidR="009835AF" w:rsidRPr="00FA702C">
        <w:t>25% of children had another</w:t>
      </w:r>
      <w:r w:rsidR="00F837D0" w:rsidRPr="00FA702C">
        <w:t xml:space="preserve"> CA</w:t>
      </w:r>
      <w:r w:rsidR="009835AF" w:rsidRPr="00FA702C">
        <w:t xml:space="preserve">, and 43% had another health condition. </w:t>
      </w:r>
      <w:r w:rsidR="00266422" w:rsidRPr="00FA702C">
        <w:t xml:space="preserve">The most common age </w:t>
      </w:r>
      <w:r w:rsidRPr="00FA702C">
        <w:t>categor</w:t>
      </w:r>
      <w:r w:rsidR="009835AF" w:rsidRPr="00FA702C">
        <w:t>y</w:t>
      </w:r>
      <w:r w:rsidR="00266422" w:rsidRPr="00FA702C">
        <w:t xml:space="preserve"> </w:t>
      </w:r>
      <w:r w:rsidRPr="00FA702C">
        <w:t>was</w:t>
      </w:r>
      <w:r w:rsidR="00266422" w:rsidRPr="00FA702C">
        <w:t xml:space="preserve"> 1-3 years (35%)</w:t>
      </w:r>
      <w:r w:rsidRPr="00FA702C">
        <w:t xml:space="preserve"> and</w:t>
      </w:r>
      <w:r w:rsidR="00266422" w:rsidRPr="00FA702C">
        <w:t xml:space="preserve"> </w:t>
      </w:r>
      <w:r w:rsidRPr="00FA702C">
        <w:t xml:space="preserve">there </w:t>
      </w:r>
      <w:r w:rsidR="00266422" w:rsidRPr="00FA702C">
        <w:t xml:space="preserve">was a slightly higher proportion of male children (56%). </w:t>
      </w:r>
      <w:r w:rsidR="009835AF" w:rsidRPr="00FA702C">
        <w:t xml:space="preserve">Just over a third of children attended school (36%), whereas 62% were not yet of school age, and 2% were either home-schooled or unable to be schooled due to their health status. </w:t>
      </w:r>
    </w:p>
    <w:bookmarkEnd w:id="11"/>
    <w:bookmarkEnd w:id="13"/>
    <w:p w14:paraId="0F90301C" w14:textId="0820E101" w:rsidR="004C642F" w:rsidRPr="00FA702C" w:rsidRDefault="004C642F" w:rsidP="004C642F">
      <w:pPr>
        <w:pStyle w:val="Heading2"/>
      </w:pPr>
      <w:r w:rsidRPr="00FA702C">
        <w:lastRenderedPageBreak/>
        <w:t>(a) Provision of healthcare</w:t>
      </w:r>
      <w:r w:rsidR="0073323A" w:rsidRPr="00FA702C">
        <w:t xml:space="preserve"> across countries</w:t>
      </w:r>
    </w:p>
    <w:p w14:paraId="15860B86" w14:textId="0C8FE4DE" w:rsidR="008052C7" w:rsidRPr="00FA702C" w:rsidRDefault="008052C7" w:rsidP="008052C7">
      <w:pPr>
        <w:pStyle w:val="Heading3"/>
      </w:pPr>
      <w:r w:rsidRPr="00FA702C">
        <w:t>Cancelled or postponed appointments</w:t>
      </w:r>
    </w:p>
    <w:p w14:paraId="020779BD" w14:textId="39EA9EAF" w:rsidR="008E0552" w:rsidRPr="00FA702C" w:rsidRDefault="0073323A" w:rsidP="004C642F">
      <w:r w:rsidRPr="00FA702C">
        <w:t>C</w:t>
      </w:r>
      <w:r w:rsidR="0015658A" w:rsidRPr="00FA702C">
        <w:t>ancellations</w:t>
      </w:r>
      <w:r w:rsidR="000806F4" w:rsidRPr="00FA702C">
        <w:t xml:space="preserve"> or </w:t>
      </w:r>
      <w:r w:rsidR="0015658A" w:rsidRPr="00FA702C">
        <w:t xml:space="preserve">postponements </w:t>
      </w:r>
      <w:r w:rsidR="00E32223" w:rsidRPr="00FA702C">
        <w:t xml:space="preserve">of routine appointments </w:t>
      </w:r>
      <w:r w:rsidR="0015658A" w:rsidRPr="00FA702C">
        <w:t xml:space="preserve">were reported by </w:t>
      </w:r>
      <w:r w:rsidR="00A2449F" w:rsidRPr="00FA702C">
        <w:t xml:space="preserve">68% </w:t>
      </w:r>
      <w:r w:rsidR="008052C7" w:rsidRPr="00FA702C">
        <w:t>(623/920) o</w:t>
      </w:r>
      <w:r w:rsidR="00A2449F" w:rsidRPr="00FA702C">
        <w:t xml:space="preserve">f </w:t>
      </w:r>
      <w:r w:rsidRPr="00FA702C">
        <w:t xml:space="preserve">the </w:t>
      </w:r>
      <w:r w:rsidR="008D1929" w:rsidRPr="00FA702C">
        <w:t>whole</w:t>
      </w:r>
      <w:r w:rsidRPr="00FA702C">
        <w:t xml:space="preserve"> sample</w:t>
      </w:r>
      <w:r w:rsidR="0015658A" w:rsidRPr="00FA702C">
        <w:t xml:space="preserve">, </w:t>
      </w:r>
      <w:r w:rsidR="00E32223" w:rsidRPr="00FA702C">
        <w:t xml:space="preserve">by </w:t>
      </w:r>
      <w:r w:rsidR="00A2449F" w:rsidRPr="00FA702C">
        <w:t xml:space="preserve">53% </w:t>
      </w:r>
      <w:r w:rsidR="008052C7" w:rsidRPr="00FA702C">
        <w:t xml:space="preserve">(427/803) </w:t>
      </w:r>
      <w:r w:rsidR="0015658A" w:rsidRPr="00FA702C">
        <w:t xml:space="preserve">for </w:t>
      </w:r>
      <w:r w:rsidR="00A2449F" w:rsidRPr="00FA702C">
        <w:t>planned tests or procedures</w:t>
      </w:r>
      <w:r w:rsidR="0015658A" w:rsidRPr="00FA702C">
        <w:t>, and</w:t>
      </w:r>
      <w:r w:rsidR="00A2449F" w:rsidRPr="00FA702C">
        <w:t xml:space="preserve"> </w:t>
      </w:r>
      <w:r w:rsidR="00E32223" w:rsidRPr="00FA702C">
        <w:t xml:space="preserve">by </w:t>
      </w:r>
      <w:r w:rsidR="00A2449F" w:rsidRPr="00FA702C">
        <w:t xml:space="preserve">26% </w:t>
      </w:r>
      <w:r w:rsidR="008052C7" w:rsidRPr="00FA702C">
        <w:t xml:space="preserve">(121/609) </w:t>
      </w:r>
      <w:r w:rsidR="0015658A" w:rsidRPr="00FA702C">
        <w:t xml:space="preserve">for </w:t>
      </w:r>
      <w:r w:rsidR="008052C7" w:rsidRPr="00FA702C">
        <w:t xml:space="preserve">planned </w:t>
      </w:r>
      <w:r w:rsidR="00A2449F" w:rsidRPr="00FA702C">
        <w:t xml:space="preserve">surgeries. </w:t>
      </w:r>
      <w:r w:rsidR="004C642F" w:rsidRPr="00FA702C">
        <w:t xml:space="preserve">The UK </w:t>
      </w:r>
      <w:r w:rsidR="008E6FA5" w:rsidRPr="00FA702C">
        <w:t xml:space="preserve">and Poland </w:t>
      </w:r>
      <w:r w:rsidR="004C642F" w:rsidRPr="00FA702C">
        <w:t>had the largest proportion</w:t>
      </w:r>
      <w:r w:rsidR="008E6FA5" w:rsidRPr="00FA702C">
        <w:t>s</w:t>
      </w:r>
      <w:r w:rsidR="004C642F" w:rsidRPr="00FA702C">
        <w:t xml:space="preserve"> of parents reporting cancelled or</w:t>
      </w:r>
      <w:r w:rsidR="008052C7" w:rsidRPr="00FA702C">
        <w:t xml:space="preserve"> postponed appointments for each category</w:t>
      </w:r>
      <w:r w:rsidR="008E6FA5" w:rsidRPr="00FA702C">
        <w:t xml:space="preserve"> (</w:t>
      </w:r>
      <w:r w:rsidR="00ED2AF6" w:rsidRPr="00FA702C">
        <w:t>Figure 1</w:t>
      </w:r>
      <w:r w:rsidR="008E6FA5" w:rsidRPr="00FA702C">
        <w:t>).</w:t>
      </w:r>
      <w:r w:rsidR="008052C7" w:rsidRPr="00FA702C">
        <w:t xml:space="preserve"> For routine appointments</w:t>
      </w:r>
      <w:r w:rsidR="00224899" w:rsidRPr="00FA702C">
        <w:t xml:space="preserve"> and planned tests/procedures</w:t>
      </w:r>
      <w:r w:rsidR="008052C7" w:rsidRPr="00FA702C">
        <w:t>, proportion</w:t>
      </w:r>
      <w:r w:rsidR="00224899" w:rsidRPr="00FA702C">
        <w:t>s</w:t>
      </w:r>
      <w:r w:rsidR="008052C7" w:rsidRPr="00FA702C">
        <w:t xml:space="preserve"> </w:t>
      </w:r>
      <w:r w:rsidR="00224899" w:rsidRPr="00FA702C">
        <w:t>were</w:t>
      </w:r>
      <w:r w:rsidR="008052C7" w:rsidRPr="00FA702C">
        <w:t xml:space="preserve"> significantly lower in </w:t>
      </w:r>
      <w:r w:rsidR="004C642F" w:rsidRPr="00FA702C">
        <w:t>Germany, Croatia, Belgium</w:t>
      </w:r>
      <w:r w:rsidR="00BD4C9B" w:rsidRPr="00FA702C">
        <w:t>/Netherlands</w:t>
      </w:r>
      <w:r w:rsidR="004C642F" w:rsidRPr="00FA702C">
        <w:t>, and the Other EU group</w:t>
      </w:r>
      <w:r w:rsidR="00224899" w:rsidRPr="00FA702C">
        <w:t xml:space="preserve"> </w:t>
      </w:r>
      <w:r w:rsidR="009E2874" w:rsidRPr="00FA702C">
        <w:t>compared with</w:t>
      </w:r>
      <w:r w:rsidR="00224899" w:rsidRPr="00FA702C">
        <w:t xml:space="preserve"> Poland </w:t>
      </w:r>
      <w:r w:rsidR="004C642F" w:rsidRPr="00FA702C">
        <w:t>(</w:t>
      </w:r>
      <w:r w:rsidR="00ED2AF6" w:rsidRPr="00FA702C">
        <w:t>Table 2</w:t>
      </w:r>
      <w:r w:rsidR="004C642F" w:rsidRPr="00FA702C">
        <w:t xml:space="preserve">).  </w:t>
      </w:r>
      <w:r w:rsidR="00224899" w:rsidRPr="00FA702C">
        <w:t>For planned surgeries,</w:t>
      </w:r>
      <w:r w:rsidR="001F2169" w:rsidRPr="00FA702C">
        <w:t xml:space="preserve"> all countries except the UK </w:t>
      </w:r>
      <w:r w:rsidR="00224899" w:rsidRPr="00FA702C">
        <w:t xml:space="preserve">had a significantly lower proportion </w:t>
      </w:r>
      <w:r w:rsidR="00B76D4D" w:rsidRPr="00FA702C">
        <w:t xml:space="preserve">of cancelled or postponed appointments </w:t>
      </w:r>
      <w:r w:rsidR="00224899" w:rsidRPr="00FA702C">
        <w:t>than Poland</w:t>
      </w:r>
      <w:r w:rsidR="005338A8" w:rsidRPr="00FA702C">
        <w:t xml:space="preserve"> (full regression findings </w:t>
      </w:r>
      <w:r w:rsidR="00D274F6" w:rsidRPr="00FA702C">
        <w:t>are available in the</w:t>
      </w:r>
      <w:r w:rsidR="005338A8" w:rsidRPr="00FA702C">
        <w:t xml:space="preserve"> </w:t>
      </w:r>
      <w:r w:rsidR="00D274F6" w:rsidRPr="00FA702C">
        <w:t>s</w:t>
      </w:r>
      <w:r w:rsidR="005338A8" w:rsidRPr="00FA702C">
        <w:t>upplementary file)</w:t>
      </w:r>
      <w:r w:rsidR="00224899" w:rsidRPr="00FA702C">
        <w:t xml:space="preserve">. </w:t>
      </w:r>
    </w:p>
    <w:p w14:paraId="367BA64F" w14:textId="77777777" w:rsidR="00F2483A" w:rsidRPr="00FA702C" w:rsidRDefault="00F2483A" w:rsidP="00F2483A">
      <w:pPr>
        <w:pStyle w:val="Caption"/>
        <w:keepNext/>
        <w:rPr>
          <w:b w:val="0"/>
        </w:rPr>
      </w:pPr>
      <w:bookmarkStart w:id="14" w:name="_Ref85636885"/>
      <w:r w:rsidRPr="00FA702C">
        <w:t xml:space="preserve">Table </w:t>
      </w:r>
      <w:r w:rsidR="0011204A">
        <w:fldChar w:fldCharType="begin"/>
      </w:r>
      <w:r w:rsidR="0011204A">
        <w:instrText xml:space="preserve"> SEQ Table \* ARABIC </w:instrText>
      </w:r>
      <w:r w:rsidR="0011204A">
        <w:fldChar w:fldCharType="separate"/>
      </w:r>
      <w:r w:rsidRPr="00FA702C">
        <w:rPr>
          <w:noProof/>
        </w:rPr>
        <w:t>2</w:t>
      </w:r>
      <w:r w:rsidR="0011204A">
        <w:rPr>
          <w:noProof/>
        </w:rPr>
        <w:fldChar w:fldCharType="end"/>
      </w:r>
      <w:bookmarkEnd w:id="14"/>
      <w:r w:rsidRPr="00FA702C">
        <w:rPr>
          <w:b w:val="0"/>
        </w:rPr>
        <w:t xml:space="preserve"> Proportion</w:t>
      </w:r>
      <w:r w:rsidRPr="00FA702C">
        <w:rPr>
          <w:rFonts w:cs="Calibri"/>
          <w:b w:val="0"/>
        </w:rPr>
        <w:t xml:space="preserve"> </w:t>
      </w:r>
      <w:r w:rsidRPr="00FA702C">
        <w:rPr>
          <w:b w:val="0"/>
        </w:rPr>
        <w:t>of participants reporting ‘cancelled or postponed’ routine appointments, planned tests or procedures, and planned surgeries, by country.</w:t>
      </w:r>
    </w:p>
    <w:tbl>
      <w:tblPr>
        <w:tblStyle w:val="TableGrid"/>
        <w:tblW w:w="9158" w:type="dxa"/>
        <w:tblBorders>
          <w:insideV w:val="none" w:sz="0" w:space="0" w:color="auto"/>
        </w:tblBorders>
        <w:tblLayout w:type="fixed"/>
        <w:tblLook w:val="04A0" w:firstRow="1" w:lastRow="0" w:firstColumn="1" w:lastColumn="0" w:noHBand="0" w:noVBand="1"/>
      </w:tblPr>
      <w:tblGrid>
        <w:gridCol w:w="2064"/>
        <w:gridCol w:w="1182"/>
        <w:gridCol w:w="1182"/>
        <w:gridCol w:w="1182"/>
        <w:gridCol w:w="1182"/>
        <w:gridCol w:w="1189"/>
        <w:gridCol w:w="1177"/>
      </w:tblGrid>
      <w:tr w:rsidR="00F2483A" w:rsidRPr="00FA702C" w14:paraId="6AE7E1BD" w14:textId="77777777" w:rsidTr="00425BF3">
        <w:trPr>
          <w:trHeight w:val="473"/>
        </w:trPr>
        <w:tc>
          <w:tcPr>
            <w:tcW w:w="2064" w:type="dxa"/>
            <w:vMerge w:val="restart"/>
            <w:tcBorders>
              <w:right w:val="single" w:sz="4" w:space="0" w:color="auto"/>
            </w:tcBorders>
            <w:shd w:val="clear" w:color="auto" w:fill="F2F2F2" w:themeFill="background1" w:themeFillShade="F2"/>
            <w:vAlign w:val="center"/>
          </w:tcPr>
          <w:p w14:paraId="40A7EE0E" w14:textId="77777777" w:rsidR="00F2483A" w:rsidRPr="00FA702C" w:rsidRDefault="00F2483A" w:rsidP="00F2483A">
            <w:pPr>
              <w:rPr>
                <w:rFonts w:cstheme="minorHAnsi"/>
                <w:b/>
                <w:sz w:val="19"/>
                <w:szCs w:val="19"/>
              </w:rPr>
            </w:pPr>
            <w:r w:rsidRPr="00FA702C">
              <w:rPr>
                <w:rFonts w:cstheme="minorHAnsi"/>
                <w:b/>
                <w:sz w:val="19"/>
                <w:szCs w:val="19"/>
              </w:rPr>
              <w:t>Country</w:t>
            </w:r>
          </w:p>
        </w:tc>
        <w:tc>
          <w:tcPr>
            <w:tcW w:w="2364" w:type="dxa"/>
            <w:gridSpan w:val="2"/>
            <w:tcBorders>
              <w:left w:val="single" w:sz="4" w:space="0" w:color="auto"/>
              <w:bottom w:val="nil"/>
              <w:right w:val="single" w:sz="4" w:space="0" w:color="auto"/>
            </w:tcBorders>
            <w:shd w:val="clear" w:color="auto" w:fill="F2F2F2" w:themeFill="background1" w:themeFillShade="F2"/>
            <w:vAlign w:val="center"/>
          </w:tcPr>
          <w:p w14:paraId="05646243" w14:textId="77777777" w:rsidR="00F2483A" w:rsidRPr="00FA702C" w:rsidRDefault="00F2483A" w:rsidP="00F2483A">
            <w:pPr>
              <w:spacing w:line="288" w:lineRule="auto"/>
              <w:jc w:val="center"/>
              <w:rPr>
                <w:rFonts w:cstheme="minorHAnsi"/>
                <w:b/>
                <w:color w:val="000000"/>
                <w:sz w:val="19"/>
                <w:szCs w:val="19"/>
              </w:rPr>
            </w:pPr>
            <w:r w:rsidRPr="00FA702C">
              <w:rPr>
                <w:rFonts w:cstheme="minorHAnsi"/>
                <w:b/>
                <w:color w:val="000000"/>
                <w:sz w:val="19"/>
                <w:szCs w:val="19"/>
              </w:rPr>
              <w:t>Routine appointments</w:t>
            </w:r>
          </w:p>
          <w:p w14:paraId="771A4947" w14:textId="77777777" w:rsidR="00F2483A" w:rsidRPr="00FA702C" w:rsidRDefault="00F2483A" w:rsidP="00F2483A">
            <w:pPr>
              <w:spacing w:line="288" w:lineRule="auto"/>
              <w:jc w:val="center"/>
              <w:rPr>
                <w:rFonts w:cstheme="minorHAnsi"/>
                <w:b/>
                <w:color w:val="000000"/>
                <w:sz w:val="19"/>
                <w:szCs w:val="19"/>
              </w:rPr>
            </w:pPr>
            <w:r w:rsidRPr="00FA702C">
              <w:rPr>
                <w:rFonts w:cstheme="minorHAnsi"/>
                <w:b/>
                <w:color w:val="000000"/>
                <w:sz w:val="19"/>
                <w:szCs w:val="19"/>
              </w:rPr>
              <w:t>(N</w:t>
            </w:r>
            <w:r w:rsidRPr="00FA702C">
              <w:rPr>
                <w:rFonts w:cs="Calibri"/>
                <w:b/>
                <w:color w:val="000000"/>
                <w:sz w:val="19"/>
                <w:szCs w:val="19"/>
              </w:rPr>
              <w:t>†</w:t>
            </w:r>
            <w:r w:rsidRPr="00FA702C">
              <w:rPr>
                <w:rFonts w:cstheme="minorHAnsi"/>
                <w:b/>
                <w:color w:val="000000"/>
                <w:sz w:val="19"/>
                <w:szCs w:val="19"/>
              </w:rPr>
              <w:t>=920)</w:t>
            </w:r>
          </w:p>
        </w:tc>
        <w:tc>
          <w:tcPr>
            <w:tcW w:w="2364" w:type="dxa"/>
            <w:gridSpan w:val="2"/>
            <w:tcBorders>
              <w:left w:val="single" w:sz="4" w:space="0" w:color="auto"/>
              <w:bottom w:val="nil"/>
              <w:right w:val="single" w:sz="4" w:space="0" w:color="auto"/>
            </w:tcBorders>
            <w:shd w:val="clear" w:color="auto" w:fill="F2F2F2" w:themeFill="background1" w:themeFillShade="F2"/>
            <w:vAlign w:val="center"/>
          </w:tcPr>
          <w:p w14:paraId="467A17B0" w14:textId="77777777" w:rsidR="00F2483A" w:rsidRPr="00FA702C" w:rsidRDefault="00F2483A" w:rsidP="00F2483A">
            <w:pPr>
              <w:spacing w:line="288" w:lineRule="auto"/>
              <w:jc w:val="center"/>
              <w:rPr>
                <w:rFonts w:cstheme="minorHAnsi"/>
                <w:b/>
                <w:color w:val="000000"/>
                <w:sz w:val="19"/>
                <w:szCs w:val="19"/>
              </w:rPr>
            </w:pPr>
            <w:r w:rsidRPr="00FA702C">
              <w:rPr>
                <w:rFonts w:cstheme="minorHAnsi"/>
                <w:b/>
                <w:color w:val="000000"/>
                <w:sz w:val="19"/>
                <w:szCs w:val="19"/>
              </w:rPr>
              <w:t>Planned tests or procedures (N</w:t>
            </w:r>
            <w:r w:rsidRPr="00FA702C">
              <w:rPr>
                <w:rFonts w:cs="Calibri"/>
                <w:b/>
                <w:color w:val="000000"/>
                <w:sz w:val="19"/>
                <w:szCs w:val="19"/>
              </w:rPr>
              <w:t>†</w:t>
            </w:r>
            <w:r w:rsidRPr="00FA702C">
              <w:rPr>
                <w:rFonts w:cstheme="minorHAnsi"/>
                <w:b/>
                <w:color w:val="000000"/>
                <w:sz w:val="19"/>
                <w:szCs w:val="19"/>
              </w:rPr>
              <w:t>=803)</w:t>
            </w:r>
          </w:p>
        </w:tc>
        <w:tc>
          <w:tcPr>
            <w:tcW w:w="2366" w:type="dxa"/>
            <w:gridSpan w:val="2"/>
            <w:tcBorders>
              <w:left w:val="single" w:sz="4" w:space="0" w:color="auto"/>
              <w:bottom w:val="nil"/>
            </w:tcBorders>
            <w:shd w:val="clear" w:color="auto" w:fill="F2F2F2" w:themeFill="background1" w:themeFillShade="F2"/>
            <w:vAlign w:val="center"/>
          </w:tcPr>
          <w:p w14:paraId="54EB8E2F" w14:textId="77777777" w:rsidR="00F2483A" w:rsidRPr="00FA702C" w:rsidRDefault="00F2483A" w:rsidP="00F2483A">
            <w:pPr>
              <w:spacing w:line="288" w:lineRule="auto"/>
              <w:jc w:val="center"/>
              <w:rPr>
                <w:rFonts w:cstheme="minorHAnsi"/>
                <w:b/>
                <w:color w:val="000000"/>
                <w:sz w:val="19"/>
                <w:szCs w:val="19"/>
              </w:rPr>
            </w:pPr>
            <w:r w:rsidRPr="00FA702C">
              <w:rPr>
                <w:rFonts w:cstheme="minorHAnsi"/>
                <w:b/>
                <w:color w:val="000000"/>
                <w:sz w:val="19"/>
                <w:szCs w:val="19"/>
              </w:rPr>
              <w:t>Planned surgeries</w:t>
            </w:r>
          </w:p>
          <w:p w14:paraId="6BBA7358" w14:textId="77777777" w:rsidR="00F2483A" w:rsidRPr="00FA702C" w:rsidRDefault="00F2483A" w:rsidP="00F2483A">
            <w:pPr>
              <w:spacing w:line="288" w:lineRule="auto"/>
              <w:jc w:val="center"/>
              <w:rPr>
                <w:rFonts w:cstheme="minorHAnsi"/>
                <w:b/>
                <w:color w:val="000000"/>
                <w:sz w:val="19"/>
                <w:szCs w:val="19"/>
              </w:rPr>
            </w:pPr>
            <w:r w:rsidRPr="00FA702C">
              <w:rPr>
                <w:rFonts w:cstheme="minorHAnsi"/>
                <w:b/>
                <w:color w:val="000000"/>
                <w:sz w:val="19"/>
                <w:szCs w:val="19"/>
              </w:rPr>
              <w:t>(N</w:t>
            </w:r>
            <w:r w:rsidRPr="00FA702C">
              <w:rPr>
                <w:rFonts w:cs="Calibri"/>
                <w:b/>
                <w:color w:val="000000"/>
                <w:sz w:val="19"/>
                <w:szCs w:val="19"/>
              </w:rPr>
              <w:t>†</w:t>
            </w:r>
            <w:r w:rsidRPr="00FA702C">
              <w:rPr>
                <w:rFonts w:cstheme="minorHAnsi"/>
                <w:b/>
                <w:color w:val="000000"/>
                <w:sz w:val="19"/>
                <w:szCs w:val="19"/>
              </w:rPr>
              <w:t>=609)</w:t>
            </w:r>
          </w:p>
        </w:tc>
      </w:tr>
      <w:tr w:rsidR="00425BF3" w:rsidRPr="00FA702C" w14:paraId="33222100" w14:textId="77777777" w:rsidTr="00425BF3">
        <w:trPr>
          <w:trHeight w:val="400"/>
        </w:trPr>
        <w:tc>
          <w:tcPr>
            <w:tcW w:w="2064" w:type="dxa"/>
            <w:vMerge/>
            <w:tcBorders>
              <w:right w:val="single" w:sz="4" w:space="0" w:color="auto"/>
            </w:tcBorders>
            <w:shd w:val="clear" w:color="auto" w:fill="F2F2F2" w:themeFill="background1" w:themeFillShade="F2"/>
          </w:tcPr>
          <w:p w14:paraId="5CCC09B8" w14:textId="77777777" w:rsidR="00425BF3" w:rsidRPr="00FA702C" w:rsidRDefault="00425BF3" w:rsidP="00425BF3">
            <w:pPr>
              <w:spacing w:before="40"/>
              <w:rPr>
                <w:sz w:val="19"/>
                <w:szCs w:val="19"/>
              </w:rPr>
            </w:pPr>
          </w:p>
        </w:tc>
        <w:tc>
          <w:tcPr>
            <w:tcW w:w="1182" w:type="dxa"/>
            <w:tcBorders>
              <w:top w:val="nil"/>
              <w:bottom w:val="nil"/>
            </w:tcBorders>
            <w:shd w:val="clear" w:color="auto" w:fill="F2F2F2" w:themeFill="background1" w:themeFillShade="F2"/>
            <w:vAlign w:val="center"/>
          </w:tcPr>
          <w:p w14:paraId="1A9DADA4" w14:textId="77777777" w:rsidR="00425BF3" w:rsidRPr="00FA702C" w:rsidRDefault="00425BF3" w:rsidP="00425BF3">
            <w:pPr>
              <w:spacing w:line="240" w:lineRule="auto"/>
              <w:jc w:val="center"/>
              <w:rPr>
                <w:rFonts w:cstheme="minorHAnsi"/>
                <w:i/>
                <w:color w:val="000000"/>
                <w:sz w:val="18"/>
                <w:szCs w:val="18"/>
              </w:rPr>
            </w:pPr>
            <w:r w:rsidRPr="00FA702C">
              <w:rPr>
                <w:rFonts w:cstheme="minorHAnsi"/>
                <w:i/>
                <w:color w:val="000000"/>
                <w:sz w:val="18"/>
                <w:szCs w:val="18"/>
              </w:rPr>
              <w:t>Unadjusted</w:t>
            </w:r>
          </w:p>
        </w:tc>
        <w:tc>
          <w:tcPr>
            <w:tcW w:w="1182" w:type="dxa"/>
            <w:tcBorders>
              <w:top w:val="nil"/>
              <w:bottom w:val="nil"/>
              <w:right w:val="single" w:sz="4" w:space="0" w:color="auto"/>
            </w:tcBorders>
            <w:shd w:val="clear" w:color="auto" w:fill="F2F2F2" w:themeFill="background1" w:themeFillShade="F2"/>
            <w:vAlign w:val="center"/>
          </w:tcPr>
          <w:p w14:paraId="2E1B1F3B" w14:textId="77777777" w:rsidR="00425BF3" w:rsidRPr="00FA702C" w:rsidRDefault="00425BF3" w:rsidP="00425BF3">
            <w:pPr>
              <w:spacing w:line="240" w:lineRule="auto"/>
              <w:jc w:val="center"/>
              <w:rPr>
                <w:rFonts w:cstheme="minorHAnsi"/>
                <w:i/>
                <w:color w:val="000000"/>
                <w:sz w:val="18"/>
                <w:szCs w:val="18"/>
              </w:rPr>
            </w:pPr>
            <w:r w:rsidRPr="00FA702C">
              <w:rPr>
                <w:rFonts w:cstheme="minorHAnsi"/>
                <w:i/>
                <w:color w:val="000000"/>
                <w:sz w:val="18"/>
                <w:szCs w:val="18"/>
              </w:rPr>
              <w:t>Adjusted*</w:t>
            </w:r>
          </w:p>
        </w:tc>
        <w:tc>
          <w:tcPr>
            <w:tcW w:w="1182" w:type="dxa"/>
            <w:tcBorders>
              <w:top w:val="nil"/>
              <w:bottom w:val="nil"/>
            </w:tcBorders>
            <w:shd w:val="clear" w:color="auto" w:fill="F2F2F2" w:themeFill="background1" w:themeFillShade="F2"/>
            <w:vAlign w:val="center"/>
          </w:tcPr>
          <w:p w14:paraId="6189EC2E" w14:textId="77777777" w:rsidR="00425BF3" w:rsidRPr="00FA702C" w:rsidRDefault="00425BF3" w:rsidP="00425BF3">
            <w:pPr>
              <w:spacing w:line="240" w:lineRule="auto"/>
              <w:jc w:val="center"/>
              <w:rPr>
                <w:rFonts w:cstheme="minorHAnsi"/>
                <w:i/>
                <w:color w:val="000000"/>
                <w:sz w:val="18"/>
                <w:szCs w:val="18"/>
              </w:rPr>
            </w:pPr>
            <w:r w:rsidRPr="00FA702C">
              <w:rPr>
                <w:rFonts w:cstheme="minorHAnsi"/>
                <w:i/>
                <w:color w:val="000000"/>
                <w:sz w:val="18"/>
                <w:szCs w:val="18"/>
              </w:rPr>
              <w:t>Unadjusted</w:t>
            </w:r>
          </w:p>
        </w:tc>
        <w:tc>
          <w:tcPr>
            <w:tcW w:w="1182" w:type="dxa"/>
            <w:tcBorders>
              <w:top w:val="nil"/>
              <w:bottom w:val="nil"/>
              <w:right w:val="single" w:sz="4" w:space="0" w:color="auto"/>
            </w:tcBorders>
            <w:shd w:val="clear" w:color="auto" w:fill="F2F2F2" w:themeFill="background1" w:themeFillShade="F2"/>
            <w:vAlign w:val="center"/>
          </w:tcPr>
          <w:p w14:paraId="03368113" w14:textId="77777777" w:rsidR="00425BF3" w:rsidRPr="00FA702C" w:rsidRDefault="00425BF3" w:rsidP="00425BF3">
            <w:pPr>
              <w:spacing w:line="240" w:lineRule="auto"/>
              <w:jc w:val="center"/>
              <w:rPr>
                <w:rFonts w:cstheme="minorHAnsi"/>
                <w:color w:val="000000"/>
                <w:sz w:val="18"/>
                <w:szCs w:val="18"/>
              </w:rPr>
            </w:pPr>
            <w:r w:rsidRPr="00FA702C">
              <w:rPr>
                <w:rFonts w:cstheme="minorHAnsi"/>
                <w:i/>
                <w:color w:val="000000"/>
                <w:sz w:val="18"/>
                <w:szCs w:val="18"/>
              </w:rPr>
              <w:t>Adjusted*</w:t>
            </w:r>
          </w:p>
        </w:tc>
        <w:tc>
          <w:tcPr>
            <w:tcW w:w="1189" w:type="dxa"/>
            <w:tcBorders>
              <w:top w:val="nil"/>
              <w:left w:val="single" w:sz="4" w:space="0" w:color="auto"/>
              <w:bottom w:val="nil"/>
            </w:tcBorders>
            <w:shd w:val="clear" w:color="auto" w:fill="F2F2F2" w:themeFill="background1" w:themeFillShade="F2"/>
            <w:vAlign w:val="center"/>
          </w:tcPr>
          <w:p w14:paraId="5D0259A4" w14:textId="3BA72930" w:rsidR="00425BF3" w:rsidRPr="00FA702C" w:rsidRDefault="00425BF3" w:rsidP="00425BF3">
            <w:pPr>
              <w:spacing w:line="240" w:lineRule="auto"/>
              <w:jc w:val="center"/>
              <w:rPr>
                <w:rFonts w:cstheme="minorHAnsi"/>
                <w:color w:val="000000"/>
                <w:sz w:val="18"/>
                <w:szCs w:val="18"/>
              </w:rPr>
            </w:pPr>
            <w:r w:rsidRPr="00FA702C">
              <w:rPr>
                <w:rFonts w:cstheme="minorHAnsi"/>
                <w:i/>
                <w:color w:val="000000"/>
                <w:sz w:val="18"/>
                <w:szCs w:val="18"/>
              </w:rPr>
              <w:t>Unadjusted</w:t>
            </w:r>
          </w:p>
        </w:tc>
        <w:tc>
          <w:tcPr>
            <w:tcW w:w="1177" w:type="dxa"/>
            <w:tcBorders>
              <w:top w:val="nil"/>
              <w:bottom w:val="nil"/>
            </w:tcBorders>
            <w:shd w:val="clear" w:color="auto" w:fill="F2F2F2" w:themeFill="background1" w:themeFillShade="F2"/>
            <w:vAlign w:val="center"/>
          </w:tcPr>
          <w:p w14:paraId="3E35DB12" w14:textId="2B4ACBCF" w:rsidR="00425BF3" w:rsidRPr="00FA702C" w:rsidRDefault="00425BF3" w:rsidP="00425BF3">
            <w:pPr>
              <w:spacing w:line="240" w:lineRule="auto"/>
              <w:jc w:val="center"/>
              <w:rPr>
                <w:rFonts w:cstheme="minorHAnsi"/>
                <w:color w:val="000000"/>
                <w:sz w:val="18"/>
                <w:szCs w:val="18"/>
              </w:rPr>
            </w:pPr>
            <w:r w:rsidRPr="00FA702C">
              <w:rPr>
                <w:rFonts w:cstheme="minorHAnsi"/>
                <w:i/>
                <w:color w:val="000000"/>
                <w:sz w:val="18"/>
                <w:szCs w:val="18"/>
              </w:rPr>
              <w:t>Adjusted*</w:t>
            </w:r>
          </w:p>
        </w:tc>
      </w:tr>
      <w:tr w:rsidR="00425BF3" w:rsidRPr="00FA702C" w14:paraId="44882757" w14:textId="77777777" w:rsidTr="00425BF3">
        <w:trPr>
          <w:trHeight w:val="51"/>
        </w:trPr>
        <w:tc>
          <w:tcPr>
            <w:tcW w:w="2064" w:type="dxa"/>
            <w:vMerge/>
            <w:tcBorders>
              <w:right w:val="single" w:sz="4" w:space="0" w:color="auto"/>
            </w:tcBorders>
            <w:shd w:val="clear" w:color="auto" w:fill="F2F2F2" w:themeFill="background1" w:themeFillShade="F2"/>
          </w:tcPr>
          <w:p w14:paraId="3F58C036" w14:textId="77777777" w:rsidR="00425BF3" w:rsidRPr="00FA702C" w:rsidRDefault="00425BF3" w:rsidP="00425BF3">
            <w:pPr>
              <w:spacing w:before="40"/>
              <w:rPr>
                <w:sz w:val="19"/>
                <w:szCs w:val="19"/>
              </w:rPr>
            </w:pPr>
          </w:p>
        </w:tc>
        <w:tc>
          <w:tcPr>
            <w:tcW w:w="1182" w:type="dxa"/>
            <w:tcBorders>
              <w:top w:val="nil"/>
            </w:tcBorders>
            <w:shd w:val="clear" w:color="auto" w:fill="F2F2F2" w:themeFill="background1" w:themeFillShade="F2"/>
            <w:vAlign w:val="center"/>
          </w:tcPr>
          <w:p w14:paraId="4AD2AED5" w14:textId="77777777" w:rsidR="00425BF3" w:rsidRPr="00FA702C" w:rsidRDefault="00425BF3" w:rsidP="00425BF3">
            <w:pPr>
              <w:spacing w:line="240" w:lineRule="auto"/>
              <w:jc w:val="center"/>
              <w:rPr>
                <w:rFonts w:cstheme="minorHAnsi"/>
                <w:color w:val="000000"/>
                <w:sz w:val="18"/>
                <w:szCs w:val="18"/>
              </w:rPr>
            </w:pPr>
            <w:r w:rsidRPr="00FA702C">
              <w:rPr>
                <w:rFonts w:cstheme="minorHAnsi"/>
                <w:color w:val="000000"/>
                <w:sz w:val="18"/>
                <w:szCs w:val="18"/>
              </w:rPr>
              <w:t>% [95% CI]</w:t>
            </w:r>
          </w:p>
        </w:tc>
        <w:tc>
          <w:tcPr>
            <w:tcW w:w="1182" w:type="dxa"/>
            <w:tcBorders>
              <w:top w:val="nil"/>
              <w:right w:val="single" w:sz="4" w:space="0" w:color="auto"/>
            </w:tcBorders>
            <w:shd w:val="clear" w:color="auto" w:fill="F2F2F2" w:themeFill="background1" w:themeFillShade="F2"/>
            <w:vAlign w:val="center"/>
          </w:tcPr>
          <w:p w14:paraId="0F8A0BB5" w14:textId="77777777" w:rsidR="00425BF3" w:rsidRPr="00FA702C" w:rsidRDefault="00425BF3" w:rsidP="00425BF3">
            <w:pPr>
              <w:spacing w:line="240" w:lineRule="auto"/>
              <w:jc w:val="center"/>
              <w:rPr>
                <w:rFonts w:cstheme="minorHAnsi"/>
                <w:color w:val="000000"/>
                <w:sz w:val="18"/>
                <w:szCs w:val="18"/>
              </w:rPr>
            </w:pPr>
            <w:r w:rsidRPr="00FA702C">
              <w:rPr>
                <w:rFonts w:cstheme="minorHAnsi"/>
                <w:color w:val="000000"/>
                <w:sz w:val="18"/>
                <w:szCs w:val="18"/>
              </w:rPr>
              <w:t>% [95% CI]</w:t>
            </w:r>
          </w:p>
        </w:tc>
        <w:tc>
          <w:tcPr>
            <w:tcW w:w="1182" w:type="dxa"/>
            <w:tcBorders>
              <w:top w:val="nil"/>
            </w:tcBorders>
            <w:shd w:val="clear" w:color="auto" w:fill="F2F2F2" w:themeFill="background1" w:themeFillShade="F2"/>
            <w:vAlign w:val="center"/>
          </w:tcPr>
          <w:p w14:paraId="3DEFC890" w14:textId="77777777" w:rsidR="00425BF3" w:rsidRPr="00FA702C" w:rsidRDefault="00425BF3" w:rsidP="00425BF3">
            <w:pPr>
              <w:spacing w:line="240" w:lineRule="auto"/>
              <w:jc w:val="center"/>
              <w:rPr>
                <w:rFonts w:cstheme="minorHAnsi"/>
                <w:color w:val="000000"/>
                <w:sz w:val="18"/>
                <w:szCs w:val="18"/>
              </w:rPr>
            </w:pPr>
            <w:r w:rsidRPr="00FA702C">
              <w:rPr>
                <w:rFonts w:cstheme="minorHAnsi"/>
                <w:color w:val="000000"/>
                <w:sz w:val="18"/>
                <w:szCs w:val="18"/>
              </w:rPr>
              <w:t>% [95% CI]</w:t>
            </w:r>
          </w:p>
        </w:tc>
        <w:tc>
          <w:tcPr>
            <w:tcW w:w="1182" w:type="dxa"/>
            <w:tcBorders>
              <w:top w:val="nil"/>
              <w:right w:val="single" w:sz="4" w:space="0" w:color="auto"/>
            </w:tcBorders>
            <w:shd w:val="clear" w:color="auto" w:fill="F2F2F2" w:themeFill="background1" w:themeFillShade="F2"/>
            <w:vAlign w:val="center"/>
          </w:tcPr>
          <w:p w14:paraId="32EE23CA" w14:textId="77777777" w:rsidR="00425BF3" w:rsidRPr="00FA702C" w:rsidRDefault="00425BF3" w:rsidP="00425BF3">
            <w:pPr>
              <w:spacing w:line="240" w:lineRule="auto"/>
              <w:jc w:val="center"/>
              <w:rPr>
                <w:rFonts w:cstheme="minorHAnsi"/>
                <w:color w:val="000000"/>
                <w:sz w:val="18"/>
                <w:szCs w:val="18"/>
              </w:rPr>
            </w:pPr>
            <w:r w:rsidRPr="00FA702C">
              <w:rPr>
                <w:rFonts w:cstheme="minorHAnsi"/>
                <w:color w:val="000000"/>
                <w:sz w:val="18"/>
                <w:szCs w:val="18"/>
              </w:rPr>
              <w:t>% [95% CI]</w:t>
            </w:r>
          </w:p>
        </w:tc>
        <w:tc>
          <w:tcPr>
            <w:tcW w:w="1189" w:type="dxa"/>
            <w:tcBorders>
              <w:top w:val="nil"/>
              <w:left w:val="single" w:sz="4" w:space="0" w:color="auto"/>
            </w:tcBorders>
            <w:shd w:val="clear" w:color="auto" w:fill="F2F2F2" w:themeFill="background1" w:themeFillShade="F2"/>
            <w:vAlign w:val="center"/>
          </w:tcPr>
          <w:p w14:paraId="74DFD04D" w14:textId="16E3E99C" w:rsidR="00425BF3" w:rsidRPr="00FA702C" w:rsidRDefault="00425BF3" w:rsidP="00425BF3">
            <w:pPr>
              <w:spacing w:line="240" w:lineRule="auto"/>
              <w:jc w:val="center"/>
              <w:rPr>
                <w:rFonts w:cstheme="minorHAnsi"/>
                <w:color w:val="000000"/>
                <w:sz w:val="18"/>
                <w:szCs w:val="18"/>
              </w:rPr>
            </w:pPr>
            <w:r w:rsidRPr="00FA702C">
              <w:rPr>
                <w:rFonts w:cstheme="minorHAnsi"/>
                <w:color w:val="000000"/>
                <w:sz w:val="18"/>
                <w:szCs w:val="18"/>
              </w:rPr>
              <w:t>% [95% CI]</w:t>
            </w:r>
          </w:p>
        </w:tc>
        <w:tc>
          <w:tcPr>
            <w:tcW w:w="1177" w:type="dxa"/>
            <w:tcBorders>
              <w:top w:val="nil"/>
            </w:tcBorders>
            <w:shd w:val="clear" w:color="auto" w:fill="F2F2F2" w:themeFill="background1" w:themeFillShade="F2"/>
            <w:vAlign w:val="center"/>
          </w:tcPr>
          <w:p w14:paraId="49470498" w14:textId="6F797EDE" w:rsidR="00425BF3" w:rsidRPr="00FA702C" w:rsidRDefault="00425BF3" w:rsidP="00425BF3">
            <w:pPr>
              <w:spacing w:line="240" w:lineRule="auto"/>
              <w:jc w:val="center"/>
              <w:rPr>
                <w:rFonts w:cstheme="minorHAnsi"/>
                <w:color w:val="000000"/>
                <w:sz w:val="18"/>
                <w:szCs w:val="18"/>
              </w:rPr>
            </w:pPr>
            <w:r w:rsidRPr="00FA702C">
              <w:rPr>
                <w:rFonts w:cstheme="minorHAnsi"/>
                <w:color w:val="000000"/>
                <w:sz w:val="18"/>
                <w:szCs w:val="18"/>
              </w:rPr>
              <w:t>% [95% CI]</w:t>
            </w:r>
          </w:p>
        </w:tc>
      </w:tr>
      <w:tr w:rsidR="00425BF3" w:rsidRPr="00FA702C" w14:paraId="64F769D7" w14:textId="77777777" w:rsidTr="00D33039">
        <w:trPr>
          <w:trHeight w:val="7"/>
        </w:trPr>
        <w:tc>
          <w:tcPr>
            <w:tcW w:w="2064" w:type="dxa"/>
            <w:tcBorders>
              <w:right w:val="single" w:sz="4" w:space="0" w:color="auto"/>
            </w:tcBorders>
          </w:tcPr>
          <w:p w14:paraId="6C28D920" w14:textId="0F99835E" w:rsidR="00425BF3" w:rsidRPr="00FA702C" w:rsidRDefault="00425BF3" w:rsidP="00425BF3">
            <w:pPr>
              <w:spacing w:before="40"/>
              <w:rPr>
                <w:sz w:val="19"/>
                <w:szCs w:val="19"/>
              </w:rPr>
            </w:pPr>
            <w:r w:rsidRPr="00FA702C">
              <w:rPr>
                <w:sz w:val="19"/>
                <w:szCs w:val="19"/>
              </w:rPr>
              <w:t>Poland</w:t>
            </w:r>
          </w:p>
        </w:tc>
        <w:tc>
          <w:tcPr>
            <w:tcW w:w="1182" w:type="dxa"/>
          </w:tcPr>
          <w:p w14:paraId="761E8C38" w14:textId="2A02F207"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79 [75-83]</w:t>
            </w:r>
          </w:p>
        </w:tc>
        <w:tc>
          <w:tcPr>
            <w:tcW w:w="1182" w:type="dxa"/>
            <w:tcBorders>
              <w:right w:val="single" w:sz="4" w:space="0" w:color="auto"/>
            </w:tcBorders>
            <w:vAlign w:val="center"/>
          </w:tcPr>
          <w:p w14:paraId="0CF63A41" w14:textId="4E0BB016"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79 [75-83]</w:t>
            </w:r>
          </w:p>
        </w:tc>
        <w:tc>
          <w:tcPr>
            <w:tcW w:w="1182" w:type="dxa"/>
          </w:tcPr>
          <w:p w14:paraId="5D259778" w14:textId="316F2904"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66 [61-70]</w:t>
            </w:r>
          </w:p>
        </w:tc>
        <w:tc>
          <w:tcPr>
            <w:tcW w:w="1182" w:type="dxa"/>
            <w:tcBorders>
              <w:right w:val="single" w:sz="4" w:space="0" w:color="auto"/>
            </w:tcBorders>
            <w:vAlign w:val="center"/>
          </w:tcPr>
          <w:p w14:paraId="0630B7DB" w14:textId="10853CF2"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65 [60-70]</w:t>
            </w:r>
          </w:p>
        </w:tc>
        <w:tc>
          <w:tcPr>
            <w:tcW w:w="1189" w:type="dxa"/>
            <w:tcBorders>
              <w:left w:val="single" w:sz="4" w:space="0" w:color="auto"/>
            </w:tcBorders>
          </w:tcPr>
          <w:p w14:paraId="1609F732" w14:textId="627FD61F"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37 [31-43]</w:t>
            </w:r>
          </w:p>
        </w:tc>
        <w:tc>
          <w:tcPr>
            <w:tcW w:w="1177" w:type="dxa"/>
            <w:vAlign w:val="center"/>
          </w:tcPr>
          <w:p w14:paraId="175CFA34" w14:textId="5D4644AB"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35 [29-41]</w:t>
            </w:r>
          </w:p>
        </w:tc>
      </w:tr>
      <w:tr w:rsidR="00425BF3" w:rsidRPr="00FA702C" w14:paraId="3526B187" w14:textId="77777777" w:rsidTr="00D33039">
        <w:trPr>
          <w:trHeight w:val="7"/>
        </w:trPr>
        <w:tc>
          <w:tcPr>
            <w:tcW w:w="2064" w:type="dxa"/>
            <w:tcBorders>
              <w:right w:val="single" w:sz="4" w:space="0" w:color="auto"/>
            </w:tcBorders>
          </w:tcPr>
          <w:p w14:paraId="365A1291" w14:textId="77777777" w:rsidR="00425BF3" w:rsidRPr="00FA702C" w:rsidRDefault="00425BF3" w:rsidP="00425BF3">
            <w:pPr>
              <w:spacing w:before="40"/>
              <w:rPr>
                <w:sz w:val="19"/>
                <w:szCs w:val="19"/>
              </w:rPr>
            </w:pPr>
            <w:r w:rsidRPr="00FA702C">
              <w:rPr>
                <w:sz w:val="19"/>
                <w:szCs w:val="19"/>
              </w:rPr>
              <w:t>UK</w:t>
            </w:r>
          </w:p>
        </w:tc>
        <w:tc>
          <w:tcPr>
            <w:tcW w:w="1182" w:type="dxa"/>
          </w:tcPr>
          <w:p w14:paraId="388715F9" w14:textId="6BC5330E"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88 [82-94]</w:t>
            </w:r>
          </w:p>
        </w:tc>
        <w:tc>
          <w:tcPr>
            <w:tcW w:w="1182" w:type="dxa"/>
            <w:tcBorders>
              <w:right w:val="single" w:sz="4" w:space="0" w:color="auto"/>
            </w:tcBorders>
            <w:vAlign w:val="center"/>
          </w:tcPr>
          <w:p w14:paraId="3162CE5F" w14:textId="07447F40"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86 [80-93]</w:t>
            </w:r>
          </w:p>
        </w:tc>
        <w:tc>
          <w:tcPr>
            <w:tcW w:w="1182" w:type="dxa"/>
          </w:tcPr>
          <w:p w14:paraId="3693CEFB" w14:textId="69D261BC"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67 [58-76]</w:t>
            </w:r>
          </w:p>
        </w:tc>
        <w:tc>
          <w:tcPr>
            <w:tcW w:w="1182" w:type="dxa"/>
            <w:tcBorders>
              <w:right w:val="single" w:sz="4" w:space="0" w:color="auto"/>
            </w:tcBorders>
            <w:vAlign w:val="center"/>
          </w:tcPr>
          <w:p w14:paraId="5F783D10" w14:textId="46FC5EEF"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67 [57-76]</w:t>
            </w:r>
          </w:p>
        </w:tc>
        <w:tc>
          <w:tcPr>
            <w:tcW w:w="1189" w:type="dxa"/>
            <w:tcBorders>
              <w:left w:val="single" w:sz="4" w:space="0" w:color="auto"/>
            </w:tcBorders>
          </w:tcPr>
          <w:p w14:paraId="22CB6C66" w14:textId="5AD2D768" w:rsidR="00425BF3" w:rsidRPr="00FA702C" w:rsidRDefault="00425BF3" w:rsidP="00425BF3">
            <w:pPr>
              <w:spacing w:before="40"/>
              <w:jc w:val="center"/>
              <w:rPr>
                <w:rFonts w:cstheme="minorHAnsi"/>
                <w:sz w:val="19"/>
                <w:szCs w:val="19"/>
              </w:rPr>
            </w:pPr>
            <w:r w:rsidRPr="00FA702C">
              <w:rPr>
                <w:rFonts w:cstheme="minorHAnsi"/>
                <w:color w:val="000000"/>
                <w:sz w:val="19"/>
                <w:szCs w:val="19"/>
              </w:rPr>
              <w:t>31 [20-41]</w:t>
            </w:r>
          </w:p>
        </w:tc>
        <w:tc>
          <w:tcPr>
            <w:tcW w:w="1177" w:type="dxa"/>
            <w:vAlign w:val="center"/>
          </w:tcPr>
          <w:p w14:paraId="710A59DF" w14:textId="659E8FCA"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33 [22-44]</w:t>
            </w:r>
          </w:p>
        </w:tc>
      </w:tr>
      <w:tr w:rsidR="00425BF3" w:rsidRPr="00FA702C" w14:paraId="55AE7557" w14:textId="77777777" w:rsidTr="00D33039">
        <w:trPr>
          <w:trHeight w:val="7"/>
        </w:trPr>
        <w:tc>
          <w:tcPr>
            <w:tcW w:w="2064" w:type="dxa"/>
            <w:tcBorders>
              <w:right w:val="single" w:sz="4" w:space="0" w:color="auto"/>
            </w:tcBorders>
          </w:tcPr>
          <w:p w14:paraId="72DC3025" w14:textId="77777777" w:rsidR="00425BF3" w:rsidRPr="00FA702C" w:rsidRDefault="00425BF3" w:rsidP="00425BF3">
            <w:pPr>
              <w:spacing w:before="40"/>
              <w:rPr>
                <w:rFonts w:cstheme="minorHAnsi"/>
                <w:sz w:val="19"/>
                <w:szCs w:val="19"/>
              </w:rPr>
            </w:pPr>
            <w:r w:rsidRPr="00FA702C">
              <w:rPr>
                <w:sz w:val="19"/>
                <w:szCs w:val="19"/>
              </w:rPr>
              <w:t>Germany</w:t>
            </w:r>
          </w:p>
        </w:tc>
        <w:tc>
          <w:tcPr>
            <w:tcW w:w="1182" w:type="dxa"/>
          </w:tcPr>
          <w:p w14:paraId="042FFDAC" w14:textId="0EFF1E83"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29 [19-38]</w:t>
            </w:r>
          </w:p>
        </w:tc>
        <w:tc>
          <w:tcPr>
            <w:tcW w:w="1182" w:type="dxa"/>
            <w:tcBorders>
              <w:right w:val="single" w:sz="4" w:space="0" w:color="auto"/>
            </w:tcBorders>
            <w:vAlign w:val="center"/>
          </w:tcPr>
          <w:p w14:paraId="40235746" w14:textId="6C42512B"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31 [21-42]</w:t>
            </w:r>
          </w:p>
        </w:tc>
        <w:tc>
          <w:tcPr>
            <w:tcW w:w="1182" w:type="dxa"/>
          </w:tcPr>
          <w:p w14:paraId="26D7DD37" w14:textId="4730C6B2" w:rsidR="00425BF3" w:rsidRPr="00FA702C" w:rsidRDefault="00425BF3" w:rsidP="00425BF3">
            <w:pPr>
              <w:spacing w:before="40"/>
              <w:rPr>
                <w:rFonts w:cstheme="minorHAnsi"/>
                <w:color w:val="000000"/>
                <w:sz w:val="19"/>
                <w:szCs w:val="19"/>
              </w:rPr>
            </w:pPr>
            <w:r w:rsidRPr="00FA702C">
              <w:rPr>
                <w:rFonts w:cstheme="minorHAnsi"/>
                <w:color w:val="000000"/>
                <w:sz w:val="19"/>
                <w:szCs w:val="19"/>
              </w:rPr>
              <w:t xml:space="preserve"> </w:t>
            </w:r>
            <w:r w:rsidR="00FD39F8" w:rsidRPr="00FA702C">
              <w:rPr>
                <w:rFonts w:cstheme="minorHAnsi"/>
                <w:color w:val="000000"/>
                <w:sz w:val="19"/>
                <w:szCs w:val="19"/>
              </w:rPr>
              <w:t xml:space="preserve"> </w:t>
            </w:r>
            <w:r w:rsidRPr="00FA702C">
              <w:rPr>
                <w:rFonts w:cstheme="minorHAnsi"/>
                <w:color w:val="000000"/>
                <w:sz w:val="19"/>
                <w:szCs w:val="19"/>
              </w:rPr>
              <w:t>16 [8-24]</w:t>
            </w:r>
          </w:p>
        </w:tc>
        <w:tc>
          <w:tcPr>
            <w:tcW w:w="1182" w:type="dxa"/>
            <w:tcBorders>
              <w:right w:val="single" w:sz="4" w:space="0" w:color="auto"/>
            </w:tcBorders>
            <w:vAlign w:val="center"/>
          </w:tcPr>
          <w:p w14:paraId="424E5714" w14:textId="3543800B"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18 [9-27]</w:t>
            </w:r>
          </w:p>
        </w:tc>
        <w:tc>
          <w:tcPr>
            <w:tcW w:w="1189" w:type="dxa"/>
            <w:tcBorders>
              <w:left w:val="single" w:sz="4" w:space="0" w:color="auto"/>
            </w:tcBorders>
          </w:tcPr>
          <w:p w14:paraId="526F7AC6" w14:textId="7993F69E" w:rsidR="00425BF3" w:rsidRPr="00FA702C" w:rsidRDefault="00425BF3" w:rsidP="00425BF3">
            <w:pPr>
              <w:spacing w:before="40"/>
              <w:jc w:val="center"/>
              <w:rPr>
                <w:rFonts w:cstheme="minorHAnsi"/>
                <w:sz w:val="19"/>
                <w:szCs w:val="19"/>
              </w:rPr>
            </w:pPr>
            <w:r w:rsidRPr="00FA702C">
              <w:rPr>
                <w:rFonts w:cstheme="minorHAnsi"/>
                <w:color w:val="000000"/>
                <w:sz w:val="19"/>
                <w:szCs w:val="19"/>
              </w:rPr>
              <w:t>7 [1-14]</w:t>
            </w:r>
          </w:p>
        </w:tc>
        <w:tc>
          <w:tcPr>
            <w:tcW w:w="1177" w:type="dxa"/>
            <w:vAlign w:val="center"/>
          </w:tcPr>
          <w:p w14:paraId="19C5D5F9" w14:textId="3C68F652"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8 [1-15]</w:t>
            </w:r>
          </w:p>
        </w:tc>
      </w:tr>
      <w:tr w:rsidR="00425BF3" w:rsidRPr="00FA702C" w14:paraId="5C0FDCAE" w14:textId="77777777" w:rsidTr="00D33039">
        <w:trPr>
          <w:trHeight w:val="7"/>
        </w:trPr>
        <w:tc>
          <w:tcPr>
            <w:tcW w:w="2064" w:type="dxa"/>
            <w:tcBorders>
              <w:right w:val="single" w:sz="4" w:space="0" w:color="auto"/>
            </w:tcBorders>
          </w:tcPr>
          <w:p w14:paraId="20D87A2D" w14:textId="77777777" w:rsidR="00425BF3" w:rsidRPr="00FA702C" w:rsidRDefault="00425BF3" w:rsidP="00425BF3">
            <w:pPr>
              <w:spacing w:before="40"/>
              <w:rPr>
                <w:rFonts w:cstheme="minorHAnsi"/>
                <w:sz w:val="19"/>
                <w:szCs w:val="19"/>
              </w:rPr>
            </w:pPr>
            <w:r w:rsidRPr="00FA702C">
              <w:rPr>
                <w:sz w:val="19"/>
                <w:szCs w:val="19"/>
              </w:rPr>
              <w:t>Croatia</w:t>
            </w:r>
          </w:p>
        </w:tc>
        <w:tc>
          <w:tcPr>
            <w:tcW w:w="1182" w:type="dxa"/>
          </w:tcPr>
          <w:p w14:paraId="2BD3D595" w14:textId="21BE896C"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46 [34-58]</w:t>
            </w:r>
          </w:p>
        </w:tc>
        <w:tc>
          <w:tcPr>
            <w:tcW w:w="1182" w:type="dxa"/>
            <w:tcBorders>
              <w:right w:val="single" w:sz="4" w:space="0" w:color="auto"/>
            </w:tcBorders>
            <w:vAlign w:val="center"/>
          </w:tcPr>
          <w:p w14:paraId="78B588AC" w14:textId="25AAC1B6"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44 [32-56]</w:t>
            </w:r>
          </w:p>
        </w:tc>
        <w:tc>
          <w:tcPr>
            <w:tcW w:w="1182" w:type="dxa"/>
          </w:tcPr>
          <w:p w14:paraId="67491CA0" w14:textId="22D635EA"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36 [23-49]</w:t>
            </w:r>
          </w:p>
        </w:tc>
        <w:tc>
          <w:tcPr>
            <w:tcW w:w="1182" w:type="dxa"/>
            <w:tcBorders>
              <w:right w:val="single" w:sz="4" w:space="0" w:color="auto"/>
            </w:tcBorders>
            <w:vAlign w:val="center"/>
          </w:tcPr>
          <w:p w14:paraId="7ADC26EC" w14:textId="0EDF20D6"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36 [23-49]</w:t>
            </w:r>
          </w:p>
        </w:tc>
        <w:tc>
          <w:tcPr>
            <w:tcW w:w="1189" w:type="dxa"/>
            <w:tcBorders>
              <w:left w:val="single" w:sz="4" w:space="0" w:color="auto"/>
            </w:tcBorders>
          </w:tcPr>
          <w:p w14:paraId="6ACE3527" w14:textId="20FB6884" w:rsidR="00425BF3" w:rsidRPr="00FA702C" w:rsidRDefault="00425BF3" w:rsidP="00425BF3">
            <w:pPr>
              <w:spacing w:before="40"/>
              <w:jc w:val="center"/>
              <w:rPr>
                <w:rFonts w:cstheme="minorHAnsi"/>
                <w:sz w:val="19"/>
                <w:szCs w:val="19"/>
              </w:rPr>
            </w:pPr>
            <w:r w:rsidRPr="00FA702C">
              <w:rPr>
                <w:rFonts w:cstheme="minorHAnsi"/>
                <w:color w:val="000000"/>
                <w:sz w:val="19"/>
                <w:szCs w:val="19"/>
              </w:rPr>
              <w:t>14 [3-24]</w:t>
            </w:r>
          </w:p>
        </w:tc>
        <w:tc>
          <w:tcPr>
            <w:tcW w:w="1177" w:type="dxa"/>
            <w:vAlign w:val="center"/>
          </w:tcPr>
          <w:p w14:paraId="03D9F81B" w14:textId="67E56153"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13 [3-24]</w:t>
            </w:r>
          </w:p>
        </w:tc>
      </w:tr>
      <w:tr w:rsidR="00425BF3" w:rsidRPr="00FA702C" w14:paraId="17B8166F" w14:textId="77777777" w:rsidTr="00D33039">
        <w:trPr>
          <w:trHeight w:val="7"/>
        </w:trPr>
        <w:tc>
          <w:tcPr>
            <w:tcW w:w="2064" w:type="dxa"/>
            <w:tcBorders>
              <w:right w:val="single" w:sz="4" w:space="0" w:color="auto"/>
            </w:tcBorders>
          </w:tcPr>
          <w:p w14:paraId="6791D3E1" w14:textId="77777777" w:rsidR="00425BF3" w:rsidRPr="00FA702C" w:rsidRDefault="00425BF3" w:rsidP="00425BF3">
            <w:pPr>
              <w:spacing w:before="40"/>
              <w:rPr>
                <w:rFonts w:cstheme="minorHAnsi"/>
                <w:sz w:val="19"/>
                <w:szCs w:val="19"/>
              </w:rPr>
            </w:pPr>
            <w:r w:rsidRPr="00FA702C">
              <w:rPr>
                <w:sz w:val="19"/>
                <w:szCs w:val="19"/>
              </w:rPr>
              <w:t>Italy</w:t>
            </w:r>
          </w:p>
        </w:tc>
        <w:tc>
          <w:tcPr>
            <w:tcW w:w="1182" w:type="dxa"/>
          </w:tcPr>
          <w:p w14:paraId="607A4251" w14:textId="65D39108"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69 [57-81]</w:t>
            </w:r>
          </w:p>
        </w:tc>
        <w:tc>
          <w:tcPr>
            <w:tcW w:w="1182" w:type="dxa"/>
            <w:tcBorders>
              <w:right w:val="single" w:sz="4" w:space="0" w:color="auto"/>
            </w:tcBorders>
            <w:vAlign w:val="center"/>
          </w:tcPr>
          <w:p w14:paraId="4D4F06A0" w14:textId="006FBE9F"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70 [58-82]</w:t>
            </w:r>
          </w:p>
        </w:tc>
        <w:tc>
          <w:tcPr>
            <w:tcW w:w="1182" w:type="dxa"/>
          </w:tcPr>
          <w:p w14:paraId="6BBE02DC" w14:textId="59F07DA7"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52 [38-66]</w:t>
            </w:r>
          </w:p>
        </w:tc>
        <w:tc>
          <w:tcPr>
            <w:tcW w:w="1182" w:type="dxa"/>
            <w:tcBorders>
              <w:right w:val="single" w:sz="4" w:space="0" w:color="auto"/>
            </w:tcBorders>
            <w:vAlign w:val="center"/>
          </w:tcPr>
          <w:p w14:paraId="7380B0D9" w14:textId="7A1149BB"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54 [40-68]</w:t>
            </w:r>
          </w:p>
        </w:tc>
        <w:tc>
          <w:tcPr>
            <w:tcW w:w="1189" w:type="dxa"/>
            <w:tcBorders>
              <w:left w:val="single" w:sz="4" w:space="0" w:color="auto"/>
            </w:tcBorders>
          </w:tcPr>
          <w:p w14:paraId="2B0D69A6" w14:textId="04467CFA" w:rsidR="00425BF3" w:rsidRPr="00FA702C" w:rsidRDefault="00425BF3" w:rsidP="00425BF3">
            <w:pPr>
              <w:spacing w:before="40"/>
              <w:jc w:val="center"/>
              <w:rPr>
                <w:rFonts w:cstheme="minorHAnsi"/>
                <w:sz w:val="19"/>
                <w:szCs w:val="19"/>
              </w:rPr>
            </w:pPr>
            <w:r w:rsidRPr="00FA702C">
              <w:rPr>
                <w:rFonts w:cstheme="minorHAnsi"/>
                <w:color w:val="000000"/>
                <w:sz w:val="19"/>
                <w:szCs w:val="19"/>
              </w:rPr>
              <w:t>9 [1-18]</w:t>
            </w:r>
          </w:p>
        </w:tc>
        <w:tc>
          <w:tcPr>
            <w:tcW w:w="1177" w:type="dxa"/>
            <w:vAlign w:val="center"/>
          </w:tcPr>
          <w:p w14:paraId="3C9ABFAD" w14:textId="1F3547FB"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11 [0-20]</w:t>
            </w:r>
          </w:p>
        </w:tc>
      </w:tr>
      <w:tr w:rsidR="00425BF3" w:rsidRPr="00FA702C" w14:paraId="09D5D485" w14:textId="77777777" w:rsidTr="00D33039">
        <w:trPr>
          <w:trHeight w:val="7"/>
        </w:trPr>
        <w:tc>
          <w:tcPr>
            <w:tcW w:w="2064" w:type="dxa"/>
            <w:tcBorders>
              <w:right w:val="single" w:sz="4" w:space="0" w:color="auto"/>
            </w:tcBorders>
          </w:tcPr>
          <w:p w14:paraId="0C4157D9" w14:textId="77777777" w:rsidR="00425BF3" w:rsidRPr="00FA702C" w:rsidRDefault="00425BF3" w:rsidP="00425BF3">
            <w:pPr>
              <w:spacing w:before="40"/>
              <w:rPr>
                <w:rFonts w:cstheme="minorHAnsi"/>
                <w:sz w:val="19"/>
                <w:szCs w:val="19"/>
              </w:rPr>
            </w:pPr>
            <w:r w:rsidRPr="00FA702C">
              <w:rPr>
                <w:sz w:val="19"/>
                <w:szCs w:val="19"/>
              </w:rPr>
              <w:t>Belgium/Netherlands</w:t>
            </w:r>
          </w:p>
        </w:tc>
        <w:tc>
          <w:tcPr>
            <w:tcW w:w="1182" w:type="dxa"/>
          </w:tcPr>
          <w:p w14:paraId="41D3EA29" w14:textId="5A1734C2"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34 [23-46]</w:t>
            </w:r>
          </w:p>
        </w:tc>
        <w:tc>
          <w:tcPr>
            <w:tcW w:w="1182" w:type="dxa"/>
            <w:tcBorders>
              <w:right w:val="single" w:sz="4" w:space="0" w:color="auto"/>
            </w:tcBorders>
            <w:vAlign w:val="center"/>
          </w:tcPr>
          <w:p w14:paraId="79CB07EC" w14:textId="474FE8BE"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39 [27-51]</w:t>
            </w:r>
          </w:p>
        </w:tc>
        <w:tc>
          <w:tcPr>
            <w:tcW w:w="1182" w:type="dxa"/>
          </w:tcPr>
          <w:p w14:paraId="7CFBF18D" w14:textId="5FA09AF0" w:rsidR="00425BF3" w:rsidRPr="00FA702C" w:rsidRDefault="00FD39F8" w:rsidP="00FD39F8">
            <w:pPr>
              <w:spacing w:before="40"/>
              <w:rPr>
                <w:rFonts w:cstheme="minorHAnsi"/>
                <w:color w:val="000000"/>
                <w:sz w:val="19"/>
                <w:szCs w:val="19"/>
              </w:rPr>
            </w:pPr>
            <w:r w:rsidRPr="00FA702C">
              <w:rPr>
                <w:rFonts w:cstheme="minorHAnsi"/>
                <w:color w:val="000000"/>
                <w:sz w:val="19"/>
                <w:szCs w:val="19"/>
              </w:rPr>
              <w:t xml:space="preserve">  </w:t>
            </w:r>
            <w:r w:rsidR="00425BF3" w:rsidRPr="00FA702C">
              <w:rPr>
                <w:rFonts w:cstheme="minorHAnsi"/>
                <w:color w:val="000000"/>
                <w:sz w:val="19"/>
                <w:szCs w:val="19"/>
              </w:rPr>
              <w:t>20 [9-31]</w:t>
            </w:r>
          </w:p>
        </w:tc>
        <w:tc>
          <w:tcPr>
            <w:tcW w:w="1182" w:type="dxa"/>
            <w:tcBorders>
              <w:right w:val="single" w:sz="4" w:space="0" w:color="auto"/>
            </w:tcBorders>
            <w:vAlign w:val="center"/>
          </w:tcPr>
          <w:p w14:paraId="686EA222" w14:textId="2F64C1D4"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23 [11-34]</w:t>
            </w:r>
          </w:p>
        </w:tc>
        <w:tc>
          <w:tcPr>
            <w:tcW w:w="1189" w:type="dxa"/>
            <w:tcBorders>
              <w:left w:val="single" w:sz="4" w:space="0" w:color="auto"/>
            </w:tcBorders>
          </w:tcPr>
          <w:p w14:paraId="774EF28D" w14:textId="476CB749" w:rsidR="00425BF3" w:rsidRPr="00FA702C" w:rsidRDefault="00425BF3" w:rsidP="00425BF3">
            <w:pPr>
              <w:spacing w:before="40"/>
              <w:jc w:val="center"/>
              <w:rPr>
                <w:rFonts w:cstheme="minorHAnsi"/>
                <w:sz w:val="19"/>
                <w:szCs w:val="19"/>
              </w:rPr>
            </w:pPr>
            <w:r w:rsidRPr="00FA702C">
              <w:rPr>
                <w:rFonts w:cstheme="minorHAnsi"/>
                <w:color w:val="000000"/>
                <w:sz w:val="19"/>
                <w:szCs w:val="19"/>
              </w:rPr>
              <w:t>17 [7-27]</w:t>
            </w:r>
          </w:p>
        </w:tc>
        <w:tc>
          <w:tcPr>
            <w:tcW w:w="1177" w:type="dxa"/>
            <w:vAlign w:val="center"/>
          </w:tcPr>
          <w:p w14:paraId="2ABC0342" w14:textId="30C03A1F"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16 [6-25]</w:t>
            </w:r>
          </w:p>
        </w:tc>
      </w:tr>
      <w:tr w:rsidR="00425BF3" w:rsidRPr="00FA702C" w14:paraId="3BB19F95" w14:textId="77777777" w:rsidTr="00D33039">
        <w:trPr>
          <w:trHeight w:val="7"/>
        </w:trPr>
        <w:tc>
          <w:tcPr>
            <w:tcW w:w="2064" w:type="dxa"/>
            <w:tcBorders>
              <w:bottom w:val="single" w:sz="4" w:space="0" w:color="auto"/>
              <w:right w:val="single" w:sz="4" w:space="0" w:color="auto"/>
            </w:tcBorders>
          </w:tcPr>
          <w:p w14:paraId="6B46A81D" w14:textId="77777777" w:rsidR="00425BF3" w:rsidRPr="00FA702C" w:rsidRDefault="00425BF3" w:rsidP="00425BF3">
            <w:pPr>
              <w:spacing w:before="40"/>
              <w:rPr>
                <w:rFonts w:cstheme="minorHAnsi"/>
                <w:sz w:val="19"/>
                <w:szCs w:val="19"/>
              </w:rPr>
            </w:pPr>
            <w:proofErr w:type="gramStart"/>
            <w:r w:rsidRPr="00FA702C">
              <w:rPr>
                <w:sz w:val="19"/>
                <w:szCs w:val="19"/>
              </w:rPr>
              <w:t>Other</w:t>
            </w:r>
            <w:proofErr w:type="gramEnd"/>
            <w:r w:rsidRPr="00FA702C">
              <w:rPr>
                <w:sz w:val="19"/>
                <w:szCs w:val="19"/>
              </w:rPr>
              <w:t xml:space="preserve"> EU</w:t>
            </w:r>
          </w:p>
        </w:tc>
        <w:tc>
          <w:tcPr>
            <w:tcW w:w="1182" w:type="dxa"/>
            <w:tcBorders>
              <w:bottom w:val="single" w:sz="4" w:space="0" w:color="auto"/>
            </w:tcBorders>
          </w:tcPr>
          <w:p w14:paraId="10AC4A69" w14:textId="59827F7E"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56 [46-67]</w:t>
            </w:r>
          </w:p>
        </w:tc>
        <w:tc>
          <w:tcPr>
            <w:tcW w:w="1182" w:type="dxa"/>
            <w:tcBorders>
              <w:bottom w:val="single" w:sz="4" w:space="0" w:color="auto"/>
              <w:right w:val="single" w:sz="4" w:space="0" w:color="auto"/>
            </w:tcBorders>
            <w:vAlign w:val="center"/>
          </w:tcPr>
          <w:p w14:paraId="3CAF6AF2" w14:textId="7E61E281"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57 [47-67]</w:t>
            </w:r>
          </w:p>
        </w:tc>
        <w:tc>
          <w:tcPr>
            <w:tcW w:w="1182" w:type="dxa"/>
            <w:tcBorders>
              <w:bottom w:val="single" w:sz="4" w:space="0" w:color="auto"/>
            </w:tcBorders>
          </w:tcPr>
          <w:p w14:paraId="30A6A6B9" w14:textId="0C3B77FC"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43 [32-53]</w:t>
            </w:r>
          </w:p>
        </w:tc>
        <w:tc>
          <w:tcPr>
            <w:tcW w:w="1182" w:type="dxa"/>
            <w:tcBorders>
              <w:bottom w:val="single" w:sz="4" w:space="0" w:color="auto"/>
              <w:right w:val="single" w:sz="4" w:space="0" w:color="auto"/>
            </w:tcBorders>
            <w:vAlign w:val="center"/>
          </w:tcPr>
          <w:p w14:paraId="0456D4C3" w14:textId="6076C19B"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43 [32-53]</w:t>
            </w:r>
          </w:p>
        </w:tc>
        <w:tc>
          <w:tcPr>
            <w:tcW w:w="1189" w:type="dxa"/>
            <w:tcBorders>
              <w:left w:val="single" w:sz="4" w:space="0" w:color="auto"/>
              <w:bottom w:val="single" w:sz="4" w:space="0" w:color="auto"/>
            </w:tcBorders>
          </w:tcPr>
          <w:p w14:paraId="122CF03E" w14:textId="46EE46F4" w:rsidR="00425BF3" w:rsidRPr="00FA702C" w:rsidRDefault="00425BF3" w:rsidP="00425BF3">
            <w:pPr>
              <w:spacing w:before="40"/>
              <w:jc w:val="center"/>
              <w:rPr>
                <w:rFonts w:cstheme="minorHAnsi"/>
                <w:sz w:val="19"/>
                <w:szCs w:val="19"/>
              </w:rPr>
            </w:pPr>
            <w:r w:rsidRPr="00FA702C">
              <w:rPr>
                <w:rFonts w:cstheme="minorHAnsi"/>
                <w:color w:val="000000"/>
                <w:sz w:val="19"/>
                <w:szCs w:val="19"/>
              </w:rPr>
              <w:t>12 [4-19]</w:t>
            </w:r>
          </w:p>
        </w:tc>
        <w:tc>
          <w:tcPr>
            <w:tcW w:w="1177" w:type="dxa"/>
            <w:tcBorders>
              <w:bottom w:val="single" w:sz="4" w:space="0" w:color="auto"/>
            </w:tcBorders>
            <w:vAlign w:val="center"/>
          </w:tcPr>
          <w:p w14:paraId="6109453A" w14:textId="3E24CAD8" w:rsidR="00425BF3" w:rsidRPr="00FA702C" w:rsidRDefault="00425BF3" w:rsidP="00425BF3">
            <w:pPr>
              <w:spacing w:before="40"/>
              <w:jc w:val="center"/>
              <w:rPr>
                <w:rFonts w:cstheme="minorHAnsi"/>
                <w:color w:val="000000"/>
                <w:sz w:val="19"/>
                <w:szCs w:val="19"/>
              </w:rPr>
            </w:pPr>
            <w:r w:rsidRPr="00FA702C">
              <w:rPr>
                <w:rFonts w:cstheme="minorHAnsi"/>
                <w:color w:val="000000"/>
                <w:sz w:val="19"/>
                <w:szCs w:val="19"/>
              </w:rPr>
              <w:t>12 [4-20]</w:t>
            </w:r>
          </w:p>
        </w:tc>
      </w:tr>
      <w:tr w:rsidR="00425BF3" w:rsidRPr="00FA702C" w14:paraId="60789000" w14:textId="77777777" w:rsidTr="00425BF3">
        <w:trPr>
          <w:trHeight w:val="7"/>
        </w:trPr>
        <w:tc>
          <w:tcPr>
            <w:tcW w:w="9158" w:type="dxa"/>
            <w:gridSpan w:val="7"/>
            <w:tcBorders>
              <w:left w:val="nil"/>
              <w:bottom w:val="nil"/>
              <w:right w:val="nil"/>
            </w:tcBorders>
          </w:tcPr>
          <w:p w14:paraId="2843E4FB" w14:textId="77777777" w:rsidR="00425BF3" w:rsidRPr="00FA702C" w:rsidRDefault="00425BF3" w:rsidP="00060F6A">
            <w:pPr>
              <w:spacing w:line="240" w:lineRule="auto"/>
              <w:rPr>
                <w:rFonts w:cstheme="minorHAnsi"/>
                <w:sz w:val="18"/>
                <w:szCs w:val="19"/>
              </w:rPr>
            </w:pPr>
            <w:r w:rsidRPr="00FA702C">
              <w:rPr>
                <w:rFonts w:cstheme="minorHAnsi"/>
                <w:sz w:val="18"/>
                <w:szCs w:val="19"/>
              </w:rPr>
              <w:t xml:space="preserve">†Total number of participants excluding ‘not applicable’ responses. Missing data: routine appointments (9 participants), planned tests or procedures (8 participants), planned surgeries (5 participants). </w:t>
            </w:r>
          </w:p>
          <w:p w14:paraId="4FB44075" w14:textId="44F5B385" w:rsidR="00425BF3" w:rsidRPr="00FA702C" w:rsidRDefault="00425BF3" w:rsidP="00060F6A">
            <w:pPr>
              <w:spacing w:line="240" w:lineRule="auto"/>
              <w:rPr>
                <w:rFonts w:cstheme="minorHAnsi"/>
                <w:sz w:val="18"/>
                <w:szCs w:val="19"/>
              </w:rPr>
            </w:pPr>
            <w:r w:rsidRPr="00FA702C">
              <w:rPr>
                <w:rFonts w:cstheme="minorHAnsi"/>
                <w:sz w:val="18"/>
                <w:szCs w:val="19"/>
              </w:rPr>
              <w:t>*Adjusted by congenital anomaly type, parental age, and education level.</w:t>
            </w:r>
          </w:p>
          <w:p w14:paraId="5119A916" w14:textId="5B97C10C" w:rsidR="00425BF3" w:rsidRPr="00FA702C" w:rsidRDefault="00425BF3" w:rsidP="00060F6A">
            <w:pPr>
              <w:spacing w:line="240" w:lineRule="auto"/>
              <w:rPr>
                <w:rFonts w:cstheme="minorHAnsi"/>
                <w:color w:val="000000"/>
                <w:sz w:val="19"/>
                <w:szCs w:val="19"/>
              </w:rPr>
            </w:pPr>
            <w:r w:rsidRPr="00FA702C">
              <w:rPr>
                <w:rFonts w:cstheme="minorHAnsi"/>
                <w:color w:val="000000"/>
                <w:sz w:val="18"/>
                <w:szCs w:val="19"/>
              </w:rPr>
              <w:t>CI = confidence intervals</w:t>
            </w:r>
          </w:p>
        </w:tc>
      </w:tr>
    </w:tbl>
    <w:p w14:paraId="095A60C0" w14:textId="2445A5AE" w:rsidR="00865844" w:rsidRPr="00FA702C" w:rsidRDefault="00865844" w:rsidP="006D2FEF">
      <w:pPr>
        <w:pStyle w:val="Heading3"/>
        <w:spacing w:before="240"/>
      </w:pPr>
      <w:r w:rsidRPr="00FA702C">
        <w:t>Virtual appointments (by telephone or online)</w:t>
      </w:r>
    </w:p>
    <w:p w14:paraId="63E89C66" w14:textId="2A9CE75A" w:rsidR="00050982" w:rsidRPr="00FA702C" w:rsidRDefault="00865844" w:rsidP="00050982">
      <w:r w:rsidRPr="00FA702C">
        <w:t xml:space="preserve">Overall, 61% </w:t>
      </w:r>
      <w:r w:rsidR="00B7652B" w:rsidRPr="00FA702C">
        <w:t xml:space="preserve">(544/891) </w:t>
      </w:r>
      <w:r w:rsidRPr="00FA702C">
        <w:t xml:space="preserve">of participants reported </w:t>
      </w:r>
      <w:r w:rsidR="00FE4432" w:rsidRPr="00FA702C">
        <w:t xml:space="preserve">that their child’s </w:t>
      </w:r>
      <w:r w:rsidRPr="00FA702C">
        <w:t xml:space="preserve">face-to-face appointments </w:t>
      </w:r>
      <w:r w:rsidR="00FE4432" w:rsidRPr="00FA702C">
        <w:t xml:space="preserve">had been </w:t>
      </w:r>
      <w:r w:rsidRPr="00FA702C">
        <w:t xml:space="preserve">rescheduled as virtual appointments. </w:t>
      </w:r>
      <w:r w:rsidR="00155C37" w:rsidRPr="00FA702C">
        <w:t>This proportion was highest in the UK (87%), significantly higher than in Poland (71%). In all</w:t>
      </w:r>
      <w:r w:rsidRPr="00FA702C">
        <w:t xml:space="preserve"> other countries th</w:t>
      </w:r>
      <w:r w:rsidR="00155C37" w:rsidRPr="00FA702C">
        <w:t>is</w:t>
      </w:r>
      <w:r w:rsidRPr="00FA702C">
        <w:t xml:space="preserve"> proportion was significantly lower </w:t>
      </w:r>
      <w:r w:rsidR="00155C37" w:rsidRPr="00FA702C">
        <w:t xml:space="preserve">than Poland </w:t>
      </w:r>
      <w:r w:rsidRPr="00FA702C">
        <w:t>(</w:t>
      </w:r>
      <w:r w:rsidR="00ED2AF6" w:rsidRPr="00FA702C">
        <w:t>Table 3</w:t>
      </w:r>
      <w:r w:rsidRPr="00FA702C">
        <w:t xml:space="preserve">). </w:t>
      </w:r>
      <w:bookmarkStart w:id="15" w:name="_Ref85792262"/>
    </w:p>
    <w:p w14:paraId="6064201D" w14:textId="2C80B883" w:rsidR="0012097A" w:rsidRPr="00FA702C" w:rsidRDefault="0012097A" w:rsidP="00050982"/>
    <w:p w14:paraId="61335407" w14:textId="5B684E5F" w:rsidR="0012097A" w:rsidRPr="00FA702C" w:rsidRDefault="0012097A" w:rsidP="00050982"/>
    <w:p w14:paraId="4B936874" w14:textId="77777777" w:rsidR="0012097A" w:rsidRPr="00FA702C" w:rsidRDefault="0012097A" w:rsidP="00050982"/>
    <w:p w14:paraId="126720B2" w14:textId="685A1BC7" w:rsidR="00F2483A" w:rsidRPr="00FA702C" w:rsidRDefault="00F2483A" w:rsidP="00050982">
      <w:pPr>
        <w:pStyle w:val="Caption"/>
      </w:pPr>
      <w:bookmarkStart w:id="16" w:name="_Hlk101878384"/>
      <w:r w:rsidRPr="00FA702C">
        <w:lastRenderedPageBreak/>
        <w:t xml:space="preserve">Table </w:t>
      </w:r>
      <w:r w:rsidR="0011204A">
        <w:fldChar w:fldCharType="begin"/>
      </w:r>
      <w:r w:rsidR="0011204A">
        <w:instrText xml:space="preserve"> SEQ Table \* ARABIC </w:instrText>
      </w:r>
      <w:r w:rsidR="0011204A">
        <w:fldChar w:fldCharType="separate"/>
      </w:r>
      <w:r w:rsidRPr="00FA702C">
        <w:rPr>
          <w:noProof/>
        </w:rPr>
        <w:t>3</w:t>
      </w:r>
      <w:r w:rsidR="0011204A">
        <w:rPr>
          <w:noProof/>
        </w:rPr>
        <w:fldChar w:fldCharType="end"/>
      </w:r>
      <w:bookmarkEnd w:id="15"/>
      <w:r w:rsidRPr="00FA702C">
        <w:t xml:space="preserve"> </w:t>
      </w:r>
      <w:r w:rsidRPr="00FA702C">
        <w:rPr>
          <w:b w:val="0"/>
        </w:rPr>
        <w:t>Proportion* of participants reporting appointments rescheduled as virtual, virtual appointments rated as ‘poor’, and problems accessing medication, by country.</w:t>
      </w:r>
    </w:p>
    <w:tbl>
      <w:tblPr>
        <w:tblStyle w:val="TableGrid"/>
        <w:tblW w:w="9818" w:type="dxa"/>
        <w:tblLayout w:type="fixed"/>
        <w:tblLook w:val="04A0" w:firstRow="1" w:lastRow="0" w:firstColumn="1" w:lastColumn="0" w:noHBand="0" w:noVBand="1"/>
      </w:tblPr>
      <w:tblGrid>
        <w:gridCol w:w="2044"/>
        <w:gridCol w:w="1319"/>
        <w:gridCol w:w="1175"/>
        <w:gridCol w:w="1318"/>
        <w:gridCol w:w="1320"/>
        <w:gridCol w:w="1466"/>
        <w:gridCol w:w="1176"/>
      </w:tblGrid>
      <w:tr w:rsidR="00F2483A" w:rsidRPr="00FA702C" w14:paraId="019CBB4D" w14:textId="77777777" w:rsidTr="00693673">
        <w:trPr>
          <w:trHeight w:val="477"/>
        </w:trPr>
        <w:tc>
          <w:tcPr>
            <w:tcW w:w="2044" w:type="dxa"/>
            <w:vMerge w:val="restart"/>
            <w:tcBorders>
              <w:right w:val="single" w:sz="4" w:space="0" w:color="auto"/>
            </w:tcBorders>
            <w:shd w:val="clear" w:color="auto" w:fill="F2F2F2" w:themeFill="background1" w:themeFillShade="F2"/>
            <w:vAlign w:val="center"/>
          </w:tcPr>
          <w:bookmarkEnd w:id="16"/>
          <w:p w14:paraId="195DFCEC" w14:textId="77777777" w:rsidR="00F2483A" w:rsidRPr="00FA702C" w:rsidRDefault="00F2483A" w:rsidP="00F2483A">
            <w:pPr>
              <w:rPr>
                <w:rFonts w:cstheme="minorHAnsi"/>
                <w:b/>
                <w:sz w:val="19"/>
                <w:szCs w:val="19"/>
              </w:rPr>
            </w:pPr>
            <w:r w:rsidRPr="00FA702C">
              <w:rPr>
                <w:rFonts w:cstheme="minorHAnsi"/>
                <w:b/>
                <w:sz w:val="19"/>
                <w:szCs w:val="19"/>
              </w:rPr>
              <w:t>Country</w:t>
            </w:r>
          </w:p>
        </w:tc>
        <w:tc>
          <w:tcPr>
            <w:tcW w:w="2494" w:type="dxa"/>
            <w:gridSpan w:val="2"/>
            <w:tcBorders>
              <w:left w:val="single" w:sz="4" w:space="0" w:color="auto"/>
              <w:bottom w:val="nil"/>
              <w:right w:val="single" w:sz="4" w:space="0" w:color="auto"/>
            </w:tcBorders>
            <w:shd w:val="clear" w:color="auto" w:fill="F2F2F2" w:themeFill="background1" w:themeFillShade="F2"/>
            <w:vAlign w:val="center"/>
          </w:tcPr>
          <w:p w14:paraId="45BC9C50" w14:textId="77777777" w:rsidR="00F2483A" w:rsidRPr="00FA702C" w:rsidRDefault="00F2483A" w:rsidP="00F2483A">
            <w:pPr>
              <w:spacing w:line="288" w:lineRule="auto"/>
              <w:jc w:val="center"/>
              <w:rPr>
                <w:rFonts w:cstheme="minorHAnsi"/>
                <w:b/>
                <w:color w:val="000000"/>
                <w:sz w:val="19"/>
                <w:szCs w:val="19"/>
              </w:rPr>
            </w:pPr>
            <w:r w:rsidRPr="00FA702C">
              <w:rPr>
                <w:rFonts w:cstheme="minorHAnsi"/>
                <w:b/>
                <w:color w:val="000000"/>
                <w:sz w:val="19"/>
                <w:szCs w:val="19"/>
              </w:rPr>
              <w:t>Appointments rescheduled as virtual (N</w:t>
            </w:r>
            <w:r w:rsidRPr="00FA702C">
              <w:rPr>
                <w:rFonts w:cs="Calibri"/>
                <w:b/>
                <w:color w:val="000000"/>
                <w:sz w:val="19"/>
                <w:szCs w:val="19"/>
              </w:rPr>
              <w:t>†</w:t>
            </w:r>
            <w:r w:rsidRPr="00FA702C">
              <w:rPr>
                <w:rFonts w:cstheme="minorHAnsi"/>
                <w:b/>
                <w:color w:val="000000"/>
                <w:sz w:val="19"/>
                <w:szCs w:val="19"/>
              </w:rPr>
              <w:t>=891)</w:t>
            </w:r>
          </w:p>
        </w:tc>
        <w:tc>
          <w:tcPr>
            <w:tcW w:w="2638" w:type="dxa"/>
            <w:gridSpan w:val="2"/>
            <w:tcBorders>
              <w:left w:val="single" w:sz="4" w:space="0" w:color="auto"/>
              <w:bottom w:val="nil"/>
              <w:right w:val="single" w:sz="4" w:space="0" w:color="auto"/>
            </w:tcBorders>
            <w:shd w:val="clear" w:color="auto" w:fill="F2F2F2" w:themeFill="background1" w:themeFillShade="F2"/>
            <w:vAlign w:val="center"/>
          </w:tcPr>
          <w:p w14:paraId="6FC573D7" w14:textId="77777777" w:rsidR="00F2483A" w:rsidRPr="00FA702C" w:rsidDel="00E02A88" w:rsidRDefault="00F2483A" w:rsidP="00F2483A">
            <w:pPr>
              <w:spacing w:line="288" w:lineRule="auto"/>
              <w:jc w:val="center"/>
              <w:rPr>
                <w:rFonts w:cstheme="minorHAnsi"/>
                <w:b/>
                <w:color w:val="000000"/>
                <w:sz w:val="19"/>
                <w:szCs w:val="19"/>
              </w:rPr>
            </w:pPr>
            <w:r w:rsidRPr="00FA702C">
              <w:rPr>
                <w:rFonts w:cstheme="minorHAnsi"/>
                <w:b/>
                <w:color w:val="000000"/>
                <w:sz w:val="19"/>
                <w:szCs w:val="19"/>
              </w:rPr>
              <w:t>Virtual appointments rated as ‘poor’ (N</w:t>
            </w:r>
            <w:r w:rsidRPr="00FA702C">
              <w:rPr>
                <w:rFonts w:cs="Calibri"/>
                <w:b/>
                <w:color w:val="000000"/>
                <w:sz w:val="19"/>
                <w:szCs w:val="19"/>
              </w:rPr>
              <w:t>†</w:t>
            </w:r>
            <w:r w:rsidRPr="00FA702C">
              <w:rPr>
                <w:rFonts w:cstheme="minorHAnsi"/>
                <w:b/>
                <w:color w:val="000000"/>
                <w:sz w:val="19"/>
                <w:szCs w:val="19"/>
              </w:rPr>
              <w:t>=552)</w:t>
            </w:r>
          </w:p>
        </w:tc>
        <w:tc>
          <w:tcPr>
            <w:tcW w:w="2640" w:type="dxa"/>
            <w:gridSpan w:val="2"/>
            <w:tcBorders>
              <w:left w:val="single" w:sz="4" w:space="0" w:color="auto"/>
              <w:bottom w:val="nil"/>
            </w:tcBorders>
            <w:shd w:val="clear" w:color="auto" w:fill="F2F2F2" w:themeFill="background1" w:themeFillShade="F2"/>
            <w:vAlign w:val="center"/>
          </w:tcPr>
          <w:p w14:paraId="04F9E397" w14:textId="77777777" w:rsidR="00F2483A" w:rsidRPr="00FA702C" w:rsidDel="00E02A88" w:rsidRDefault="00F2483A" w:rsidP="00F2483A">
            <w:pPr>
              <w:spacing w:line="288" w:lineRule="auto"/>
              <w:jc w:val="center"/>
              <w:rPr>
                <w:rFonts w:cstheme="minorHAnsi"/>
                <w:b/>
                <w:color w:val="000000"/>
                <w:sz w:val="19"/>
                <w:szCs w:val="19"/>
              </w:rPr>
            </w:pPr>
            <w:r w:rsidRPr="00FA702C">
              <w:rPr>
                <w:rFonts w:cstheme="minorHAnsi"/>
                <w:b/>
                <w:color w:val="000000"/>
                <w:sz w:val="19"/>
                <w:szCs w:val="19"/>
              </w:rPr>
              <w:t>Problems accessing medication (N</w:t>
            </w:r>
            <w:r w:rsidRPr="00FA702C">
              <w:rPr>
                <w:rFonts w:cs="Calibri"/>
                <w:b/>
                <w:color w:val="000000"/>
                <w:sz w:val="19"/>
                <w:szCs w:val="19"/>
              </w:rPr>
              <w:t>†</w:t>
            </w:r>
            <w:r w:rsidRPr="00FA702C">
              <w:rPr>
                <w:rFonts w:cstheme="minorHAnsi"/>
                <w:b/>
                <w:color w:val="000000"/>
                <w:sz w:val="19"/>
                <w:szCs w:val="19"/>
              </w:rPr>
              <w:t>=713)</w:t>
            </w:r>
          </w:p>
        </w:tc>
      </w:tr>
      <w:tr w:rsidR="00F2483A" w:rsidRPr="00FA702C" w14:paraId="3105C6A5" w14:textId="77777777" w:rsidTr="00693673">
        <w:trPr>
          <w:trHeight w:val="412"/>
        </w:trPr>
        <w:tc>
          <w:tcPr>
            <w:tcW w:w="2044" w:type="dxa"/>
            <w:vMerge/>
            <w:tcBorders>
              <w:right w:val="single" w:sz="4" w:space="0" w:color="auto"/>
            </w:tcBorders>
            <w:shd w:val="clear" w:color="auto" w:fill="F2F2F2" w:themeFill="background1" w:themeFillShade="F2"/>
          </w:tcPr>
          <w:p w14:paraId="74CA2939" w14:textId="77777777" w:rsidR="00F2483A" w:rsidRPr="00FA702C" w:rsidRDefault="00F2483A" w:rsidP="00F2483A">
            <w:pPr>
              <w:spacing w:before="40"/>
              <w:rPr>
                <w:sz w:val="19"/>
                <w:szCs w:val="19"/>
              </w:rPr>
            </w:pPr>
          </w:p>
        </w:tc>
        <w:tc>
          <w:tcPr>
            <w:tcW w:w="1319" w:type="dxa"/>
            <w:tcBorders>
              <w:top w:val="nil"/>
              <w:left w:val="nil"/>
              <w:bottom w:val="nil"/>
              <w:right w:val="nil"/>
            </w:tcBorders>
            <w:shd w:val="clear" w:color="auto" w:fill="F2F2F2" w:themeFill="background1" w:themeFillShade="F2"/>
            <w:vAlign w:val="center"/>
          </w:tcPr>
          <w:p w14:paraId="0A9C6F04" w14:textId="77777777" w:rsidR="00F2483A" w:rsidRPr="00FA702C" w:rsidRDefault="00F2483A" w:rsidP="00F2483A">
            <w:pPr>
              <w:spacing w:line="240" w:lineRule="auto"/>
              <w:jc w:val="center"/>
              <w:rPr>
                <w:rFonts w:cstheme="minorHAnsi"/>
                <w:i/>
                <w:color w:val="000000"/>
                <w:sz w:val="18"/>
                <w:szCs w:val="18"/>
              </w:rPr>
            </w:pPr>
            <w:r w:rsidRPr="00FA702C">
              <w:rPr>
                <w:rFonts w:cstheme="minorHAnsi"/>
                <w:i/>
                <w:color w:val="000000"/>
                <w:sz w:val="18"/>
                <w:szCs w:val="18"/>
              </w:rPr>
              <w:t>Unadjusted</w:t>
            </w:r>
          </w:p>
        </w:tc>
        <w:tc>
          <w:tcPr>
            <w:tcW w:w="1174" w:type="dxa"/>
            <w:tcBorders>
              <w:top w:val="nil"/>
              <w:left w:val="nil"/>
              <w:bottom w:val="nil"/>
              <w:right w:val="single" w:sz="4" w:space="0" w:color="auto"/>
            </w:tcBorders>
            <w:shd w:val="clear" w:color="auto" w:fill="F2F2F2" w:themeFill="background1" w:themeFillShade="F2"/>
            <w:vAlign w:val="center"/>
          </w:tcPr>
          <w:p w14:paraId="2E5B9C7C" w14:textId="77777777" w:rsidR="00F2483A" w:rsidRPr="00FA702C" w:rsidRDefault="00F2483A" w:rsidP="00F2483A">
            <w:pPr>
              <w:spacing w:line="240" w:lineRule="auto"/>
              <w:jc w:val="center"/>
              <w:rPr>
                <w:rFonts w:cstheme="minorHAnsi"/>
                <w:color w:val="000000"/>
                <w:sz w:val="18"/>
                <w:szCs w:val="18"/>
              </w:rPr>
            </w:pPr>
            <w:r w:rsidRPr="00FA702C">
              <w:rPr>
                <w:rFonts w:cstheme="minorHAnsi"/>
                <w:i/>
                <w:color w:val="000000"/>
                <w:sz w:val="18"/>
                <w:szCs w:val="18"/>
              </w:rPr>
              <w:t>Adjusted*</w:t>
            </w:r>
          </w:p>
        </w:tc>
        <w:tc>
          <w:tcPr>
            <w:tcW w:w="1318" w:type="dxa"/>
            <w:tcBorders>
              <w:top w:val="nil"/>
              <w:left w:val="nil"/>
              <w:bottom w:val="nil"/>
              <w:right w:val="nil"/>
            </w:tcBorders>
            <w:shd w:val="clear" w:color="auto" w:fill="F2F2F2" w:themeFill="background1" w:themeFillShade="F2"/>
            <w:vAlign w:val="center"/>
          </w:tcPr>
          <w:p w14:paraId="0B8F0516" w14:textId="77777777" w:rsidR="00F2483A" w:rsidRPr="00FA702C" w:rsidRDefault="00F2483A" w:rsidP="00F2483A">
            <w:pPr>
              <w:spacing w:line="240" w:lineRule="auto"/>
              <w:jc w:val="center"/>
              <w:rPr>
                <w:rFonts w:cstheme="minorHAnsi"/>
                <w:i/>
                <w:color w:val="000000"/>
                <w:sz w:val="18"/>
                <w:szCs w:val="18"/>
              </w:rPr>
            </w:pPr>
            <w:r w:rsidRPr="00FA702C">
              <w:rPr>
                <w:rFonts w:cstheme="minorHAnsi"/>
                <w:i/>
                <w:color w:val="000000"/>
                <w:sz w:val="18"/>
                <w:szCs w:val="18"/>
              </w:rPr>
              <w:t>Unadjusted</w:t>
            </w:r>
          </w:p>
        </w:tc>
        <w:tc>
          <w:tcPr>
            <w:tcW w:w="1319" w:type="dxa"/>
            <w:tcBorders>
              <w:top w:val="nil"/>
              <w:left w:val="nil"/>
              <w:bottom w:val="nil"/>
              <w:right w:val="single" w:sz="4" w:space="0" w:color="auto"/>
            </w:tcBorders>
            <w:shd w:val="clear" w:color="auto" w:fill="F2F2F2" w:themeFill="background1" w:themeFillShade="F2"/>
            <w:vAlign w:val="center"/>
          </w:tcPr>
          <w:p w14:paraId="08C2CDC6" w14:textId="77777777" w:rsidR="00F2483A" w:rsidRPr="00FA702C" w:rsidRDefault="00F2483A" w:rsidP="00F2483A">
            <w:pPr>
              <w:spacing w:line="240" w:lineRule="auto"/>
              <w:jc w:val="center"/>
              <w:rPr>
                <w:rFonts w:cstheme="minorHAnsi"/>
                <w:color w:val="000000"/>
                <w:sz w:val="18"/>
                <w:szCs w:val="18"/>
              </w:rPr>
            </w:pPr>
            <w:r w:rsidRPr="00FA702C">
              <w:rPr>
                <w:rFonts w:cstheme="minorHAnsi"/>
                <w:i/>
                <w:color w:val="000000"/>
                <w:sz w:val="18"/>
                <w:szCs w:val="18"/>
              </w:rPr>
              <w:t>Adjusted*</w:t>
            </w:r>
          </w:p>
        </w:tc>
        <w:tc>
          <w:tcPr>
            <w:tcW w:w="1466" w:type="dxa"/>
            <w:tcBorders>
              <w:top w:val="nil"/>
              <w:left w:val="nil"/>
              <w:bottom w:val="nil"/>
              <w:right w:val="nil"/>
            </w:tcBorders>
            <w:shd w:val="clear" w:color="auto" w:fill="F2F2F2" w:themeFill="background1" w:themeFillShade="F2"/>
            <w:vAlign w:val="center"/>
          </w:tcPr>
          <w:p w14:paraId="345CE1EC" w14:textId="77777777" w:rsidR="00F2483A" w:rsidRPr="00FA702C" w:rsidRDefault="00F2483A" w:rsidP="00F2483A">
            <w:pPr>
              <w:spacing w:line="240" w:lineRule="auto"/>
              <w:jc w:val="center"/>
              <w:rPr>
                <w:rFonts w:cstheme="minorHAnsi"/>
                <w:i/>
                <w:color w:val="000000"/>
                <w:sz w:val="18"/>
                <w:szCs w:val="18"/>
              </w:rPr>
            </w:pPr>
            <w:r w:rsidRPr="00FA702C">
              <w:rPr>
                <w:rFonts w:cstheme="minorHAnsi"/>
                <w:i/>
                <w:color w:val="000000"/>
                <w:sz w:val="18"/>
                <w:szCs w:val="18"/>
              </w:rPr>
              <w:t>Unadjusted</w:t>
            </w:r>
          </w:p>
        </w:tc>
        <w:tc>
          <w:tcPr>
            <w:tcW w:w="1173" w:type="dxa"/>
            <w:tcBorders>
              <w:top w:val="nil"/>
              <w:left w:val="nil"/>
              <w:bottom w:val="nil"/>
            </w:tcBorders>
            <w:shd w:val="clear" w:color="auto" w:fill="F2F2F2" w:themeFill="background1" w:themeFillShade="F2"/>
            <w:vAlign w:val="center"/>
          </w:tcPr>
          <w:p w14:paraId="6A53EF07" w14:textId="77777777" w:rsidR="00F2483A" w:rsidRPr="00FA702C" w:rsidRDefault="00F2483A" w:rsidP="00F2483A">
            <w:pPr>
              <w:spacing w:line="240" w:lineRule="auto"/>
              <w:jc w:val="center"/>
              <w:rPr>
                <w:rFonts w:cstheme="minorHAnsi"/>
                <w:color w:val="000000"/>
                <w:sz w:val="18"/>
                <w:szCs w:val="18"/>
              </w:rPr>
            </w:pPr>
            <w:r w:rsidRPr="00FA702C">
              <w:rPr>
                <w:rFonts w:cstheme="minorHAnsi"/>
                <w:i/>
                <w:color w:val="000000"/>
                <w:sz w:val="18"/>
                <w:szCs w:val="18"/>
              </w:rPr>
              <w:t>Adjusted*</w:t>
            </w:r>
          </w:p>
        </w:tc>
      </w:tr>
      <w:tr w:rsidR="00F2483A" w:rsidRPr="00FA702C" w14:paraId="405BED46" w14:textId="77777777" w:rsidTr="00693673">
        <w:trPr>
          <w:trHeight w:val="6"/>
        </w:trPr>
        <w:tc>
          <w:tcPr>
            <w:tcW w:w="2044" w:type="dxa"/>
            <w:vMerge/>
            <w:tcBorders>
              <w:right w:val="single" w:sz="4" w:space="0" w:color="auto"/>
            </w:tcBorders>
            <w:shd w:val="clear" w:color="auto" w:fill="F2F2F2" w:themeFill="background1" w:themeFillShade="F2"/>
          </w:tcPr>
          <w:p w14:paraId="45A27F62" w14:textId="77777777" w:rsidR="00F2483A" w:rsidRPr="00FA702C" w:rsidRDefault="00F2483A" w:rsidP="00F2483A">
            <w:pPr>
              <w:spacing w:before="40"/>
              <w:rPr>
                <w:sz w:val="19"/>
                <w:szCs w:val="19"/>
              </w:rPr>
            </w:pPr>
          </w:p>
        </w:tc>
        <w:tc>
          <w:tcPr>
            <w:tcW w:w="1319" w:type="dxa"/>
            <w:tcBorders>
              <w:top w:val="nil"/>
              <w:left w:val="nil"/>
              <w:right w:val="nil"/>
            </w:tcBorders>
            <w:shd w:val="clear" w:color="auto" w:fill="F2F2F2" w:themeFill="background1" w:themeFillShade="F2"/>
          </w:tcPr>
          <w:p w14:paraId="05FDAB78" w14:textId="77777777" w:rsidR="00F2483A" w:rsidRPr="00FA702C" w:rsidRDefault="00F2483A" w:rsidP="00F2483A">
            <w:pPr>
              <w:spacing w:line="240" w:lineRule="auto"/>
              <w:jc w:val="center"/>
              <w:rPr>
                <w:rFonts w:cstheme="minorHAnsi"/>
                <w:color w:val="000000"/>
                <w:sz w:val="18"/>
                <w:szCs w:val="18"/>
              </w:rPr>
            </w:pPr>
            <w:r w:rsidRPr="00FA702C">
              <w:rPr>
                <w:rFonts w:cstheme="minorHAnsi"/>
                <w:color w:val="000000"/>
                <w:sz w:val="18"/>
                <w:szCs w:val="18"/>
              </w:rPr>
              <w:t>% [95% CI]</w:t>
            </w:r>
          </w:p>
        </w:tc>
        <w:tc>
          <w:tcPr>
            <w:tcW w:w="1174" w:type="dxa"/>
            <w:tcBorders>
              <w:top w:val="nil"/>
              <w:left w:val="nil"/>
              <w:right w:val="single" w:sz="4" w:space="0" w:color="auto"/>
            </w:tcBorders>
            <w:shd w:val="clear" w:color="auto" w:fill="F2F2F2" w:themeFill="background1" w:themeFillShade="F2"/>
            <w:vAlign w:val="center"/>
          </w:tcPr>
          <w:p w14:paraId="6FA7DE67" w14:textId="77777777" w:rsidR="00F2483A" w:rsidRPr="00FA702C" w:rsidRDefault="00F2483A" w:rsidP="00F2483A">
            <w:pPr>
              <w:spacing w:line="240" w:lineRule="auto"/>
              <w:jc w:val="center"/>
              <w:rPr>
                <w:rFonts w:cstheme="minorHAnsi"/>
                <w:color w:val="000000"/>
                <w:sz w:val="18"/>
                <w:szCs w:val="18"/>
              </w:rPr>
            </w:pPr>
            <w:r w:rsidRPr="00FA702C">
              <w:rPr>
                <w:rFonts w:cstheme="minorHAnsi"/>
                <w:color w:val="000000"/>
                <w:sz w:val="18"/>
                <w:szCs w:val="18"/>
              </w:rPr>
              <w:t>% [95% CI]</w:t>
            </w:r>
          </w:p>
        </w:tc>
        <w:tc>
          <w:tcPr>
            <w:tcW w:w="1318" w:type="dxa"/>
            <w:tcBorders>
              <w:top w:val="nil"/>
              <w:left w:val="nil"/>
              <w:right w:val="nil"/>
            </w:tcBorders>
            <w:shd w:val="clear" w:color="auto" w:fill="F2F2F2" w:themeFill="background1" w:themeFillShade="F2"/>
          </w:tcPr>
          <w:p w14:paraId="160BFE05" w14:textId="77777777" w:rsidR="00F2483A" w:rsidRPr="00FA702C" w:rsidRDefault="00F2483A" w:rsidP="00F2483A">
            <w:pPr>
              <w:spacing w:line="240" w:lineRule="auto"/>
              <w:jc w:val="center"/>
              <w:rPr>
                <w:rFonts w:cstheme="minorHAnsi"/>
                <w:color w:val="000000"/>
                <w:sz w:val="18"/>
                <w:szCs w:val="18"/>
              </w:rPr>
            </w:pPr>
            <w:r w:rsidRPr="00FA702C">
              <w:rPr>
                <w:rFonts w:cstheme="minorHAnsi"/>
                <w:color w:val="000000"/>
                <w:sz w:val="18"/>
                <w:szCs w:val="18"/>
              </w:rPr>
              <w:t>% [95% CI]</w:t>
            </w:r>
          </w:p>
        </w:tc>
        <w:tc>
          <w:tcPr>
            <w:tcW w:w="1319" w:type="dxa"/>
            <w:tcBorders>
              <w:top w:val="nil"/>
              <w:left w:val="nil"/>
              <w:right w:val="single" w:sz="4" w:space="0" w:color="auto"/>
            </w:tcBorders>
            <w:shd w:val="clear" w:color="auto" w:fill="F2F2F2" w:themeFill="background1" w:themeFillShade="F2"/>
            <w:vAlign w:val="center"/>
          </w:tcPr>
          <w:p w14:paraId="651CCF2B" w14:textId="77777777" w:rsidR="00F2483A" w:rsidRPr="00FA702C" w:rsidRDefault="00F2483A" w:rsidP="00F2483A">
            <w:pPr>
              <w:spacing w:line="240" w:lineRule="auto"/>
              <w:jc w:val="center"/>
              <w:rPr>
                <w:rFonts w:cstheme="minorHAnsi"/>
                <w:color w:val="000000"/>
                <w:sz w:val="18"/>
                <w:szCs w:val="18"/>
              </w:rPr>
            </w:pPr>
            <w:r w:rsidRPr="00FA702C">
              <w:rPr>
                <w:rFonts w:cstheme="minorHAnsi"/>
                <w:color w:val="000000"/>
                <w:sz w:val="18"/>
                <w:szCs w:val="18"/>
              </w:rPr>
              <w:t>% [95% CI]</w:t>
            </w:r>
          </w:p>
        </w:tc>
        <w:tc>
          <w:tcPr>
            <w:tcW w:w="1466" w:type="dxa"/>
            <w:tcBorders>
              <w:top w:val="nil"/>
              <w:left w:val="nil"/>
              <w:right w:val="nil"/>
            </w:tcBorders>
            <w:shd w:val="clear" w:color="auto" w:fill="F2F2F2" w:themeFill="background1" w:themeFillShade="F2"/>
          </w:tcPr>
          <w:p w14:paraId="1D449E28" w14:textId="77777777" w:rsidR="00F2483A" w:rsidRPr="00FA702C" w:rsidRDefault="00F2483A" w:rsidP="00F2483A">
            <w:pPr>
              <w:spacing w:line="240" w:lineRule="auto"/>
              <w:jc w:val="center"/>
              <w:rPr>
                <w:rFonts w:cstheme="minorHAnsi"/>
                <w:color w:val="000000"/>
                <w:sz w:val="18"/>
                <w:szCs w:val="18"/>
              </w:rPr>
            </w:pPr>
            <w:r w:rsidRPr="00FA702C">
              <w:rPr>
                <w:rFonts w:cstheme="minorHAnsi"/>
                <w:color w:val="000000"/>
                <w:sz w:val="18"/>
                <w:szCs w:val="18"/>
              </w:rPr>
              <w:t>% [95% CI]</w:t>
            </w:r>
          </w:p>
        </w:tc>
        <w:tc>
          <w:tcPr>
            <w:tcW w:w="1173" w:type="dxa"/>
            <w:tcBorders>
              <w:top w:val="nil"/>
              <w:left w:val="nil"/>
            </w:tcBorders>
            <w:shd w:val="clear" w:color="auto" w:fill="F2F2F2" w:themeFill="background1" w:themeFillShade="F2"/>
            <w:vAlign w:val="center"/>
          </w:tcPr>
          <w:p w14:paraId="6C742FD5" w14:textId="77777777" w:rsidR="00F2483A" w:rsidRPr="00FA702C" w:rsidRDefault="00F2483A" w:rsidP="00F2483A">
            <w:pPr>
              <w:spacing w:line="240" w:lineRule="auto"/>
              <w:jc w:val="center"/>
              <w:rPr>
                <w:rFonts w:cstheme="minorHAnsi"/>
                <w:color w:val="000000"/>
                <w:sz w:val="18"/>
                <w:szCs w:val="18"/>
              </w:rPr>
            </w:pPr>
            <w:r w:rsidRPr="00FA702C">
              <w:rPr>
                <w:rFonts w:cstheme="minorHAnsi"/>
                <w:color w:val="000000"/>
                <w:sz w:val="18"/>
                <w:szCs w:val="18"/>
              </w:rPr>
              <w:t>% [95% CI]</w:t>
            </w:r>
          </w:p>
        </w:tc>
      </w:tr>
      <w:tr w:rsidR="00E953E6" w:rsidRPr="00FA702C" w14:paraId="72DE1644" w14:textId="77777777" w:rsidTr="00693673">
        <w:trPr>
          <w:trHeight w:val="6"/>
        </w:trPr>
        <w:tc>
          <w:tcPr>
            <w:tcW w:w="2044" w:type="dxa"/>
            <w:tcBorders>
              <w:right w:val="single" w:sz="4" w:space="0" w:color="auto"/>
            </w:tcBorders>
          </w:tcPr>
          <w:p w14:paraId="49100AFD" w14:textId="3A92FEEF" w:rsidR="00E953E6" w:rsidRPr="00FA702C" w:rsidRDefault="00E953E6" w:rsidP="00E953E6">
            <w:pPr>
              <w:spacing w:before="40"/>
              <w:rPr>
                <w:sz w:val="19"/>
                <w:szCs w:val="19"/>
              </w:rPr>
            </w:pPr>
            <w:r w:rsidRPr="00FA702C">
              <w:rPr>
                <w:sz w:val="19"/>
                <w:szCs w:val="19"/>
              </w:rPr>
              <w:t>Poland</w:t>
            </w:r>
          </w:p>
        </w:tc>
        <w:tc>
          <w:tcPr>
            <w:tcW w:w="1319" w:type="dxa"/>
            <w:tcBorders>
              <w:left w:val="nil"/>
              <w:right w:val="nil"/>
            </w:tcBorders>
          </w:tcPr>
          <w:p w14:paraId="07827470" w14:textId="24868FE5"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72 [68-76]</w:t>
            </w:r>
          </w:p>
        </w:tc>
        <w:tc>
          <w:tcPr>
            <w:tcW w:w="1174" w:type="dxa"/>
            <w:tcBorders>
              <w:left w:val="nil"/>
              <w:right w:val="single" w:sz="4" w:space="0" w:color="auto"/>
            </w:tcBorders>
            <w:vAlign w:val="center"/>
          </w:tcPr>
          <w:p w14:paraId="32B9AF13" w14:textId="594B0C59" w:rsidR="00E953E6" w:rsidRPr="00FA702C" w:rsidRDefault="00E953E6" w:rsidP="00E953E6">
            <w:pPr>
              <w:spacing w:before="40"/>
              <w:jc w:val="center"/>
              <w:rPr>
                <w:rFonts w:cstheme="minorHAnsi"/>
                <w:b/>
                <w:color w:val="000000"/>
                <w:sz w:val="19"/>
                <w:szCs w:val="19"/>
              </w:rPr>
            </w:pPr>
            <w:r w:rsidRPr="00FA702C">
              <w:rPr>
                <w:rFonts w:cstheme="minorHAnsi"/>
                <w:color w:val="000000"/>
                <w:sz w:val="19"/>
                <w:szCs w:val="19"/>
              </w:rPr>
              <w:t>71 [67-75]</w:t>
            </w:r>
          </w:p>
        </w:tc>
        <w:tc>
          <w:tcPr>
            <w:tcW w:w="1318" w:type="dxa"/>
            <w:tcBorders>
              <w:left w:val="nil"/>
              <w:right w:val="nil"/>
            </w:tcBorders>
          </w:tcPr>
          <w:p w14:paraId="187E4332" w14:textId="2F25891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7 [32-42]</w:t>
            </w:r>
          </w:p>
        </w:tc>
        <w:tc>
          <w:tcPr>
            <w:tcW w:w="1319" w:type="dxa"/>
            <w:tcBorders>
              <w:left w:val="nil"/>
              <w:right w:val="single" w:sz="4" w:space="0" w:color="auto"/>
            </w:tcBorders>
            <w:vAlign w:val="center"/>
          </w:tcPr>
          <w:p w14:paraId="3EE4A018" w14:textId="4E096AF5" w:rsidR="00E953E6" w:rsidRPr="00FA702C" w:rsidRDefault="00E953E6" w:rsidP="00E953E6">
            <w:pPr>
              <w:spacing w:before="40"/>
              <w:jc w:val="center"/>
              <w:rPr>
                <w:rFonts w:cstheme="minorHAnsi"/>
                <w:b/>
                <w:color w:val="000000"/>
                <w:sz w:val="19"/>
                <w:szCs w:val="19"/>
              </w:rPr>
            </w:pPr>
            <w:r w:rsidRPr="00FA702C">
              <w:rPr>
                <w:rFonts w:cstheme="minorHAnsi"/>
                <w:color w:val="000000"/>
                <w:sz w:val="19"/>
                <w:szCs w:val="19"/>
              </w:rPr>
              <w:t>37 [32-43]</w:t>
            </w:r>
          </w:p>
        </w:tc>
        <w:tc>
          <w:tcPr>
            <w:tcW w:w="1466" w:type="dxa"/>
            <w:tcBorders>
              <w:left w:val="nil"/>
              <w:right w:val="nil"/>
            </w:tcBorders>
          </w:tcPr>
          <w:p w14:paraId="63DE84C5" w14:textId="5A5921E7"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4 [29-39]</w:t>
            </w:r>
          </w:p>
        </w:tc>
        <w:tc>
          <w:tcPr>
            <w:tcW w:w="1173" w:type="dxa"/>
            <w:tcBorders>
              <w:left w:val="nil"/>
            </w:tcBorders>
            <w:vAlign w:val="center"/>
          </w:tcPr>
          <w:p w14:paraId="6A98616A" w14:textId="28768026"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4 [29-39]</w:t>
            </w:r>
          </w:p>
        </w:tc>
      </w:tr>
      <w:tr w:rsidR="00E953E6" w:rsidRPr="00FA702C" w14:paraId="17AD3CD6" w14:textId="77777777" w:rsidTr="00693673">
        <w:trPr>
          <w:trHeight w:val="6"/>
        </w:trPr>
        <w:tc>
          <w:tcPr>
            <w:tcW w:w="2044" w:type="dxa"/>
            <w:tcBorders>
              <w:right w:val="single" w:sz="4" w:space="0" w:color="auto"/>
            </w:tcBorders>
          </w:tcPr>
          <w:p w14:paraId="21AA69AD" w14:textId="77777777" w:rsidR="00E953E6" w:rsidRPr="00FA702C" w:rsidRDefault="00E953E6" w:rsidP="00E953E6">
            <w:pPr>
              <w:spacing w:before="40"/>
              <w:rPr>
                <w:sz w:val="19"/>
                <w:szCs w:val="19"/>
              </w:rPr>
            </w:pPr>
            <w:r w:rsidRPr="00FA702C">
              <w:rPr>
                <w:sz w:val="19"/>
                <w:szCs w:val="19"/>
              </w:rPr>
              <w:t>UK</w:t>
            </w:r>
          </w:p>
        </w:tc>
        <w:tc>
          <w:tcPr>
            <w:tcW w:w="1319" w:type="dxa"/>
            <w:tcBorders>
              <w:left w:val="nil"/>
              <w:right w:val="nil"/>
            </w:tcBorders>
          </w:tcPr>
          <w:p w14:paraId="21A4E41F" w14:textId="651EF47D"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87 [81-93]</w:t>
            </w:r>
          </w:p>
        </w:tc>
        <w:tc>
          <w:tcPr>
            <w:tcW w:w="1174" w:type="dxa"/>
            <w:tcBorders>
              <w:left w:val="nil"/>
              <w:right w:val="single" w:sz="4" w:space="0" w:color="auto"/>
            </w:tcBorders>
            <w:vAlign w:val="center"/>
          </w:tcPr>
          <w:p w14:paraId="4DD03DAC" w14:textId="6F965293"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87 [81-93]</w:t>
            </w:r>
          </w:p>
        </w:tc>
        <w:tc>
          <w:tcPr>
            <w:tcW w:w="1318" w:type="dxa"/>
            <w:tcBorders>
              <w:left w:val="nil"/>
              <w:right w:val="nil"/>
            </w:tcBorders>
          </w:tcPr>
          <w:p w14:paraId="48DAC31B" w14:textId="74EAB235"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1 [13-29]</w:t>
            </w:r>
          </w:p>
        </w:tc>
        <w:tc>
          <w:tcPr>
            <w:tcW w:w="1319" w:type="dxa"/>
            <w:tcBorders>
              <w:left w:val="nil"/>
              <w:right w:val="single" w:sz="4" w:space="0" w:color="auto"/>
            </w:tcBorders>
            <w:vAlign w:val="center"/>
          </w:tcPr>
          <w:p w14:paraId="0B7BB190" w14:textId="6AC38F2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1 [13-29]</w:t>
            </w:r>
          </w:p>
        </w:tc>
        <w:tc>
          <w:tcPr>
            <w:tcW w:w="1466" w:type="dxa"/>
            <w:tcBorders>
              <w:left w:val="nil"/>
              <w:right w:val="nil"/>
            </w:tcBorders>
          </w:tcPr>
          <w:p w14:paraId="2357911E" w14:textId="6B583E75"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43 [33-54]</w:t>
            </w:r>
          </w:p>
        </w:tc>
        <w:tc>
          <w:tcPr>
            <w:tcW w:w="1173" w:type="dxa"/>
            <w:tcBorders>
              <w:left w:val="nil"/>
            </w:tcBorders>
            <w:vAlign w:val="center"/>
          </w:tcPr>
          <w:p w14:paraId="71670164" w14:textId="3361068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42 [32-52]</w:t>
            </w:r>
          </w:p>
        </w:tc>
      </w:tr>
      <w:tr w:rsidR="00E953E6" w:rsidRPr="00FA702C" w14:paraId="176AC56C" w14:textId="77777777" w:rsidTr="00693673">
        <w:trPr>
          <w:trHeight w:val="6"/>
        </w:trPr>
        <w:tc>
          <w:tcPr>
            <w:tcW w:w="2044" w:type="dxa"/>
            <w:tcBorders>
              <w:right w:val="single" w:sz="4" w:space="0" w:color="auto"/>
            </w:tcBorders>
          </w:tcPr>
          <w:p w14:paraId="52A46153" w14:textId="77777777" w:rsidR="00E953E6" w:rsidRPr="00FA702C" w:rsidRDefault="00E953E6" w:rsidP="00E953E6">
            <w:pPr>
              <w:spacing w:before="40"/>
              <w:rPr>
                <w:rFonts w:cstheme="minorHAnsi"/>
                <w:sz w:val="19"/>
                <w:szCs w:val="19"/>
              </w:rPr>
            </w:pPr>
            <w:r w:rsidRPr="00FA702C">
              <w:rPr>
                <w:sz w:val="19"/>
                <w:szCs w:val="19"/>
              </w:rPr>
              <w:t>Germany</w:t>
            </w:r>
          </w:p>
        </w:tc>
        <w:tc>
          <w:tcPr>
            <w:tcW w:w="1319" w:type="dxa"/>
            <w:tcBorders>
              <w:left w:val="nil"/>
              <w:right w:val="nil"/>
            </w:tcBorders>
          </w:tcPr>
          <w:p w14:paraId="0736892B" w14:textId="2C44B5AC"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4 [15-33]</w:t>
            </w:r>
          </w:p>
        </w:tc>
        <w:tc>
          <w:tcPr>
            <w:tcW w:w="1174" w:type="dxa"/>
            <w:tcBorders>
              <w:left w:val="nil"/>
              <w:right w:val="single" w:sz="4" w:space="0" w:color="auto"/>
            </w:tcBorders>
            <w:vAlign w:val="center"/>
          </w:tcPr>
          <w:p w14:paraId="5238EC32" w14:textId="62FA63A5"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5 [16-35]</w:t>
            </w:r>
          </w:p>
        </w:tc>
        <w:tc>
          <w:tcPr>
            <w:tcW w:w="1318" w:type="dxa"/>
            <w:tcBorders>
              <w:left w:val="nil"/>
              <w:right w:val="nil"/>
            </w:tcBorders>
          </w:tcPr>
          <w:p w14:paraId="6CCA0F21" w14:textId="3ACD9AD1"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0 [0-17]</w:t>
            </w:r>
          </w:p>
        </w:tc>
        <w:tc>
          <w:tcPr>
            <w:tcW w:w="1319" w:type="dxa"/>
            <w:tcBorders>
              <w:left w:val="nil"/>
              <w:right w:val="single" w:sz="4" w:space="0" w:color="auto"/>
            </w:tcBorders>
            <w:vAlign w:val="center"/>
          </w:tcPr>
          <w:p w14:paraId="1EB36472" w14:textId="7CB910A6"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0 [0-17]</w:t>
            </w:r>
          </w:p>
        </w:tc>
        <w:tc>
          <w:tcPr>
            <w:tcW w:w="1466" w:type="dxa"/>
            <w:tcBorders>
              <w:left w:val="nil"/>
              <w:right w:val="nil"/>
            </w:tcBorders>
          </w:tcPr>
          <w:p w14:paraId="63211BD7" w14:textId="62C0B081"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6 [1-12]</w:t>
            </w:r>
          </w:p>
        </w:tc>
        <w:tc>
          <w:tcPr>
            <w:tcW w:w="1173" w:type="dxa"/>
            <w:tcBorders>
              <w:left w:val="nil"/>
            </w:tcBorders>
            <w:vAlign w:val="center"/>
          </w:tcPr>
          <w:p w14:paraId="0835EA50" w14:textId="15403CF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7 [1-14]</w:t>
            </w:r>
          </w:p>
        </w:tc>
      </w:tr>
      <w:tr w:rsidR="00E953E6" w:rsidRPr="00FA702C" w14:paraId="413FAC7D" w14:textId="77777777" w:rsidTr="00693673">
        <w:trPr>
          <w:trHeight w:val="6"/>
        </w:trPr>
        <w:tc>
          <w:tcPr>
            <w:tcW w:w="2044" w:type="dxa"/>
            <w:tcBorders>
              <w:right w:val="single" w:sz="4" w:space="0" w:color="auto"/>
            </w:tcBorders>
          </w:tcPr>
          <w:p w14:paraId="76248936" w14:textId="77777777" w:rsidR="00E953E6" w:rsidRPr="00FA702C" w:rsidRDefault="00E953E6" w:rsidP="00E953E6">
            <w:pPr>
              <w:spacing w:before="40"/>
              <w:rPr>
                <w:rFonts w:cstheme="minorHAnsi"/>
                <w:sz w:val="19"/>
                <w:szCs w:val="19"/>
              </w:rPr>
            </w:pPr>
            <w:r w:rsidRPr="00FA702C">
              <w:rPr>
                <w:sz w:val="19"/>
                <w:szCs w:val="19"/>
              </w:rPr>
              <w:t>Croatia</w:t>
            </w:r>
          </w:p>
        </w:tc>
        <w:tc>
          <w:tcPr>
            <w:tcW w:w="1319" w:type="dxa"/>
            <w:tcBorders>
              <w:left w:val="nil"/>
              <w:right w:val="nil"/>
            </w:tcBorders>
          </w:tcPr>
          <w:p w14:paraId="72B0D9AB" w14:textId="5C6FFCD0"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46 [33-59]</w:t>
            </w:r>
          </w:p>
        </w:tc>
        <w:tc>
          <w:tcPr>
            <w:tcW w:w="1174" w:type="dxa"/>
            <w:tcBorders>
              <w:left w:val="nil"/>
              <w:right w:val="single" w:sz="4" w:space="0" w:color="auto"/>
            </w:tcBorders>
            <w:vAlign w:val="center"/>
          </w:tcPr>
          <w:p w14:paraId="059B7B79" w14:textId="4F42A807"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46 [33-58]</w:t>
            </w:r>
          </w:p>
        </w:tc>
        <w:tc>
          <w:tcPr>
            <w:tcW w:w="1318" w:type="dxa"/>
            <w:tcBorders>
              <w:left w:val="nil"/>
              <w:right w:val="nil"/>
            </w:tcBorders>
          </w:tcPr>
          <w:p w14:paraId="38DC784C" w14:textId="4B350708"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15 [2-29]</w:t>
            </w:r>
          </w:p>
        </w:tc>
        <w:tc>
          <w:tcPr>
            <w:tcW w:w="1319" w:type="dxa"/>
            <w:tcBorders>
              <w:left w:val="nil"/>
              <w:right w:val="single" w:sz="4" w:space="0" w:color="auto"/>
            </w:tcBorders>
            <w:vAlign w:val="center"/>
          </w:tcPr>
          <w:p w14:paraId="7CFFBCF2" w14:textId="4C5BACB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17 [2-31]</w:t>
            </w:r>
          </w:p>
        </w:tc>
        <w:tc>
          <w:tcPr>
            <w:tcW w:w="1466" w:type="dxa"/>
            <w:tcBorders>
              <w:left w:val="nil"/>
              <w:right w:val="nil"/>
            </w:tcBorders>
          </w:tcPr>
          <w:p w14:paraId="7A0078BC" w14:textId="73FE27D8"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5 [0-11]</w:t>
            </w:r>
          </w:p>
        </w:tc>
        <w:tc>
          <w:tcPr>
            <w:tcW w:w="1173" w:type="dxa"/>
            <w:tcBorders>
              <w:left w:val="nil"/>
            </w:tcBorders>
            <w:vAlign w:val="center"/>
          </w:tcPr>
          <w:p w14:paraId="7F24C8FE" w14:textId="784B8639"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4 [0-10]</w:t>
            </w:r>
          </w:p>
        </w:tc>
      </w:tr>
      <w:tr w:rsidR="00E953E6" w:rsidRPr="00FA702C" w14:paraId="342EC66C" w14:textId="77777777" w:rsidTr="00693673">
        <w:trPr>
          <w:trHeight w:val="6"/>
        </w:trPr>
        <w:tc>
          <w:tcPr>
            <w:tcW w:w="2044" w:type="dxa"/>
            <w:tcBorders>
              <w:right w:val="single" w:sz="4" w:space="0" w:color="auto"/>
            </w:tcBorders>
          </w:tcPr>
          <w:p w14:paraId="42C906C2" w14:textId="77777777" w:rsidR="00E953E6" w:rsidRPr="00FA702C" w:rsidRDefault="00E953E6" w:rsidP="00E953E6">
            <w:pPr>
              <w:spacing w:before="40"/>
              <w:rPr>
                <w:rFonts w:cstheme="minorHAnsi"/>
                <w:sz w:val="19"/>
                <w:szCs w:val="19"/>
              </w:rPr>
            </w:pPr>
            <w:r w:rsidRPr="00FA702C">
              <w:rPr>
                <w:sz w:val="19"/>
                <w:szCs w:val="19"/>
              </w:rPr>
              <w:t>Italy</w:t>
            </w:r>
          </w:p>
        </w:tc>
        <w:tc>
          <w:tcPr>
            <w:tcW w:w="1319" w:type="dxa"/>
            <w:tcBorders>
              <w:left w:val="nil"/>
              <w:right w:val="nil"/>
            </w:tcBorders>
          </w:tcPr>
          <w:p w14:paraId="35152807" w14:textId="0469232F"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4 [21-47]</w:t>
            </w:r>
          </w:p>
        </w:tc>
        <w:tc>
          <w:tcPr>
            <w:tcW w:w="1174" w:type="dxa"/>
            <w:tcBorders>
              <w:left w:val="nil"/>
              <w:right w:val="single" w:sz="4" w:space="0" w:color="auto"/>
            </w:tcBorders>
            <w:vAlign w:val="center"/>
          </w:tcPr>
          <w:p w14:paraId="07AD6F6F" w14:textId="507779E5"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7 [23-50]</w:t>
            </w:r>
          </w:p>
        </w:tc>
        <w:tc>
          <w:tcPr>
            <w:tcW w:w="1318" w:type="dxa"/>
            <w:tcBorders>
              <w:left w:val="nil"/>
              <w:right w:val="nil"/>
            </w:tcBorders>
          </w:tcPr>
          <w:p w14:paraId="2398B577" w14:textId="128C2C66"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9 [8-51]</w:t>
            </w:r>
          </w:p>
        </w:tc>
        <w:tc>
          <w:tcPr>
            <w:tcW w:w="1319" w:type="dxa"/>
            <w:tcBorders>
              <w:left w:val="nil"/>
              <w:right w:val="single" w:sz="4" w:space="0" w:color="auto"/>
            </w:tcBorders>
            <w:vAlign w:val="center"/>
          </w:tcPr>
          <w:p w14:paraId="34765C4A" w14:textId="268FEF3E"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7 [7-48]</w:t>
            </w:r>
          </w:p>
        </w:tc>
        <w:tc>
          <w:tcPr>
            <w:tcW w:w="1466" w:type="dxa"/>
            <w:tcBorders>
              <w:left w:val="nil"/>
              <w:right w:val="nil"/>
            </w:tcBorders>
          </w:tcPr>
          <w:p w14:paraId="3BBF565B" w14:textId="7AD9DB1C"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14 [3-25]</w:t>
            </w:r>
          </w:p>
        </w:tc>
        <w:tc>
          <w:tcPr>
            <w:tcW w:w="1173" w:type="dxa"/>
            <w:tcBorders>
              <w:left w:val="nil"/>
            </w:tcBorders>
            <w:vAlign w:val="center"/>
          </w:tcPr>
          <w:p w14:paraId="3660A1DF" w14:textId="12B7CD37"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14 [3-25]</w:t>
            </w:r>
          </w:p>
        </w:tc>
      </w:tr>
      <w:tr w:rsidR="00E953E6" w:rsidRPr="00FA702C" w14:paraId="4F51C663" w14:textId="77777777" w:rsidTr="00693673">
        <w:trPr>
          <w:trHeight w:val="6"/>
        </w:trPr>
        <w:tc>
          <w:tcPr>
            <w:tcW w:w="2044" w:type="dxa"/>
            <w:tcBorders>
              <w:right w:val="single" w:sz="4" w:space="0" w:color="auto"/>
            </w:tcBorders>
          </w:tcPr>
          <w:p w14:paraId="017EF1FB" w14:textId="77777777" w:rsidR="00E953E6" w:rsidRPr="00FA702C" w:rsidRDefault="00E953E6" w:rsidP="00E953E6">
            <w:pPr>
              <w:spacing w:before="40"/>
              <w:rPr>
                <w:rFonts w:cstheme="minorHAnsi"/>
                <w:sz w:val="19"/>
                <w:szCs w:val="19"/>
              </w:rPr>
            </w:pPr>
            <w:r w:rsidRPr="00FA702C">
              <w:rPr>
                <w:sz w:val="19"/>
                <w:szCs w:val="19"/>
              </w:rPr>
              <w:t>Belgium/Netherlands</w:t>
            </w:r>
          </w:p>
        </w:tc>
        <w:tc>
          <w:tcPr>
            <w:tcW w:w="1319" w:type="dxa"/>
            <w:tcBorders>
              <w:left w:val="nil"/>
              <w:right w:val="nil"/>
            </w:tcBorders>
          </w:tcPr>
          <w:p w14:paraId="7E15EE5D" w14:textId="30487D31"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8 [17-40]</w:t>
            </w:r>
          </w:p>
        </w:tc>
        <w:tc>
          <w:tcPr>
            <w:tcW w:w="1174" w:type="dxa"/>
            <w:tcBorders>
              <w:left w:val="nil"/>
              <w:right w:val="single" w:sz="4" w:space="0" w:color="auto"/>
            </w:tcBorders>
            <w:vAlign w:val="center"/>
          </w:tcPr>
          <w:p w14:paraId="2A66713B" w14:textId="67F77BD8"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4 [22-46]</w:t>
            </w:r>
          </w:p>
        </w:tc>
        <w:tc>
          <w:tcPr>
            <w:tcW w:w="1318" w:type="dxa"/>
            <w:tcBorders>
              <w:left w:val="nil"/>
              <w:right w:val="nil"/>
            </w:tcBorders>
          </w:tcPr>
          <w:p w14:paraId="3712A4CC" w14:textId="1C56EC68"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6 [0-18]</w:t>
            </w:r>
          </w:p>
        </w:tc>
        <w:tc>
          <w:tcPr>
            <w:tcW w:w="1319" w:type="dxa"/>
            <w:tcBorders>
              <w:left w:val="nil"/>
              <w:right w:val="single" w:sz="4" w:space="0" w:color="auto"/>
            </w:tcBorders>
            <w:vAlign w:val="center"/>
          </w:tcPr>
          <w:p w14:paraId="61490112" w14:textId="4DB80A94"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5 [0-15]</w:t>
            </w:r>
          </w:p>
        </w:tc>
        <w:tc>
          <w:tcPr>
            <w:tcW w:w="1466" w:type="dxa"/>
            <w:tcBorders>
              <w:left w:val="nil"/>
              <w:right w:val="nil"/>
            </w:tcBorders>
          </w:tcPr>
          <w:p w14:paraId="48BAFD02" w14:textId="287A9D78"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19 [8-29]</w:t>
            </w:r>
          </w:p>
        </w:tc>
        <w:tc>
          <w:tcPr>
            <w:tcW w:w="1173" w:type="dxa"/>
            <w:tcBorders>
              <w:left w:val="nil"/>
            </w:tcBorders>
            <w:vAlign w:val="center"/>
          </w:tcPr>
          <w:p w14:paraId="48891E07" w14:textId="02F7C5EF"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19 [8-29]</w:t>
            </w:r>
          </w:p>
        </w:tc>
      </w:tr>
      <w:tr w:rsidR="00E953E6" w:rsidRPr="00FA702C" w14:paraId="23F92E3C" w14:textId="77777777" w:rsidTr="00693673">
        <w:trPr>
          <w:trHeight w:val="6"/>
        </w:trPr>
        <w:tc>
          <w:tcPr>
            <w:tcW w:w="2044" w:type="dxa"/>
            <w:tcBorders>
              <w:bottom w:val="single" w:sz="4" w:space="0" w:color="auto"/>
              <w:right w:val="single" w:sz="4" w:space="0" w:color="auto"/>
            </w:tcBorders>
          </w:tcPr>
          <w:p w14:paraId="0F34A79F" w14:textId="77777777" w:rsidR="00E953E6" w:rsidRPr="00FA702C" w:rsidRDefault="00E953E6" w:rsidP="00E953E6">
            <w:pPr>
              <w:spacing w:before="40"/>
              <w:rPr>
                <w:rFonts w:cstheme="minorHAnsi"/>
                <w:sz w:val="19"/>
                <w:szCs w:val="19"/>
              </w:rPr>
            </w:pPr>
            <w:proofErr w:type="gramStart"/>
            <w:r w:rsidRPr="00FA702C">
              <w:rPr>
                <w:sz w:val="19"/>
                <w:szCs w:val="19"/>
              </w:rPr>
              <w:t>Other</w:t>
            </w:r>
            <w:proofErr w:type="gramEnd"/>
            <w:r w:rsidRPr="00FA702C">
              <w:rPr>
                <w:sz w:val="19"/>
                <w:szCs w:val="19"/>
              </w:rPr>
              <w:t xml:space="preserve"> EU</w:t>
            </w:r>
          </w:p>
        </w:tc>
        <w:tc>
          <w:tcPr>
            <w:tcW w:w="1319" w:type="dxa"/>
            <w:tcBorders>
              <w:left w:val="nil"/>
              <w:bottom w:val="single" w:sz="4" w:space="0" w:color="auto"/>
              <w:right w:val="nil"/>
            </w:tcBorders>
          </w:tcPr>
          <w:p w14:paraId="720F4890" w14:textId="76712448"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50 [40-60]</w:t>
            </w:r>
          </w:p>
        </w:tc>
        <w:tc>
          <w:tcPr>
            <w:tcW w:w="1174" w:type="dxa"/>
            <w:tcBorders>
              <w:left w:val="nil"/>
              <w:bottom w:val="single" w:sz="4" w:space="0" w:color="auto"/>
              <w:right w:val="single" w:sz="4" w:space="0" w:color="auto"/>
            </w:tcBorders>
            <w:vAlign w:val="center"/>
          </w:tcPr>
          <w:p w14:paraId="4F5FB94B" w14:textId="6D89E2C7"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52 [42-62]</w:t>
            </w:r>
          </w:p>
        </w:tc>
        <w:tc>
          <w:tcPr>
            <w:tcW w:w="1318" w:type="dxa"/>
            <w:tcBorders>
              <w:left w:val="nil"/>
              <w:bottom w:val="single" w:sz="4" w:space="0" w:color="auto"/>
              <w:right w:val="nil"/>
            </w:tcBorders>
          </w:tcPr>
          <w:p w14:paraId="26544B30" w14:textId="5DCDF08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3 [10-35]</w:t>
            </w:r>
          </w:p>
        </w:tc>
        <w:tc>
          <w:tcPr>
            <w:tcW w:w="1319" w:type="dxa"/>
            <w:tcBorders>
              <w:left w:val="nil"/>
              <w:bottom w:val="single" w:sz="4" w:space="0" w:color="auto"/>
              <w:right w:val="single" w:sz="4" w:space="0" w:color="auto"/>
            </w:tcBorders>
            <w:vAlign w:val="center"/>
          </w:tcPr>
          <w:p w14:paraId="0AD53B38" w14:textId="4091CEE6"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2 [10-34]</w:t>
            </w:r>
          </w:p>
        </w:tc>
        <w:tc>
          <w:tcPr>
            <w:tcW w:w="1466" w:type="dxa"/>
            <w:tcBorders>
              <w:left w:val="nil"/>
              <w:bottom w:val="single" w:sz="4" w:space="0" w:color="auto"/>
              <w:right w:val="nil"/>
            </w:tcBorders>
          </w:tcPr>
          <w:p w14:paraId="314D9176" w14:textId="34BB358E"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9 [2-16]</w:t>
            </w:r>
          </w:p>
        </w:tc>
        <w:tc>
          <w:tcPr>
            <w:tcW w:w="1173" w:type="dxa"/>
            <w:tcBorders>
              <w:left w:val="nil"/>
              <w:bottom w:val="single" w:sz="4" w:space="0" w:color="auto"/>
            </w:tcBorders>
            <w:vAlign w:val="center"/>
          </w:tcPr>
          <w:p w14:paraId="07D2259A" w14:textId="0D0266ED"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8 [2-14]</w:t>
            </w:r>
          </w:p>
        </w:tc>
      </w:tr>
      <w:tr w:rsidR="00E953E6" w:rsidRPr="00FA702C" w14:paraId="228C68B0" w14:textId="77777777" w:rsidTr="00693673">
        <w:trPr>
          <w:trHeight w:val="6"/>
        </w:trPr>
        <w:tc>
          <w:tcPr>
            <w:tcW w:w="9818" w:type="dxa"/>
            <w:gridSpan w:val="7"/>
            <w:tcBorders>
              <w:left w:val="nil"/>
              <w:bottom w:val="nil"/>
              <w:right w:val="nil"/>
            </w:tcBorders>
          </w:tcPr>
          <w:p w14:paraId="296F6A7F" w14:textId="77777777" w:rsidR="00E953E6" w:rsidRPr="00FA702C" w:rsidRDefault="00E953E6" w:rsidP="00E953E6">
            <w:pPr>
              <w:spacing w:before="40" w:line="240" w:lineRule="auto"/>
              <w:rPr>
                <w:rFonts w:cstheme="minorHAnsi"/>
                <w:sz w:val="18"/>
                <w:szCs w:val="19"/>
              </w:rPr>
            </w:pPr>
            <w:r w:rsidRPr="00FA702C">
              <w:rPr>
                <w:rFonts w:cstheme="minorHAnsi"/>
                <w:sz w:val="18"/>
                <w:szCs w:val="19"/>
              </w:rPr>
              <w:t xml:space="preserve">†Total number of participants excluding ‘not applicable’ responses. Missing data: appointments rescheduled as virtual (8 participants), virtual appointments rated as ‘poor’ (11 participants), problems accessing medication (8 participants). </w:t>
            </w:r>
          </w:p>
          <w:p w14:paraId="3255548B" w14:textId="0FC83F01" w:rsidR="00E953E6" w:rsidRPr="00FA702C" w:rsidRDefault="00E953E6" w:rsidP="00E953E6">
            <w:pPr>
              <w:spacing w:before="40" w:line="240" w:lineRule="auto"/>
              <w:rPr>
                <w:rFonts w:cstheme="minorHAnsi"/>
                <w:sz w:val="18"/>
                <w:szCs w:val="19"/>
              </w:rPr>
            </w:pPr>
            <w:r w:rsidRPr="00FA702C">
              <w:rPr>
                <w:rFonts w:cstheme="minorHAnsi"/>
                <w:sz w:val="18"/>
                <w:szCs w:val="19"/>
              </w:rPr>
              <w:t>*Adjusted by congenital anomaly type, parental age and education level.</w:t>
            </w:r>
          </w:p>
          <w:p w14:paraId="0E991A23" w14:textId="77777777" w:rsidR="00E953E6" w:rsidRPr="00FA702C" w:rsidRDefault="00E953E6" w:rsidP="00E953E6">
            <w:pPr>
              <w:spacing w:before="40"/>
              <w:rPr>
                <w:rFonts w:cstheme="minorHAnsi"/>
                <w:color w:val="000000"/>
                <w:sz w:val="19"/>
                <w:szCs w:val="19"/>
              </w:rPr>
            </w:pPr>
            <w:r w:rsidRPr="00FA702C">
              <w:rPr>
                <w:rFonts w:cstheme="minorHAnsi"/>
                <w:color w:val="000000"/>
                <w:sz w:val="18"/>
                <w:szCs w:val="19"/>
              </w:rPr>
              <w:t>CI = confidence intervals</w:t>
            </w:r>
          </w:p>
        </w:tc>
      </w:tr>
    </w:tbl>
    <w:p w14:paraId="5020C154" w14:textId="2BCFC2CE" w:rsidR="00FA48FC" w:rsidRPr="00FA702C" w:rsidRDefault="0073323A" w:rsidP="00F2483A">
      <w:pPr>
        <w:spacing w:before="120"/>
      </w:pPr>
      <w:r w:rsidRPr="00FA702C">
        <w:t xml:space="preserve">Overall, </w:t>
      </w:r>
      <w:r w:rsidR="00FA48FC" w:rsidRPr="00FA702C">
        <w:t xml:space="preserve">29% </w:t>
      </w:r>
      <w:r w:rsidR="00B7652B" w:rsidRPr="00FA702C">
        <w:t xml:space="preserve">(159/541) </w:t>
      </w:r>
      <w:r w:rsidR="00FA48FC" w:rsidRPr="00FA702C">
        <w:t>of participants reported their child’s virtual appointments as</w:t>
      </w:r>
      <w:r w:rsidRPr="00FA702C">
        <w:t xml:space="preserve"> being </w:t>
      </w:r>
      <w:r w:rsidR="00E32223" w:rsidRPr="00FA702C">
        <w:t xml:space="preserve">of </w:t>
      </w:r>
      <w:r w:rsidR="00FA48FC" w:rsidRPr="00FA702C">
        <w:t>‘poor’ quality</w:t>
      </w:r>
      <w:r w:rsidR="00E32223" w:rsidRPr="00FA702C">
        <w:t xml:space="preserve"> overall</w:t>
      </w:r>
      <w:r w:rsidR="00FA48FC" w:rsidRPr="00FA702C">
        <w:t>. This proportion was highest in Poland (37%), and significantly lower in the UK (21%), Belgium/Netherlands (5%), and Germany (0%) (</w:t>
      </w:r>
      <w:r w:rsidR="00ED2AF6" w:rsidRPr="00FA702C">
        <w:t>Table 3</w:t>
      </w:r>
      <w:r w:rsidR="00FA48FC" w:rsidRPr="00FA702C">
        <w:t xml:space="preserve">). There was a significant impact of education </w:t>
      </w:r>
      <w:r w:rsidR="006E3592" w:rsidRPr="00FA702C">
        <w:t xml:space="preserve">level </w:t>
      </w:r>
      <w:r w:rsidR="00FA48FC" w:rsidRPr="00FA702C">
        <w:t xml:space="preserve">on ratings, whereby more highly educated participants were less likely to rate the </w:t>
      </w:r>
      <w:r w:rsidR="00E32223" w:rsidRPr="00FA702C">
        <w:t xml:space="preserve">overall </w:t>
      </w:r>
      <w:r w:rsidR="00FA48FC" w:rsidRPr="00FA702C">
        <w:t>quality of</w:t>
      </w:r>
      <w:r w:rsidR="00C94232" w:rsidRPr="00FA702C">
        <w:t xml:space="preserve"> </w:t>
      </w:r>
      <w:r w:rsidR="00C4178F" w:rsidRPr="00FA702C">
        <w:t xml:space="preserve">their </w:t>
      </w:r>
      <w:r w:rsidR="00C94232" w:rsidRPr="00FA702C">
        <w:t>virtual</w:t>
      </w:r>
      <w:r w:rsidR="00FA48FC" w:rsidRPr="00FA702C">
        <w:t xml:space="preserve"> appointments as ‘poor’ (O</w:t>
      </w:r>
      <w:r w:rsidR="00B7652B" w:rsidRPr="00FA702C">
        <w:t xml:space="preserve">dds </w:t>
      </w:r>
      <w:r w:rsidR="00FA48FC" w:rsidRPr="00FA702C">
        <w:t>R</w:t>
      </w:r>
      <w:r w:rsidR="00B7652B" w:rsidRPr="00FA702C">
        <w:t xml:space="preserve">atio [OR] = </w:t>
      </w:r>
      <w:r w:rsidR="00FA48FC" w:rsidRPr="00FA702C">
        <w:t>0.55, 95% CI</w:t>
      </w:r>
      <w:r w:rsidR="00B7652B" w:rsidRPr="00FA702C">
        <w:t xml:space="preserve">: </w:t>
      </w:r>
      <w:r w:rsidR="00FA48FC" w:rsidRPr="00FA702C">
        <w:t xml:space="preserve">0.41-0.77; p=0.000).   </w:t>
      </w:r>
    </w:p>
    <w:p w14:paraId="00959FD5" w14:textId="7E4071CA" w:rsidR="00224899" w:rsidRPr="00FA702C" w:rsidRDefault="00DE65B3" w:rsidP="00DE65B3">
      <w:pPr>
        <w:pStyle w:val="Heading3"/>
      </w:pPr>
      <w:r w:rsidRPr="00FA702C">
        <w:t>Access to medication</w:t>
      </w:r>
    </w:p>
    <w:p w14:paraId="64B3F3F9" w14:textId="2941A6B4" w:rsidR="00C40F05" w:rsidRPr="00FA702C" w:rsidRDefault="009724F9" w:rsidP="00C40F05">
      <w:r w:rsidRPr="00FA702C">
        <w:t>Overall, 26% (</w:t>
      </w:r>
      <w:r w:rsidR="00433373" w:rsidRPr="00FA702C">
        <w:t xml:space="preserve">182/705) of participants reported some </w:t>
      </w:r>
      <w:r w:rsidR="00E02A88" w:rsidRPr="00FA702C">
        <w:t>problems</w:t>
      </w:r>
      <w:r w:rsidR="00433373" w:rsidRPr="00FA702C">
        <w:t xml:space="preserve"> accessing medication for their child during the pandemic. This proportion was highest in the UK (42%) and Poland (34%)</w:t>
      </w:r>
      <w:r w:rsidR="00865844" w:rsidRPr="00FA702C">
        <w:t xml:space="preserve"> (</w:t>
      </w:r>
      <w:r w:rsidR="00ED2AF6" w:rsidRPr="00FA702C">
        <w:t>Table 3</w:t>
      </w:r>
      <w:r w:rsidR="00865844" w:rsidRPr="00FA702C">
        <w:t>)</w:t>
      </w:r>
      <w:r w:rsidR="00433373" w:rsidRPr="00FA702C">
        <w:t xml:space="preserve">. </w:t>
      </w:r>
      <w:r w:rsidR="00B7652B" w:rsidRPr="00FA702C">
        <w:t xml:space="preserve">Italy (14%), the Other EU group (8%), </w:t>
      </w:r>
      <w:r w:rsidR="00865844" w:rsidRPr="00FA702C">
        <w:t>Germany</w:t>
      </w:r>
      <w:r w:rsidR="00B7652B" w:rsidRPr="00FA702C">
        <w:t xml:space="preserve"> (7%)</w:t>
      </w:r>
      <w:r w:rsidR="00865844" w:rsidRPr="00FA702C">
        <w:t xml:space="preserve">, </w:t>
      </w:r>
      <w:r w:rsidR="007608F8" w:rsidRPr="00FA702C">
        <w:t xml:space="preserve">and </w:t>
      </w:r>
      <w:r w:rsidR="00865844" w:rsidRPr="00FA702C">
        <w:t>Croatia</w:t>
      </w:r>
      <w:r w:rsidR="00B7652B" w:rsidRPr="00FA702C">
        <w:t xml:space="preserve"> (4%)</w:t>
      </w:r>
      <w:r w:rsidR="00865844" w:rsidRPr="00FA702C">
        <w:t xml:space="preserve"> all had significantly fewer participants reporting </w:t>
      </w:r>
      <w:r w:rsidR="00E02A88" w:rsidRPr="00FA702C">
        <w:t xml:space="preserve">problems </w:t>
      </w:r>
      <w:r w:rsidR="00865844" w:rsidRPr="00FA702C">
        <w:t>compared with Poland (</w:t>
      </w:r>
      <w:r w:rsidR="00ED2AF6" w:rsidRPr="00FA702C">
        <w:t>Table 3</w:t>
      </w:r>
      <w:r w:rsidR="00865844" w:rsidRPr="00FA702C">
        <w:t xml:space="preserve">). </w:t>
      </w:r>
      <w:bookmarkStart w:id="17" w:name="_Ref85794067"/>
    </w:p>
    <w:bookmarkEnd w:id="17"/>
    <w:p w14:paraId="559E2214" w14:textId="0F0E6B74" w:rsidR="00815546" w:rsidRPr="00FA702C" w:rsidRDefault="00815546" w:rsidP="00815546">
      <w:pPr>
        <w:pStyle w:val="Heading2"/>
      </w:pPr>
      <w:r w:rsidRPr="00FA702C">
        <w:t>(b) Impact on the child</w:t>
      </w:r>
      <w:r w:rsidR="009C0A07" w:rsidRPr="00FA702C">
        <w:t>’s health and wellbeing</w:t>
      </w:r>
      <w:r w:rsidRPr="00FA702C">
        <w:t xml:space="preserve"> across countries</w:t>
      </w:r>
    </w:p>
    <w:p w14:paraId="2E8E37AD" w14:textId="0AE8B95C" w:rsidR="00815546" w:rsidRPr="00FA702C" w:rsidRDefault="00815546" w:rsidP="00815546">
      <w:pPr>
        <w:pStyle w:val="NoSpacing"/>
      </w:pPr>
      <w:r w:rsidRPr="00FA702C">
        <w:t xml:space="preserve">Overall, 30% (221/749) of participants reported that changes to their child’s treatment during the pandemic had moderately to severely compromised their child’s health. This figure was significantly higher in Poland (43%) compared with the UK (28%), </w:t>
      </w:r>
      <w:r w:rsidR="005D5DB0" w:rsidRPr="00FA702C">
        <w:t xml:space="preserve">the Other EU group (20%), </w:t>
      </w:r>
      <w:r w:rsidRPr="00FA702C">
        <w:t>Croatia (15%), Italy (12%), Germany (12%), and Belgium/Netherlands (7%) (</w:t>
      </w:r>
      <w:r w:rsidR="00ED2AF6" w:rsidRPr="00FA702C">
        <w:t xml:space="preserve">Figure </w:t>
      </w:r>
      <w:r w:rsidR="00B54D8E" w:rsidRPr="00FA702C">
        <w:t>2</w:t>
      </w:r>
      <w:r w:rsidRPr="00FA702C">
        <w:t xml:space="preserve">). </w:t>
      </w:r>
    </w:p>
    <w:p w14:paraId="79D7C372" w14:textId="629F8FFF" w:rsidR="00E60D9C" w:rsidRPr="00FA702C" w:rsidRDefault="00815546" w:rsidP="00815546">
      <w:r w:rsidRPr="00FA702C">
        <w:t xml:space="preserve">The majority of participants rated their child’s physical health (68%; 634/927) and emotional wellbeing (56%; 515/927) as being ‘about the same’ as it was prior to the pandemic. </w:t>
      </w:r>
      <w:r w:rsidR="00D4724E" w:rsidRPr="00FA702C">
        <w:t xml:space="preserve">Overall, there was a greater proportion of participants who rated their child’s emotional wellbeing as ‘worse’ (35%; 319/927) compared </w:t>
      </w:r>
      <w:r w:rsidR="00B6421F" w:rsidRPr="00FA702C">
        <w:t>to</w:t>
      </w:r>
      <w:r w:rsidR="00E60D9C" w:rsidRPr="00FA702C">
        <w:t xml:space="preserve"> ‘worse’ ratings for</w:t>
      </w:r>
      <w:r w:rsidR="00D4724E" w:rsidRPr="00FA702C">
        <w:t xml:space="preserve"> </w:t>
      </w:r>
      <w:r w:rsidRPr="00FA702C">
        <w:t>physical health (17%; 162/927)</w:t>
      </w:r>
      <w:r w:rsidR="00D4724E" w:rsidRPr="00FA702C">
        <w:t xml:space="preserve">. </w:t>
      </w:r>
    </w:p>
    <w:p w14:paraId="20FABC98" w14:textId="63C5E78F" w:rsidR="00815546" w:rsidRPr="00FA702C" w:rsidRDefault="00D4724E" w:rsidP="00815546">
      <w:r w:rsidRPr="00FA702C">
        <w:lastRenderedPageBreak/>
        <w:t xml:space="preserve">There was a significant impact of country on ratings for physical health, with all countries </w:t>
      </w:r>
      <w:r w:rsidR="0091454A" w:rsidRPr="00FA702C">
        <w:t>less</w:t>
      </w:r>
      <w:r w:rsidRPr="00FA702C">
        <w:t xml:space="preserve"> likely to rate their child’s physical </w:t>
      </w:r>
      <w:r w:rsidR="0091454A" w:rsidRPr="00FA702C">
        <w:t xml:space="preserve">health </w:t>
      </w:r>
      <w:r w:rsidRPr="00FA702C">
        <w:t xml:space="preserve">as </w:t>
      </w:r>
      <w:r w:rsidR="0091454A" w:rsidRPr="00FA702C">
        <w:t>‘worse’ tha</w:t>
      </w:r>
      <w:r w:rsidR="004C60E3" w:rsidRPr="00FA702C">
        <w:t>n</w:t>
      </w:r>
      <w:r w:rsidR="0091454A" w:rsidRPr="00FA702C">
        <w:t xml:space="preserve"> before the pandemic </w:t>
      </w:r>
      <w:r w:rsidRPr="00FA702C">
        <w:t>compared with Poland (</w:t>
      </w:r>
      <w:r w:rsidR="00ED2AF6" w:rsidRPr="00FA702C">
        <w:t xml:space="preserve">Figure </w:t>
      </w:r>
      <w:r w:rsidR="00B54D8E" w:rsidRPr="00FA702C">
        <w:t>3</w:t>
      </w:r>
      <w:r w:rsidRPr="00FA702C">
        <w:t xml:space="preserve">). Ratings for </w:t>
      </w:r>
      <w:r w:rsidR="0091454A" w:rsidRPr="00FA702C">
        <w:t xml:space="preserve">the impact of COVID-19 on </w:t>
      </w:r>
      <w:r w:rsidRPr="00FA702C">
        <w:t xml:space="preserve">emotional wellbeing were similar across countries. </w:t>
      </w:r>
    </w:p>
    <w:p w14:paraId="7FC55DFC" w14:textId="6CB44046" w:rsidR="008E6FA5" w:rsidRPr="00FA702C" w:rsidRDefault="00A31425" w:rsidP="008E6FA5">
      <w:pPr>
        <w:pStyle w:val="Heading2"/>
      </w:pPr>
      <w:r w:rsidRPr="00FA702C">
        <w:t xml:space="preserve"> </w:t>
      </w:r>
      <w:r w:rsidR="008E6FA5" w:rsidRPr="00FA702C">
        <w:t>(</w:t>
      </w:r>
      <w:r w:rsidR="00815546" w:rsidRPr="00FA702C">
        <w:t>c</w:t>
      </w:r>
      <w:r w:rsidR="008E6FA5" w:rsidRPr="00FA702C">
        <w:t>) Support for parents</w:t>
      </w:r>
      <w:r w:rsidR="0073323A" w:rsidRPr="00FA702C">
        <w:t xml:space="preserve"> across countries</w:t>
      </w:r>
    </w:p>
    <w:p w14:paraId="1D9442B8" w14:textId="791A2798" w:rsidR="00065B09" w:rsidRPr="00FA702C" w:rsidRDefault="001F2B2B" w:rsidP="00381A35">
      <w:r w:rsidRPr="00FA702C">
        <w:t xml:space="preserve">Overall, </w:t>
      </w:r>
      <w:r w:rsidR="00EE342B" w:rsidRPr="00FA702C">
        <w:t xml:space="preserve">23% (220/957) of participants reported that they would have liked more support during the pandemic ‘very much’. </w:t>
      </w:r>
      <w:r w:rsidRPr="00FA702C">
        <w:t>This proportion was highest in Poland (30%), and significantly lower in Croatia</w:t>
      </w:r>
      <w:r w:rsidR="00B7652B" w:rsidRPr="00FA702C">
        <w:t xml:space="preserve"> (14%)</w:t>
      </w:r>
      <w:r w:rsidRPr="00FA702C">
        <w:t>, Belgium</w:t>
      </w:r>
      <w:r w:rsidR="00BD4C9B" w:rsidRPr="00FA702C">
        <w:t>/Netherlands</w:t>
      </w:r>
      <w:r w:rsidR="00B7652B" w:rsidRPr="00FA702C">
        <w:t xml:space="preserve"> (9%)</w:t>
      </w:r>
      <w:r w:rsidRPr="00FA702C">
        <w:t>, and the Other EU group</w:t>
      </w:r>
      <w:r w:rsidR="00B7652B" w:rsidRPr="00FA702C">
        <w:t xml:space="preserve"> (11%)</w:t>
      </w:r>
      <w:r w:rsidR="00ED5544" w:rsidRPr="00FA702C">
        <w:t xml:space="preserve"> (</w:t>
      </w:r>
      <w:r w:rsidR="00ED2AF6" w:rsidRPr="00FA702C">
        <w:t xml:space="preserve">Figure </w:t>
      </w:r>
      <w:r w:rsidR="00B54D8E" w:rsidRPr="00FA702C">
        <w:t>4</w:t>
      </w:r>
      <w:r w:rsidR="00ED5544" w:rsidRPr="00FA702C">
        <w:t>)</w:t>
      </w:r>
      <w:r w:rsidRPr="00FA702C">
        <w:t xml:space="preserve">. </w:t>
      </w:r>
      <w:r w:rsidR="00065B09" w:rsidRPr="00FA702C">
        <w:t xml:space="preserve">In terms of the source of support, satisfaction ratings were </w:t>
      </w:r>
      <w:r w:rsidR="0073323A" w:rsidRPr="00FA702C">
        <w:t xml:space="preserve">lowest for support from medical sources, and </w:t>
      </w:r>
      <w:r w:rsidR="00065B09" w:rsidRPr="00FA702C">
        <w:t>highest for people that participants had close relationships with, such as their partner</w:t>
      </w:r>
      <w:r w:rsidR="00381A35" w:rsidRPr="00FA702C">
        <w:t xml:space="preserve"> (</w:t>
      </w:r>
      <w:r w:rsidR="00ED2AF6" w:rsidRPr="00FA702C">
        <w:t>Table 4</w:t>
      </w:r>
      <w:r w:rsidR="00381A35" w:rsidRPr="00FA702C">
        <w:t>)</w:t>
      </w:r>
      <w:r w:rsidR="00065B09" w:rsidRPr="00FA702C">
        <w:t xml:space="preserve">. </w:t>
      </w:r>
    </w:p>
    <w:p w14:paraId="074D8D57" w14:textId="77777777" w:rsidR="00F2483A" w:rsidRPr="00FA702C" w:rsidRDefault="00F2483A" w:rsidP="00381A35">
      <w:pPr>
        <w:sectPr w:rsidR="00F2483A" w:rsidRPr="00FA702C" w:rsidSect="00F2483A">
          <w:pgSz w:w="11906" w:h="16838"/>
          <w:pgMar w:top="1440" w:right="1440" w:bottom="1440" w:left="1440" w:header="708" w:footer="708" w:gutter="0"/>
          <w:cols w:space="708"/>
          <w:docGrid w:linePitch="360"/>
        </w:sectPr>
      </w:pPr>
    </w:p>
    <w:p w14:paraId="4534073D" w14:textId="77777777" w:rsidR="00F2483A" w:rsidRPr="00FA702C" w:rsidRDefault="00F2483A" w:rsidP="00F2483A">
      <w:pPr>
        <w:pStyle w:val="Caption"/>
        <w:keepNext/>
        <w:rPr>
          <w:b w:val="0"/>
        </w:rPr>
      </w:pPr>
      <w:bookmarkStart w:id="18" w:name="_Ref85804232"/>
      <w:r w:rsidRPr="00FA702C">
        <w:lastRenderedPageBreak/>
        <w:t xml:space="preserve">Table </w:t>
      </w:r>
      <w:r w:rsidR="0011204A">
        <w:fldChar w:fldCharType="begin"/>
      </w:r>
      <w:r w:rsidR="0011204A">
        <w:instrText xml:space="preserve"> SEQ Table \* ARABIC </w:instrText>
      </w:r>
      <w:r w:rsidR="0011204A">
        <w:fldChar w:fldCharType="separate"/>
      </w:r>
      <w:r w:rsidRPr="00FA702C">
        <w:rPr>
          <w:noProof/>
        </w:rPr>
        <w:t>4</w:t>
      </w:r>
      <w:r w:rsidR="0011204A">
        <w:rPr>
          <w:noProof/>
        </w:rPr>
        <w:fldChar w:fldCharType="end"/>
      </w:r>
      <w:bookmarkEnd w:id="18"/>
      <w:r w:rsidRPr="00FA702C">
        <w:t xml:space="preserve"> </w:t>
      </w:r>
      <w:r w:rsidRPr="00FA702C">
        <w:rPr>
          <w:b w:val="0"/>
        </w:rPr>
        <w:t>Proportion* of participants reporting that they were ‘very satisfied’ with the support they received from each source, by country.</w:t>
      </w:r>
    </w:p>
    <w:tbl>
      <w:tblPr>
        <w:tblW w:w="13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1"/>
        <w:gridCol w:w="1708"/>
        <w:gridCol w:w="1708"/>
        <w:gridCol w:w="1708"/>
        <w:gridCol w:w="1565"/>
        <w:gridCol w:w="1992"/>
        <w:gridCol w:w="1708"/>
        <w:gridCol w:w="1566"/>
        <w:gridCol w:w="6"/>
      </w:tblGrid>
      <w:tr w:rsidR="00F2483A" w:rsidRPr="00FA702C" w14:paraId="6DC6F6DB" w14:textId="77777777" w:rsidTr="00F2483A">
        <w:trPr>
          <w:gridAfter w:val="1"/>
          <w:wAfter w:w="6" w:type="dxa"/>
          <w:trHeight w:val="1098"/>
        </w:trPr>
        <w:tc>
          <w:tcPr>
            <w:tcW w:w="1561" w:type="dxa"/>
            <w:vMerge w:val="restart"/>
            <w:tcBorders>
              <w:right w:val="nil"/>
            </w:tcBorders>
            <w:shd w:val="clear" w:color="000000" w:fill="F2F2F2"/>
            <w:vAlign w:val="center"/>
            <w:hideMark/>
          </w:tcPr>
          <w:p w14:paraId="780697AF" w14:textId="77777777" w:rsidR="00F2483A" w:rsidRPr="00FA702C" w:rsidRDefault="00F2483A" w:rsidP="00F2483A">
            <w:pPr>
              <w:spacing w:after="0" w:line="240" w:lineRule="auto"/>
              <w:rPr>
                <w:rFonts w:eastAsia="Times New Roman" w:cs="Calibri"/>
                <w:b/>
                <w:bCs/>
                <w:color w:val="000000"/>
                <w:sz w:val="20"/>
                <w:szCs w:val="20"/>
                <w:lang w:eastAsia="en-GB"/>
              </w:rPr>
            </w:pPr>
            <w:r w:rsidRPr="00FA702C">
              <w:rPr>
                <w:rFonts w:eastAsia="Times New Roman" w:cs="Calibri"/>
                <w:b/>
                <w:bCs/>
                <w:color w:val="000000"/>
                <w:sz w:val="20"/>
                <w:lang w:eastAsia="en-GB"/>
              </w:rPr>
              <w:t>Country</w:t>
            </w:r>
          </w:p>
        </w:tc>
        <w:tc>
          <w:tcPr>
            <w:tcW w:w="1708" w:type="dxa"/>
            <w:tcBorders>
              <w:left w:val="nil"/>
              <w:bottom w:val="nil"/>
              <w:right w:val="nil"/>
            </w:tcBorders>
            <w:shd w:val="clear" w:color="auto" w:fill="F2F2F2" w:themeFill="background1" w:themeFillShade="F2"/>
            <w:vAlign w:val="center"/>
            <w:hideMark/>
          </w:tcPr>
          <w:p w14:paraId="2FF5FD53" w14:textId="77777777" w:rsidR="00F2483A" w:rsidRPr="00FA702C" w:rsidRDefault="00F2483A" w:rsidP="00F2483A">
            <w:pPr>
              <w:spacing w:after="0" w:line="240" w:lineRule="auto"/>
              <w:jc w:val="center"/>
              <w:rPr>
                <w:rFonts w:eastAsia="Times New Roman" w:cs="Calibri"/>
                <w:b/>
                <w:color w:val="000000"/>
                <w:sz w:val="20"/>
                <w:lang w:eastAsia="en-GB"/>
              </w:rPr>
            </w:pPr>
            <w:r w:rsidRPr="00FA702C">
              <w:rPr>
                <w:rFonts w:eastAsia="Times New Roman" w:cs="Calibri"/>
                <w:b/>
                <w:color w:val="000000"/>
                <w:sz w:val="20"/>
                <w:lang w:eastAsia="en-GB"/>
              </w:rPr>
              <w:t>GP</w:t>
            </w:r>
          </w:p>
          <w:p w14:paraId="0B043099" w14:textId="77777777" w:rsidR="00F2483A" w:rsidRPr="00FA702C" w:rsidRDefault="00F2483A" w:rsidP="00F2483A">
            <w:pPr>
              <w:spacing w:after="0" w:line="240" w:lineRule="auto"/>
              <w:jc w:val="center"/>
              <w:rPr>
                <w:rFonts w:eastAsia="Times New Roman" w:cs="Calibri"/>
                <w:b/>
                <w:color w:val="000000"/>
                <w:sz w:val="20"/>
                <w:szCs w:val="20"/>
                <w:lang w:eastAsia="en-GB"/>
              </w:rPr>
            </w:pPr>
            <w:r w:rsidRPr="00FA702C">
              <w:rPr>
                <w:rFonts w:eastAsia="Times New Roman" w:cs="Calibri"/>
                <w:b/>
                <w:color w:val="000000"/>
                <w:sz w:val="20"/>
                <w:szCs w:val="20"/>
                <w:lang w:eastAsia="en-GB"/>
              </w:rPr>
              <w:t>(N†=775)</w:t>
            </w:r>
          </w:p>
        </w:tc>
        <w:tc>
          <w:tcPr>
            <w:tcW w:w="1708" w:type="dxa"/>
            <w:tcBorders>
              <w:left w:val="nil"/>
              <w:bottom w:val="nil"/>
              <w:right w:val="nil"/>
            </w:tcBorders>
            <w:shd w:val="clear" w:color="auto" w:fill="F2F2F2" w:themeFill="background1" w:themeFillShade="F2"/>
            <w:vAlign w:val="center"/>
            <w:hideMark/>
          </w:tcPr>
          <w:p w14:paraId="3AC91016" w14:textId="77777777" w:rsidR="00F2483A" w:rsidRPr="00FA702C" w:rsidRDefault="00F2483A" w:rsidP="00F2483A">
            <w:pPr>
              <w:spacing w:after="0" w:line="240" w:lineRule="auto"/>
              <w:jc w:val="center"/>
              <w:rPr>
                <w:rFonts w:eastAsia="Times New Roman" w:cs="Calibri"/>
                <w:b/>
                <w:color w:val="000000"/>
                <w:sz w:val="20"/>
                <w:lang w:eastAsia="en-GB"/>
              </w:rPr>
            </w:pPr>
            <w:r w:rsidRPr="00FA702C">
              <w:rPr>
                <w:rFonts w:eastAsia="Times New Roman" w:cs="Calibri"/>
                <w:b/>
                <w:color w:val="000000"/>
                <w:sz w:val="20"/>
                <w:lang w:eastAsia="en-GB"/>
              </w:rPr>
              <w:t>Specialist doctor/nurse</w:t>
            </w:r>
          </w:p>
          <w:p w14:paraId="4E7ADFCD" w14:textId="77777777" w:rsidR="00F2483A" w:rsidRPr="00FA702C" w:rsidRDefault="00F2483A" w:rsidP="00F2483A">
            <w:pPr>
              <w:spacing w:after="0" w:line="240" w:lineRule="auto"/>
              <w:jc w:val="center"/>
              <w:rPr>
                <w:rFonts w:eastAsia="Times New Roman" w:cs="Calibri"/>
                <w:b/>
                <w:color w:val="000000"/>
                <w:sz w:val="20"/>
                <w:szCs w:val="20"/>
                <w:lang w:eastAsia="en-GB"/>
              </w:rPr>
            </w:pPr>
            <w:r w:rsidRPr="00FA702C">
              <w:rPr>
                <w:rFonts w:eastAsia="Times New Roman" w:cs="Calibri"/>
                <w:b/>
                <w:color w:val="000000"/>
                <w:sz w:val="20"/>
                <w:szCs w:val="20"/>
                <w:lang w:eastAsia="en-GB"/>
              </w:rPr>
              <w:t>(N†=792)</w:t>
            </w:r>
          </w:p>
        </w:tc>
        <w:tc>
          <w:tcPr>
            <w:tcW w:w="1708" w:type="dxa"/>
            <w:tcBorders>
              <w:left w:val="nil"/>
              <w:bottom w:val="nil"/>
              <w:right w:val="nil"/>
            </w:tcBorders>
            <w:shd w:val="clear" w:color="auto" w:fill="F2F2F2" w:themeFill="background1" w:themeFillShade="F2"/>
            <w:vAlign w:val="center"/>
            <w:hideMark/>
          </w:tcPr>
          <w:p w14:paraId="5AE8A412" w14:textId="77777777" w:rsidR="00F2483A" w:rsidRPr="00FA702C" w:rsidRDefault="00F2483A" w:rsidP="00F2483A">
            <w:pPr>
              <w:spacing w:after="0" w:line="240" w:lineRule="auto"/>
              <w:jc w:val="center"/>
              <w:rPr>
                <w:rFonts w:eastAsia="Times New Roman" w:cs="Calibri"/>
                <w:b/>
                <w:color w:val="000000"/>
                <w:sz w:val="20"/>
                <w:szCs w:val="20"/>
                <w:lang w:eastAsia="en-GB"/>
              </w:rPr>
            </w:pPr>
            <w:r w:rsidRPr="00FA702C">
              <w:rPr>
                <w:rFonts w:eastAsia="Times New Roman" w:cs="Calibri"/>
                <w:b/>
                <w:color w:val="000000"/>
                <w:sz w:val="20"/>
                <w:lang w:eastAsia="en-GB"/>
              </w:rPr>
              <w:t>Partner</w:t>
            </w:r>
          </w:p>
          <w:p w14:paraId="29EB3642" w14:textId="77777777" w:rsidR="00F2483A" w:rsidRPr="00FA702C" w:rsidRDefault="00F2483A" w:rsidP="00F2483A">
            <w:pPr>
              <w:spacing w:after="0" w:line="240" w:lineRule="auto"/>
              <w:jc w:val="center"/>
              <w:rPr>
                <w:rFonts w:eastAsia="Times New Roman" w:cs="Calibri"/>
                <w:b/>
                <w:color w:val="000000"/>
                <w:sz w:val="20"/>
                <w:szCs w:val="20"/>
                <w:lang w:eastAsia="en-GB"/>
              </w:rPr>
            </w:pPr>
            <w:r w:rsidRPr="00FA702C">
              <w:rPr>
                <w:rFonts w:eastAsia="Times New Roman" w:cs="Calibri"/>
                <w:b/>
                <w:color w:val="000000"/>
                <w:sz w:val="20"/>
                <w:szCs w:val="20"/>
                <w:lang w:eastAsia="en-GB"/>
              </w:rPr>
              <w:t xml:space="preserve"> (N†=868)</w:t>
            </w:r>
          </w:p>
        </w:tc>
        <w:tc>
          <w:tcPr>
            <w:tcW w:w="1565" w:type="dxa"/>
            <w:tcBorders>
              <w:left w:val="nil"/>
              <w:bottom w:val="nil"/>
              <w:right w:val="nil"/>
            </w:tcBorders>
            <w:shd w:val="clear" w:color="auto" w:fill="F2F2F2" w:themeFill="background1" w:themeFillShade="F2"/>
            <w:vAlign w:val="center"/>
            <w:hideMark/>
          </w:tcPr>
          <w:p w14:paraId="3F8D5526" w14:textId="77777777" w:rsidR="00F2483A" w:rsidRPr="00FA702C" w:rsidRDefault="00F2483A" w:rsidP="00F2483A">
            <w:pPr>
              <w:spacing w:after="0" w:line="240" w:lineRule="auto"/>
              <w:jc w:val="center"/>
              <w:rPr>
                <w:rFonts w:eastAsia="Times New Roman" w:cs="Calibri"/>
                <w:b/>
                <w:color w:val="000000"/>
                <w:sz w:val="20"/>
                <w:lang w:eastAsia="en-GB"/>
              </w:rPr>
            </w:pPr>
            <w:r w:rsidRPr="00FA702C">
              <w:rPr>
                <w:rFonts w:eastAsia="Times New Roman" w:cs="Calibri"/>
                <w:b/>
                <w:color w:val="000000"/>
                <w:sz w:val="20"/>
                <w:lang w:eastAsia="en-GB"/>
              </w:rPr>
              <w:t>Friends/family</w:t>
            </w:r>
          </w:p>
          <w:p w14:paraId="2C085E1C" w14:textId="77777777" w:rsidR="00F2483A" w:rsidRPr="00FA702C" w:rsidRDefault="00F2483A" w:rsidP="00F2483A">
            <w:pPr>
              <w:spacing w:after="0" w:line="240" w:lineRule="auto"/>
              <w:jc w:val="center"/>
              <w:rPr>
                <w:rFonts w:eastAsia="Times New Roman" w:cs="Calibri"/>
                <w:b/>
                <w:color w:val="000000"/>
                <w:sz w:val="20"/>
                <w:szCs w:val="20"/>
                <w:lang w:eastAsia="en-GB"/>
              </w:rPr>
            </w:pPr>
            <w:r w:rsidRPr="00FA702C">
              <w:rPr>
                <w:rFonts w:eastAsia="Times New Roman" w:cs="Calibri"/>
                <w:b/>
                <w:color w:val="000000"/>
                <w:sz w:val="20"/>
                <w:szCs w:val="20"/>
                <w:lang w:eastAsia="en-GB"/>
              </w:rPr>
              <w:t>(N†=883)</w:t>
            </w:r>
          </w:p>
        </w:tc>
        <w:tc>
          <w:tcPr>
            <w:tcW w:w="1992" w:type="dxa"/>
            <w:tcBorders>
              <w:left w:val="nil"/>
              <w:bottom w:val="nil"/>
              <w:right w:val="nil"/>
            </w:tcBorders>
            <w:shd w:val="clear" w:color="auto" w:fill="F2F2F2" w:themeFill="background1" w:themeFillShade="F2"/>
            <w:vAlign w:val="center"/>
            <w:hideMark/>
          </w:tcPr>
          <w:p w14:paraId="580F20B4" w14:textId="77777777" w:rsidR="00F2483A" w:rsidRPr="00FA702C" w:rsidRDefault="00F2483A" w:rsidP="00F2483A">
            <w:pPr>
              <w:spacing w:after="0" w:line="240" w:lineRule="auto"/>
              <w:jc w:val="center"/>
              <w:rPr>
                <w:rFonts w:eastAsia="Times New Roman" w:cs="Calibri"/>
                <w:b/>
                <w:color w:val="000000"/>
                <w:sz w:val="20"/>
                <w:lang w:eastAsia="en-GB"/>
              </w:rPr>
            </w:pPr>
            <w:r w:rsidRPr="00FA702C">
              <w:rPr>
                <w:rFonts w:eastAsia="Times New Roman" w:cs="Calibri"/>
                <w:b/>
                <w:color w:val="000000"/>
                <w:sz w:val="20"/>
                <w:lang w:eastAsia="en-GB"/>
              </w:rPr>
              <w:t>Parents of children with same condition</w:t>
            </w:r>
          </w:p>
          <w:p w14:paraId="57666CA3" w14:textId="77777777" w:rsidR="00F2483A" w:rsidRPr="00FA702C" w:rsidRDefault="00F2483A" w:rsidP="00F2483A">
            <w:pPr>
              <w:spacing w:after="0" w:line="240" w:lineRule="auto"/>
              <w:jc w:val="center"/>
              <w:rPr>
                <w:rFonts w:eastAsia="Times New Roman" w:cs="Calibri"/>
                <w:b/>
                <w:color w:val="000000"/>
                <w:sz w:val="20"/>
                <w:szCs w:val="20"/>
                <w:lang w:eastAsia="en-GB"/>
              </w:rPr>
            </w:pPr>
            <w:r w:rsidRPr="00FA702C">
              <w:rPr>
                <w:rFonts w:eastAsia="Times New Roman" w:cs="Calibri"/>
                <w:b/>
                <w:color w:val="000000"/>
                <w:sz w:val="20"/>
                <w:szCs w:val="20"/>
                <w:lang w:eastAsia="en-GB"/>
              </w:rPr>
              <w:t>(N†=637)</w:t>
            </w:r>
          </w:p>
        </w:tc>
        <w:tc>
          <w:tcPr>
            <w:tcW w:w="1708" w:type="dxa"/>
            <w:tcBorders>
              <w:left w:val="nil"/>
              <w:bottom w:val="nil"/>
              <w:right w:val="nil"/>
            </w:tcBorders>
            <w:shd w:val="clear" w:color="auto" w:fill="F2F2F2" w:themeFill="background1" w:themeFillShade="F2"/>
            <w:vAlign w:val="center"/>
            <w:hideMark/>
          </w:tcPr>
          <w:p w14:paraId="0F627B7D" w14:textId="77777777" w:rsidR="00F2483A" w:rsidRPr="00FA702C" w:rsidRDefault="00F2483A" w:rsidP="00F2483A">
            <w:pPr>
              <w:spacing w:after="0" w:line="240" w:lineRule="auto"/>
              <w:jc w:val="center"/>
              <w:rPr>
                <w:rFonts w:eastAsia="Times New Roman" w:cs="Calibri"/>
                <w:b/>
                <w:color w:val="000000"/>
                <w:sz w:val="20"/>
                <w:lang w:eastAsia="en-GB"/>
              </w:rPr>
            </w:pPr>
            <w:r w:rsidRPr="00FA702C">
              <w:rPr>
                <w:rFonts w:eastAsia="Times New Roman" w:cs="Calibri"/>
                <w:b/>
                <w:color w:val="000000"/>
                <w:sz w:val="20"/>
                <w:lang w:eastAsia="en-GB"/>
              </w:rPr>
              <w:t>Patient organisations</w:t>
            </w:r>
          </w:p>
          <w:p w14:paraId="50282ED2" w14:textId="77777777" w:rsidR="00F2483A" w:rsidRPr="00FA702C" w:rsidRDefault="00F2483A" w:rsidP="00F2483A">
            <w:pPr>
              <w:spacing w:after="0" w:line="240" w:lineRule="auto"/>
              <w:jc w:val="center"/>
              <w:rPr>
                <w:rFonts w:eastAsia="Times New Roman" w:cs="Calibri"/>
                <w:b/>
                <w:color w:val="000000"/>
                <w:sz w:val="20"/>
                <w:szCs w:val="20"/>
                <w:lang w:eastAsia="en-GB"/>
              </w:rPr>
            </w:pPr>
            <w:r w:rsidRPr="00FA702C">
              <w:rPr>
                <w:rFonts w:eastAsia="Times New Roman" w:cs="Calibri"/>
                <w:b/>
                <w:color w:val="000000"/>
                <w:sz w:val="20"/>
                <w:szCs w:val="20"/>
                <w:lang w:eastAsia="en-GB"/>
              </w:rPr>
              <w:t>(N†=510)</w:t>
            </w:r>
          </w:p>
        </w:tc>
        <w:tc>
          <w:tcPr>
            <w:tcW w:w="1566" w:type="dxa"/>
            <w:tcBorders>
              <w:left w:val="nil"/>
              <w:bottom w:val="nil"/>
            </w:tcBorders>
            <w:shd w:val="clear" w:color="auto" w:fill="F2F2F2" w:themeFill="background1" w:themeFillShade="F2"/>
            <w:vAlign w:val="center"/>
            <w:hideMark/>
          </w:tcPr>
          <w:p w14:paraId="309901E9" w14:textId="77777777" w:rsidR="00F2483A" w:rsidRPr="00FA702C" w:rsidRDefault="00F2483A" w:rsidP="00F2483A">
            <w:pPr>
              <w:spacing w:after="0" w:line="240" w:lineRule="auto"/>
              <w:jc w:val="center"/>
              <w:rPr>
                <w:rFonts w:eastAsia="Times New Roman" w:cs="Calibri"/>
                <w:b/>
                <w:color w:val="000000"/>
                <w:sz w:val="20"/>
                <w:lang w:eastAsia="en-GB"/>
              </w:rPr>
            </w:pPr>
            <w:r w:rsidRPr="00FA702C">
              <w:rPr>
                <w:rFonts w:eastAsia="Times New Roman" w:cs="Calibri"/>
                <w:b/>
                <w:color w:val="000000"/>
                <w:sz w:val="20"/>
                <w:lang w:eastAsia="en-GB"/>
              </w:rPr>
              <w:t>Schools</w:t>
            </w:r>
          </w:p>
          <w:p w14:paraId="78EB1664" w14:textId="77777777" w:rsidR="00F2483A" w:rsidRPr="00FA702C" w:rsidRDefault="00F2483A" w:rsidP="00F2483A">
            <w:pPr>
              <w:spacing w:after="0" w:line="240" w:lineRule="auto"/>
              <w:jc w:val="center"/>
              <w:rPr>
                <w:rFonts w:eastAsia="Times New Roman" w:cs="Calibri"/>
                <w:b/>
                <w:color w:val="000000"/>
                <w:sz w:val="20"/>
                <w:szCs w:val="20"/>
                <w:lang w:eastAsia="en-GB"/>
              </w:rPr>
            </w:pPr>
            <w:r w:rsidRPr="00FA702C">
              <w:rPr>
                <w:rFonts w:eastAsia="Times New Roman" w:cs="Calibri"/>
                <w:b/>
                <w:color w:val="000000"/>
                <w:sz w:val="20"/>
                <w:szCs w:val="20"/>
                <w:lang w:eastAsia="en-GB"/>
              </w:rPr>
              <w:t>(N†=369)</w:t>
            </w:r>
          </w:p>
        </w:tc>
      </w:tr>
      <w:tr w:rsidR="00F2483A" w:rsidRPr="00FA702C" w14:paraId="7D96BE4D" w14:textId="77777777" w:rsidTr="00F2483A">
        <w:trPr>
          <w:gridAfter w:val="1"/>
          <w:wAfter w:w="6" w:type="dxa"/>
          <w:trHeight w:val="442"/>
        </w:trPr>
        <w:tc>
          <w:tcPr>
            <w:tcW w:w="1561" w:type="dxa"/>
            <w:vMerge/>
            <w:tcBorders>
              <w:right w:val="nil"/>
            </w:tcBorders>
            <w:shd w:val="clear" w:color="auto" w:fill="auto"/>
            <w:vAlign w:val="center"/>
          </w:tcPr>
          <w:p w14:paraId="04F92B92" w14:textId="77777777" w:rsidR="00F2483A" w:rsidRPr="00FA702C" w:rsidRDefault="00F2483A" w:rsidP="00F2483A">
            <w:pPr>
              <w:spacing w:after="0" w:line="240" w:lineRule="auto"/>
              <w:jc w:val="center"/>
              <w:rPr>
                <w:rFonts w:eastAsia="Times New Roman" w:cs="Calibri"/>
                <w:b/>
                <w:bCs/>
                <w:color w:val="000000"/>
                <w:sz w:val="20"/>
                <w:szCs w:val="20"/>
                <w:lang w:eastAsia="en-GB"/>
              </w:rPr>
            </w:pPr>
          </w:p>
        </w:tc>
        <w:tc>
          <w:tcPr>
            <w:tcW w:w="1708" w:type="dxa"/>
            <w:tcBorders>
              <w:top w:val="nil"/>
              <w:left w:val="nil"/>
              <w:right w:val="nil"/>
            </w:tcBorders>
            <w:shd w:val="clear" w:color="auto" w:fill="F2F2F2" w:themeFill="background1" w:themeFillShade="F2"/>
            <w:vAlign w:val="center"/>
          </w:tcPr>
          <w:p w14:paraId="660924D4" w14:textId="77777777" w:rsidR="00F2483A" w:rsidRPr="00FA702C" w:rsidRDefault="00F2483A" w:rsidP="00F2483A">
            <w:pPr>
              <w:spacing w:after="0" w:line="240" w:lineRule="auto"/>
              <w:jc w:val="center"/>
              <w:rPr>
                <w:rFonts w:eastAsia="Times New Roman" w:cs="Calibri"/>
                <w:color w:val="000000"/>
                <w:sz w:val="20"/>
                <w:szCs w:val="20"/>
                <w:lang w:eastAsia="en-GB"/>
              </w:rPr>
            </w:pPr>
            <w:r w:rsidRPr="00FA702C">
              <w:rPr>
                <w:rFonts w:cstheme="minorHAnsi"/>
                <w:b/>
                <w:sz w:val="20"/>
                <w:szCs w:val="20"/>
              </w:rPr>
              <w:t>%</w:t>
            </w:r>
            <w:r w:rsidRPr="00FA702C">
              <w:rPr>
                <w:rFonts w:cstheme="minorHAnsi"/>
                <w:sz w:val="20"/>
                <w:szCs w:val="20"/>
              </w:rPr>
              <w:t xml:space="preserve"> [95% CI]</w:t>
            </w:r>
          </w:p>
        </w:tc>
        <w:tc>
          <w:tcPr>
            <w:tcW w:w="1708" w:type="dxa"/>
            <w:tcBorders>
              <w:top w:val="nil"/>
              <w:left w:val="nil"/>
              <w:right w:val="nil"/>
            </w:tcBorders>
            <w:shd w:val="clear" w:color="auto" w:fill="F2F2F2" w:themeFill="background1" w:themeFillShade="F2"/>
            <w:vAlign w:val="center"/>
          </w:tcPr>
          <w:p w14:paraId="07D6B9FA" w14:textId="77777777" w:rsidR="00F2483A" w:rsidRPr="00FA702C" w:rsidRDefault="00F2483A" w:rsidP="00F2483A">
            <w:pPr>
              <w:spacing w:after="0" w:line="240" w:lineRule="auto"/>
              <w:jc w:val="center"/>
              <w:rPr>
                <w:rFonts w:eastAsia="Times New Roman" w:cs="Calibri"/>
                <w:color w:val="000000"/>
                <w:sz w:val="20"/>
                <w:szCs w:val="20"/>
                <w:lang w:eastAsia="en-GB"/>
              </w:rPr>
            </w:pPr>
            <w:r w:rsidRPr="00FA702C">
              <w:rPr>
                <w:rFonts w:cstheme="minorHAnsi"/>
                <w:b/>
                <w:sz w:val="20"/>
                <w:szCs w:val="20"/>
              </w:rPr>
              <w:t>%</w:t>
            </w:r>
            <w:r w:rsidRPr="00FA702C">
              <w:rPr>
                <w:rFonts w:cstheme="minorHAnsi"/>
                <w:sz w:val="20"/>
                <w:szCs w:val="20"/>
              </w:rPr>
              <w:t xml:space="preserve"> [95% CI]</w:t>
            </w:r>
          </w:p>
        </w:tc>
        <w:tc>
          <w:tcPr>
            <w:tcW w:w="1708" w:type="dxa"/>
            <w:tcBorders>
              <w:top w:val="nil"/>
              <w:left w:val="nil"/>
              <w:right w:val="nil"/>
            </w:tcBorders>
            <w:shd w:val="clear" w:color="auto" w:fill="F2F2F2" w:themeFill="background1" w:themeFillShade="F2"/>
            <w:vAlign w:val="center"/>
          </w:tcPr>
          <w:p w14:paraId="53A960F2" w14:textId="77777777" w:rsidR="00F2483A" w:rsidRPr="00FA702C" w:rsidRDefault="00F2483A" w:rsidP="00F2483A">
            <w:pPr>
              <w:spacing w:after="0" w:line="240" w:lineRule="auto"/>
              <w:jc w:val="center"/>
              <w:rPr>
                <w:rFonts w:eastAsia="Times New Roman" w:cs="Calibri"/>
                <w:color w:val="000000"/>
                <w:sz w:val="20"/>
                <w:szCs w:val="20"/>
                <w:lang w:eastAsia="en-GB"/>
              </w:rPr>
            </w:pPr>
            <w:r w:rsidRPr="00FA702C">
              <w:rPr>
                <w:rFonts w:cstheme="minorHAnsi"/>
                <w:b/>
                <w:sz w:val="20"/>
                <w:szCs w:val="20"/>
              </w:rPr>
              <w:t>%</w:t>
            </w:r>
            <w:r w:rsidRPr="00FA702C">
              <w:rPr>
                <w:rFonts w:cstheme="minorHAnsi"/>
                <w:sz w:val="20"/>
                <w:szCs w:val="20"/>
              </w:rPr>
              <w:t xml:space="preserve"> [95% CI]</w:t>
            </w:r>
          </w:p>
        </w:tc>
        <w:tc>
          <w:tcPr>
            <w:tcW w:w="1565" w:type="dxa"/>
            <w:tcBorders>
              <w:top w:val="nil"/>
              <w:left w:val="nil"/>
              <w:right w:val="nil"/>
            </w:tcBorders>
            <w:shd w:val="clear" w:color="auto" w:fill="F2F2F2" w:themeFill="background1" w:themeFillShade="F2"/>
            <w:vAlign w:val="center"/>
          </w:tcPr>
          <w:p w14:paraId="23F8F570" w14:textId="77777777" w:rsidR="00F2483A" w:rsidRPr="00FA702C" w:rsidRDefault="00F2483A" w:rsidP="00F2483A">
            <w:pPr>
              <w:spacing w:after="0" w:line="240" w:lineRule="auto"/>
              <w:jc w:val="center"/>
              <w:rPr>
                <w:rFonts w:eastAsia="Times New Roman" w:cs="Calibri"/>
                <w:color w:val="000000"/>
                <w:sz w:val="20"/>
                <w:szCs w:val="20"/>
                <w:lang w:eastAsia="en-GB"/>
              </w:rPr>
            </w:pPr>
            <w:r w:rsidRPr="00FA702C">
              <w:rPr>
                <w:rFonts w:cstheme="minorHAnsi"/>
                <w:b/>
                <w:sz w:val="20"/>
                <w:szCs w:val="20"/>
              </w:rPr>
              <w:t>%</w:t>
            </w:r>
            <w:r w:rsidRPr="00FA702C">
              <w:rPr>
                <w:rFonts w:cstheme="minorHAnsi"/>
                <w:sz w:val="20"/>
                <w:szCs w:val="20"/>
              </w:rPr>
              <w:t xml:space="preserve"> [95% CI]</w:t>
            </w:r>
          </w:p>
        </w:tc>
        <w:tc>
          <w:tcPr>
            <w:tcW w:w="1992" w:type="dxa"/>
            <w:tcBorders>
              <w:top w:val="nil"/>
              <w:left w:val="nil"/>
              <w:right w:val="nil"/>
            </w:tcBorders>
            <w:shd w:val="clear" w:color="auto" w:fill="F2F2F2" w:themeFill="background1" w:themeFillShade="F2"/>
            <w:vAlign w:val="center"/>
          </w:tcPr>
          <w:p w14:paraId="20EC9524" w14:textId="77777777" w:rsidR="00F2483A" w:rsidRPr="00FA702C" w:rsidRDefault="00F2483A" w:rsidP="00F2483A">
            <w:pPr>
              <w:spacing w:after="0" w:line="240" w:lineRule="auto"/>
              <w:jc w:val="center"/>
              <w:rPr>
                <w:rFonts w:eastAsia="Times New Roman" w:cs="Calibri"/>
                <w:color w:val="000000"/>
                <w:sz w:val="20"/>
                <w:szCs w:val="20"/>
                <w:lang w:eastAsia="en-GB"/>
              </w:rPr>
            </w:pPr>
            <w:r w:rsidRPr="00FA702C">
              <w:rPr>
                <w:rFonts w:cstheme="minorHAnsi"/>
                <w:b/>
                <w:sz w:val="20"/>
                <w:szCs w:val="20"/>
              </w:rPr>
              <w:t>%</w:t>
            </w:r>
            <w:r w:rsidRPr="00FA702C">
              <w:rPr>
                <w:rFonts w:cstheme="minorHAnsi"/>
                <w:sz w:val="20"/>
                <w:szCs w:val="20"/>
              </w:rPr>
              <w:t xml:space="preserve"> [95% CI]</w:t>
            </w:r>
          </w:p>
        </w:tc>
        <w:tc>
          <w:tcPr>
            <w:tcW w:w="1708" w:type="dxa"/>
            <w:tcBorders>
              <w:top w:val="nil"/>
              <w:left w:val="nil"/>
              <w:right w:val="nil"/>
            </w:tcBorders>
            <w:shd w:val="clear" w:color="auto" w:fill="F2F2F2" w:themeFill="background1" w:themeFillShade="F2"/>
            <w:vAlign w:val="center"/>
          </w:tcPr>
          <w:p w14:paraId="2F225C8C" w14:textId="77777777" w:rsidR="00F2483A" w:rsidRPr="00FA702C" w:rsidRDefault="00F2483A" w:rsidP="00F2483A">
            <w:pPr>
              <w:spacing w:after="0" w:line="240" w:lineRule="auto"/>
              <w:jc w:val="center"/>
              <w:rPr>
                <w:rFonts w:eastAsia="Times New Roman" w:cs="Calibri"/>
                <w:color w:val="000000"/>
                <w:sz w:val="20"/>
                <w:szCs w:val="20"/>
                <w:lang w:eastAsia="en-GB"/>
              </w:rPr>
            </w:pPr>
            <w:r w:rsidRPr="00FA702C">
              <w:rPr>
                <w:rFonts w:cstheme="minorHAnsi"/>
                <w:b/>
                <w:sz w:val="20"/>
                <w:szCs w:val="20"/>
              </w:rPr>
              <w:t>%</w:t>
            </w:r>
            <w:r w:rsidRPr="00FA702C">
              <w:rPr>
                <w:rFonts w:cstheme="minorHAnsi"/>
                <w:sz w:val="20"/>
                <w:szCs w:val="20"/>
              </w:rPr>
              <w:t xml:space="preserve"> [95% CI]</w:t>
            </w:r>
          </w:p>
        </w:tc>
        <w:tc>
          <w:tcPr>
            <w:tcW w:w="1566" w:type="dxa"/>
            <w:tcBorders>
              <w:top w:val="nil"/>
              <w:left w:val="nil"/>
            </w:tcBorders>
            <w:shd w:val="clear" w:color="auto" w:fill="F2F2F2" w:themeFill="background1" w:themeFillShade="F2"/>
            <w:vAlign w:val="center"/>
          </w:tcPr>
          <w:p w14:paraId="544531DD" w14:textId="77777777" w:rsidR="00F2483A" w:rsidRPr="00FA702C" w:rsidRDefault="00F2483A" w:rsidP="00F2483A">
            <w:pPr>
              <w:spacing w:after="0" w:line="240" w:lineRule="auto"/>
              <w:jc w:val="center"/>
              <w:rPr>
                <w:rFonts w:eastAsia="Times New Roman" w:cs="Calibri"/>
                <w:color w:val="000000"/>
                <w:sz w:val="20"/>
                <w:szCs w:val="20"/>
                <w:lang w:eastAsia="en-GB"/>
              </w:rPr>
            </w:pPr>
            <w:r w:rsidRPr="00FA702C">
              <w:rPr>
                <w:rFonts w:cstheme="minorHAnsi"/>
                <w:b/>
                <w:sz w:val="20"/>
                <w:szCs w:val="20"/>
              </w:rPr>
              <w:t>%</w:t>
            </w:r>
            <w:r w:rsidRPr="00FA702C">
              <w:rPr>
                <w:rFonts w:cstheme="minorHAnsi"/>
                <w:sz w:val="20"/>
                <w:szCs w:val="20"/>
              </w:rPr>
              <w:t xml:space="preserve"> [95% CI]</w:t>
            </w:r>
          </w:p>
        </w:tc>
      </w:tr>
      <w:tr w:rsidR="00FB2C01" w:rsidRPr="00FA702C" w14:paraId="77DC9A7C" w14:textId="77777777" w:rsidTr="00F2483A">
        <w:trPr>
          <w:gridAfter w:val="1"/>
          <w:wAfter w:w="6" w:type="dxa"/>
          <w:trHeight w:val="442"/>
        </w:trPr>
        <w:tc>
          <w:tcPr>
            <w:tcW w:w="1561" w:type="dxa"/>
            <w:tcBorders>
              <w:right w:val="nil"/>
            </w:tcBorders>
            <w:shd w:val="clear" w:color="auto" w:fill="auto"/>
            <w:vAlign w:val="center"/>
          </w:tcPr>
          <w:p w14:paraId="4EAC333C" w14:textId="35BEA4DE" w:rsidR="00FB2C01" w:rsidRPr="00FA702C" w:rsidRDefault="00FB2C01" w:rsidP="00FB2C01">
            <w:pPr>
              <w:spacing w:after="40" w:line="240" w:lineRule="auto"/>
              <w:rPr>
                <w:rFonts w:eastAsia="Times New Roman" w:cstheme="minorHAnsi"/>
                <w:bCs/>
                <w:color w:val="000000"/>
                <w:sz w:val="20"/>
                <w:szCs w:val="20"/>
                <w:lang w:eastAsia="en-GB"/>
              </w:rPr>
            </w:pPr>
            <w:r w:rsidRPr="00FA702C">
              <w:rPr>
                <w:rFonts w:eastAsia="Times New Roman" w:cstheme="minorHAnsi"/>
                <w:bCs/>
                <w:color w:val="000000"/>
                <w:sz w:val="20"/>
                <w:szCs w:val="20"/>
                <w:lang w:eastAsia="en-GB"/>
              </w:rPr>
              <w:t>Poland</w:t>
            </w:r>
          </w:p>
        </w:tc>
        <w:tc>
          <w:tcPr>
            <w:tcW w:w="1708" w:type="dxa"/>
            <w:tcBorders>
              <w:left w:val="nil"/>
              <w:right w:val="nil"/>
            </w:tcBorders>
            <w:shd w:val="clear" w:color="auto" w:fill="auto"/>
            <w:vAlign w:val="center"/>
          </w:tcPr>
          <w:p w14:paraId="3F365C63" w14:textId="6DC7A898"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26 [21-30]</w:t>
            </w:r>
          </w:p>
        </w:tc>
        <w:tc>
          <w:tcPr>
            <w:tcW w:w="1708" w:type="dxa"/>
            <w:tcBorders>
              <w:left w:val="nil"/>
              <w:right w:val="nil"/>
            </w:tcBorders>
            <w:shd w:val="clear" w:color="auto" w:fill="auto"/>
            <w:vAlign w:val="center"/>
          </w:tcPr>
          <w:p w14:paraId="238328C5" w14:textId="1F9BC828"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34 [27-37]</w:t>
            </w:r>
          </w:p>
        </w:tc>
        <w:tc>
          <w:tcPr>
            <w:tcW w:w="1708" w:type="dxa"/>
            <w:tcBorders>
              <w:left w:val="nil"/>
              <w:right w:val="nil"/>
            </w:tcBorders>
            <w:shd w:val="clear" w:color="auto" w:fill="auto"/>
            <w:vAlign w:val="center"/>
          </w:tcPr>
          <w:p w14:paraId="79BFC922" w14:textId="365A609A"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69 [65-74]</w:t>
            </w:r>
          </w:p>
        </w:tc>
        <w:tc>
          <w:tcPr>
            <w:tcW w:w="1565" w:type="dxa"/>
            <w:tcBorders>
              <w:left w:val="nil"/>
              <w:right w:val="nil"/>
            </w:tcBorders>
            <w:shd w:val="clear" w:color="auto" w:fill="auto"/>
            <w:vAlign w:val="center"/>
          </w:tcPr>
          <w:p w14:paraId="4D9406B3" w14:textId="4438C505"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61 [56-66]</w:t>
            </w:r>
          </w:p>
        </w:tc>
        <w:tc>
          <w:tcPr>
            <w:tcW w:w="1992" w:type="dxa"/>
            <w:tcBorders>
              <w:left w:val="nil"/>
              <w:right w:val="nil"/>
            </w:tcBorders>
            <w:shd w:val="clear" w:color="auto" w:fill="auto"/>
            <w:vAlign w:val="center"/>
          </w:tcPr>
          <w:p w14:paraId="42D1E9DA" w14:textId="50EB18D2"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66 [61-71]</w:t>
            </w:r>
          </w:p>
        </w:tc>
        <w:tc>
          <w:tcPr>
            <w:tcW w:w="1708" w:type="dxa"/>
            <w:tcBorders>
              <w:left w:val="nil"/>
              <w:right w:val="nil"/>
            </w:tcBorders>
            <w:shd w:val="clear" w:color="auto" w:fill="auto"/>
            <w:vAlign w:val="center"/>
          </w:tcPr>
          <w:p w14:paraId="0A052E75" w14:textId="66241F7B"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56 [50-62]</w:t>
            </w:r>
          </w:p>
        </w:tc>
        <w:tc>
          <w:tcPr>
            <w:tcW w:w="1566" w:type="dxa"/>
            <w:tcBorders>
              <w:left w:val="nil"/>
            </w:tcBorders>
            <w:shd w:val="clear" w:color="auto" w:fill="auto"/>
            <w:vAlign w:val="center"/>
          </w:tcPr>
          <w:p w14:paraId="03D40551" w14:textId="4581E150"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27 [20-34]</w:t>
            </w:r>
          </w:p>
        </w:tc>
      </w:tr>
      <w:tr w:rsidR="00FB2C01" w:rsidRPr="00FA702C" w14:paraId="28B38DAE" w14:textId="77777777" w:rsidTr="00F2483A">
        <w:trPr>
          <w:gridAfter w:val="1"/>
          <w:wAfter w:w="6" w:type="dxa"/>
          <w:trHeight w:val="442"/>
        </w:trPr>
        <w:tc>
          <w:tcPr>
            <w:tcW w:w="1561" w:type="dxa"/>
            <w:tcBorders>
              <w:right w:val="nil"/>
            </w:tcBorders>
            <w:shd w:val="clear" w:color="auto" w:fill="auto"/>
            <w:vAlign w:val="center"/>
            <w:hideMark/>
          </w:tcPr>
          <w:p w14:paraId="40964F06" w14:textId="376E5E6E" w:rsidR="00FB2C01" w:rsidRPr="00FA702C" w:rsidRDefault="00FB2C01" w:rsidP="00FB2C01">
            <w:pPr>
              <w:spacing w:after="40" w:line="240" w:lineRule="auto"/>
              <w:rPr>
                <w:rFonts w:eastAsia="Times New Roman" w:cs="Calibri"/>
                <w:b/>
                <w:bCs/>
                <w:color w:val="000000"/>
                <w:sz w:val="20"/>
                <w:szCs w:val="20"/>
                <w:lang w:eastAsia="en-GB"/>
              </w:rPr>
            </w:pPr>
            <w:r w:rsidRPr="00FA702C">
              <w:rPr>
                <w:rFonts w:eastAsia="Times New Roman" w:cstheme="minorHAnsi"/>
                <w:bCs/>
                <w:color w:val="000000"/>
                <w:sz w:val="20"/>
                <w:szCs w:val="20"/>
                <w:lang w:eastAsia="en-GB"/>
              </w:rPr>
              <w:t>UK</w:t>
            </w:r>
          </w:p>
        </w:tc>
        <w:tc>
          <w:tcPr>
            <w:tcW w:w="1708" w:type="dxa"/>
            <w:tcBorders>
              <w:left w:val="nil"/>
              <w:right w:val="nil"/>
            </w:tcBorders>
            <w:shd w:val="clear" w:color="auto" w:fill="auto"/>
            <w:vAlign w:val="center"/>
            <w:hideMark/>
          </w:tcPr>
          <w:p w14:paraId="18D4F923" w14:textId="30333983"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25 [16-34]</w:t>
            </w:r>
          </w:p>
        </w:tc>
        <w:tc>
          <w:tcPr>
            <w:tcW w:w="1708" w:type="dxa"/>
            <w:tcBorders>
              <w:left w:val="nil"/>
              <w:right w:val="nil"/>
            </w:tcBorders>
            <w:shd w:val="clear" w:color="auto" w:fill="auto"/>
            <w:vAlign w:val="center"/>
            <w:hideMark/>
          </w:tcPr>
          <w:p w14:paraId="1F96D1B0" w14:textId="38321EE5"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39 [29-49]</w:t>
            </w:r>
          </w:p>
        </w:tc>
        <w:tc>
          <w:tcPr>
            <w:tcW w:w="1708" w:type="dxa"/>
            <w:tcBorders>
              <w:left w:val="nil"/>
              <w:right w:val="nil"/>
            </w:tcBorders>
            <w:shd w:val="clear" w:color="auto" w:fill="auto"/>
            <w:vAlign w:val="center"/>
            <w:hideMark/>
          </w:tcPr>
          <w:p w14:paraId="5A5ECE1A" w14:textId="75D81BE4"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79 [71-86]</w:t>
            </w:r>
          </w:p>
        </w:tc>
        <w:tc>
          <w:tcPr>
            <w:tcW w:w="1565" w:type="dxa"/>
            <w:tcBorders>
              <w:left w:val="nil"/>
              <w:right w:val="nil"/>
            </w:tcBorders>
            <w:shd w:val="clear" w:color="auto" w:fill="auto"/>
            <w:vAlign w:val="center"/>
            <w:hideMark/>
          </w:tcPr>
          <w:p w14:paraId="10B6A713" w14:textId="7EB2FED3"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9 [40-58]</w:t>
            </w:r>
          </w:p>
        </w:tc>
        <w:tc>
          <w:tcPr>
            <w:tcW w:w="1992" w:type="dxa"/>
            <w:tcBorders>
              <w:left w:val="nil"/>
              <w:right w:val="nil"/>
            </w:tcBorders>
            <w:shd w:val="clear" w:color="auto" w:fill="auto"/>
            <w:vAlign w:val="center"/>
            <w:hideMark/>
          </w:tcPr>
          <w:p w14:paraId="5173DEF2" w14:textId="33E6CE61"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51 [41-61</w:t>
            </w:r>
          </w:p>
        </w:tc>
        <w:tc>
          <w:tcPr>
            <w:tcW w:w="1708" w:type="dxa"/>
            <w:tcBorders>
              <w:left w:val="nil"/>
              <w:right w:val="nil"/>
            </w:tcBorders>
            <w:shd w:val="clear" w:color="auto" w:fill="auto"/>
            <w:vAlign w:val="center"/>
            <w:hideMark/>
          </w:tcPr>
          <w:p w14:paraId="680BEAD3" w14:textId="38881E1B"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38 [27-48]</w:t>
            </w:r>
          </w:p>
        </w:tc>
        <w:tc>
          <w:tcPr>
            <w:tcW w:w="1566" w:type="dxa"/>
            <w:tcBorders>
              <w:left w:val="nil"/>
            </w:tcBorders>
            <w:shd w:val="clear" w:color="auto" w:fill="auto"/>
            <w:vAlign w:val="center"/>
            <w:hideMark/>
          </w:tcPr>
          <w:p w14:paraId="2B52F5FC" w14:textId="58F7B47E"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7 [34-60]</w:t>
            </w:r>
          </w:p>
        </w:tc>
      </w:tr>
      <w:tr w:rsidR="00FB2C01" w:rsidRPr="00FA702C" w14:paraId="5F4198CF" w14:textId="77777777" w:rsidTr="00F2483A">
        <w:trPr>
          <w:gridAfter w:val="1"/>
          <w:wAfter w:w="6" w:type="dxa"/>
          <w:trHeight w:val="632"/>
        </w:trPr>
        <w:tc>
          <w:tcPr>
            <w:tcW w:w="1561" w:type="dxa"/>
            <w:tcBorders>
              <w:right w:val="nil"/>
            </w:tcBorders>
            <w:shd w:val="clear" w:color="auto" w:fill="auto"/>
            <w:vAlign w:val="center"/>
            <w:hideMark/>
          </w:tcPr>
          <w:p w14:paraId="2687E0D1" w14:textId="7359AF50" w:rsidR="00FB2C01" w:rsidRPr="00FA702C" w:rsidRDefault="00FB2C01" w:rsidP="00FB2C01">
            <w:pPr>
              <w:spacing w:after="40" w:line="240" w:lineRule="auto"/>
              <w:rPr>
                <w:rFonts w:eastAsia="Times New Roman" w:cs="Calibri"/>
                <w:b/>
                <w:bCs/>
                <w:color w:val="000000"/>
                <w:sz w:val="20"/>
                <w:szCs w:val="20"/>
                <w:lang w:eastAsia="en-GB"/>
              </w:rPr>
            </w:pPr>
            <w:r w:rsidRPr="00FA702C">
              <w:rPr>
                <w:rFonts w:eastAsia="Times New Roman" w:cstheme="minorHAnsi"/>
                <w:bCs/>
                <w:color w:val="000000"/>
                <w:sz w:val="20"/>
                <w:szCs w:val="20"/>
                <w:lang w:eastAsia="en-GB"/>
              </w:rPr>
              <w:t>Germany</w:t>
            </w:r>
          </w:p>
        </w:tc>
        <w:tc>
          <w:tcPr>
            <w:tcW w:w="1708" w:type="dxa"/>
            <w:tcBorders>
              <w:left w:val="nil"/>
              <w:right w:val="nil"/>
            </w:tcBorders>
            <w:shd w:val="clear" w:color="auto" w:fill="auto"/>
            <w:vAlign w:val="center"/>
            <w:hideMark/>
          </w:tcPr>
          <w:p w14:paraId="36F1EF0B" w14:textId="31D438F0"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85 [76-94]</w:t>
            </w:r>
          </w:p>
        </w:tc>
        <w:tc>
          <w:tcPr>
            <w:tcW w:w="1708" w:type="dxa"/>
            <w:tcBorders>
              <w:left w:val="nil"/>
              <w:right w:val="nil"/>
            </w:tcBorders>
            <w:shd w:val="clear" w:color="auto" w:fill="auto"/>
            <w:vAlign w:val="center"/>
            <w:hideMark/>
          </w:tcPr>
          <w:p w14:paraId="27FD9590" w14:textId="35992FFF"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84 [76-93]</w:t>
            </w:r>
          </w:p>
        </w:tc>
        <w:tc>
          <w:tcPr>
            <w:tcW w:w="1708" w:type="dxa"/>
            <w:tcBorders>
              <w:left w:val="nil"/>
              <w:right w:val="nil"/>
            </w:tcBorders>
            <w:shd w:val="clear" w:color="auto" w:fill="auto"/>
            <w:vAlign w:val="center"/>
            <w:hideMark/>
          </w:tcPr>
          <w:p w14:paraId="599F2CE0" w14:textId="50D31730"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89 [81-97]</w:t>
            </w:r>
          </w:p>
        </w:tc>
        <w:tc>
          <w:tcPr>
            <w:tcW w:w="1565" w:type="dxa"/>
            <w:tcBorders>
              <w:left w:val="nil"/>
              <w:right w:val="nil"/>
            </w:tcBorders>
            <w:shd w:val="clear" w:color="auto" w:fill="auto"/>
            <w:vAlign w:val="center"/>
            <w:hideMark/>
          </w:tcPr>
          <w:p w14:paraId="160FA639" w14:textId="4D2D6633"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73 [62-85]</w:t>
            </w:r>
          </w:p>
        </w:tc>
        <w:tc>
          <w:tcPr>
            <w:tcW w:w="1992" w:type="dxa"/>
            <w:tcBorders>
              <w:left w:val="nil"/>
              <w:right w:val="nil"/>
            </w:tcBorders>
            <w:shd w:val="clear" w:color="auto" w:fill="auto"/>
            <w:vAlign w:val="center"/>
            <w:hideMark/>
          </w:tcPr>
          <w:p w14:paraId="52EDB7B6" w14:textId="61B6A398"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60 [42-79]</w:t>
            </w:r>
          </w:p>
        </w:tc>
        <w:tc>
          <w:tcPr>
            <w:tcW w:w="1708" w:type="dxa"/>
            <w:tcBorders>
              <w:left w:val="nil"/>
              <w:right w:val="nil"/>
            </w:tcBorders>
            <w:shd w:val="clear" w:color="auto" w:fill="auto"/>
            <w:vAlign w:val="center"/>
            <w:hideMark/>
          </w:tcPr>
          <w:p w14:paraId="13E1F1E2" w14:textId="36AEDBBB"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59 [38-80]</w:t>
            </w:r>
          </w:p>
        </w:tc>
        <w:tc>
          <w:tcPr>
            <w:tcW w:w="1566" w:type="dxa"/>
            <w:tcBorders>
              <w:left w:val="nil"/>
            </w:tcBorders>
            <w:shd w:val="clear" w:color="auto" w:fill="auto"/>
            <w:vAlign w:val="center"/>
            <w:hideMark/>
          </w:tcPr>
          <w:p w14:paraId="22D4F82D" w14:textId="6D3062C8"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39 [17-61]</w:t>
            </w:r>
          </w:p>
        </w:tc>
      </w:tr>
      <w:tr w:rsidR="00FB2C01" w:rsidRPr="00FA702C" w14:paraId="4FD57ED8" w14:textId="77777777" w:rsidTr="00F2483A">
        <w:trPr>
          <w:gridAfter w:val="1"/>
          <w:wAfter w:w="6" w:type="dxa"/>
          <w:trHeight w:val="442"/>
        </w:trPr>
        <w:tc>
          <w:tcPr>
            <w:tcW w:w="1561" w:type="dxa"/>
            <w:tcBorders>
              <w:right w:val="nil"/>
            </w:tcBorders>
            <w:shd w:val="clear" w:color="auto" w:fill="auto"/>
            <w:vAlign w:val="center"/>
            <w:hideMark/>
          </w:tcPr>
          <w:p w14:paraId="1D7A44AD" w14:textId="52A78985" w:rsidR="00FB2C01" w:rsidRPr="00FA702C" w:rsidRDefault="00FB2C01" w:rsidP="00FB2C01">
            <w:pPr>
              <w:spacing w:after="40" w:line="240" w:lineRule="auto"/>
              <w:rPr>
                <w:rFonts w:eastAsia="Times New Roman" w:cs="Calibri"/>
                <w:b/>
                <w:bCs/>
                <w:color w:val="000000"/>
                <w:sz w:val="20"/>
                <w:szCs w:val="20"/>
                <w:lang w:eastAsia="en-GB"/>
              </w:rPr>
            </w:pPr>
            <w:r w:rsidRPr="00FA702C">
              <w:rPr>
                <w:rFonts w:eastAsia="Times New Roman" w:cstheme="minorHAnsi"/>
                <w:bCs/>
                <w:color w:val="000000"/>
                <w:sz w:val="20"/>
                <w:szCs w:val="20"/>
                <w:lang w:eastAsia="en-GB"/>
              </w:rPr>
              <w:t>Croatia</w:t>
            </w:r>
          </w:p>
        </w:tc>
        <w:tc>
          <w:tcPr>
            <w:tcW w:w="1708" w:type="dxa"/>
            <w:tcBorders>
              <w:left w:val="nil"/>
              <w:right w:val="nil"/>
            </w:tcBorders>
            <w:shd w:val="clear" w:color="auto" w:fill="auto"/>
            <w:vAlign w:val="center"/>
            <w:hideMark/>
          </w:tcPr>
          <w:p w14:paraId="5CD4DAA1" w14:textId="744A884A"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1 [28-53]</w:t>
            </w:r>
          </w:p>
        </w:tc>
        <w:tc>
          <w:tcPr>
            <w:tcW w:w="1708" w:type="dxa"/>
            <w:tcBorders>
              <w:left w:val="nil"/>
              <w:right w:val="nil"/>
            </w:tcBorders>
            <w:shd w:val="clear" w:color="auto" w:fill="auto"/>
            <w:vAlign w:val="center"/>
            <w:hideMark/>
          </w:tcPr>
          <w:p w14:paraId="23565CF3" w14:textId="6A5B85FA"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6 [34-59]</w:t>
            </w:r>
          </w:p>
        </w:tc>
        <w:tc>
          <w:tcPr>
            <w:tcW w:w="1708" w:type="dxa"/>
            <w:tcBorders>
              <w:left w:val="nil"/>
              <w:right w:val="nil"/>
            </w:tcBorders>
            <w:shd w:val="clear" w:color="auto" w:fill="auto"/>
            <w:vAlign w:val="center"/>
            <w:hideMark/>
          </w:tcPr>
          <w:p w14:paraId="6AE70456" w14:textId="542FB4D7"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80 [1-90]</w:t>
            </w:r>
          </w:p>
        </w:tc>
        <w:tc>
          <w:tcPr>
            <w:tcW w:w="1565" w:type="dxa"/>
            <w:tcBorders>
              <w:left w:val="nil"/>
              <w:right w:val="nil"/>
            </w:tcBorders>
            <w:shd w:val="clear" w:color="auto" w:fill="auto"/>
            <w:vAlign w:val="center"/>
            <w:hideMark/>
          </w:tcPr>
          <w:p w14:paraId="4065F203" w14:textId="453980F5"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64 [52-75]</w:t>
            </w:r>
          </w:p>
        </w:tc>
        <w:tc>
          <w:tcPr>
            <w:tcW w:w="1992" w:type="dxa"/>
            <w:tcBorders>
              <w:left w:val="nil"/>
              <w:right w:val="nil"/>
            </w:tcBorders>
            <w:shd w:val="clear" w:color="auto" w:fill="auto"/>
            <w:vAlign w:val="center"/>
            <w:hideMark/>
          </w:tcPr>
          <w:p w14:paraId="49867FB2" w14:textId="4A152393"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64 [51-76]</w:t>
            </w:r>
          </w:p>
        </w:tc>
        <w:tc>
          <w:tcPr>
            <w:tcW w:w="1708" w:type="dxa"/>
            <w:tcBorders>
              <w:left w:val="nil"/>
              <w:right w:val="nil"/>
            </w:tcBorders>
            <w:shd w:val="clear" w:color="auto" w:fill="auto"/>
            <w:vAlign w:val="center"/>
            <w:hideMark/>
          </w:tcPr>
          <w:p w14:paraId="1B7AC588" w14:textId="28029FD0"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36 [21-51]</w:t>
            </w:r>
          </w:p>
        </w:tc>
        <w:tc>
          <w:tcPr>
            <w:tcW w:w="1566" w:type="dxa"/>
            <w:tcBorders>
              <w:left w:val="nil"/>
            </w:tcBorders>
            <w:shd w:val="clear" w:color="auto" w:fill="auto"/>
            <w:vAlign w:val="center"/>
            <w:hideMark/>
          </w:tcPr>
          <w:p w14:paraId="14565A5E" w14:textId="07B9A723"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19 [2-36]</w:t>
            </w:r>
          </w:p>
        </w:tc>
      </w:tr>
      <w:tr w:rsidR="00FB2C01" w:rsidRPr="00FA702C" w14:paraId="2AC71195" w14:textId="77777777" w:rsidTr="00F2483A">
        <w:trPr>
          <w:gridAfter w:val="1"/>
          <w:wAfter w:w="6" w:type="dxa"/>
          <w:trHeight w:val="442"/>
        </w:trPr>
        <w:tc>
          <w:tcPr>
            <w:tcW w:w="1561" w:type="dxa"/>
            <w:tcBorders>
              <w:right w:val="nil"/>
            </w:tcBorders>
            <w:shd w:val="clear" w:color="auto" w:fill="auto"/>
            <w:vAlign w:val="center"/>
            <w:hideMark/>
          </w:tcPr>
          <w:p w14:paraId="02EB86CD" w14:textId="00539E18" w:rsidR="00FB2C01" w:rsidRPr="00FA702C" w:rsidRDefault="00FB2C01" w:rsidP="00FB2C01">
            <w:pPr>
              <w:spacing w:after="40" w:line="240" w:lineRule="auto"/>
              <w:rPr>
                <w:rFonts w:eastAsia="Times New Roman" w:cs="Calibri"/>
                <w:b/>
                <w:bCs/>
                <w:color w:val="000000"/>
                <w:sz w:val="20"/>
                <w:szCs w:val="20"/>
                <w:lang w:eastAsia="en-GB"/>
              </w:rPr>
            </w:pPr>
            <w:r w:rsidRPr="00FA702C">
              <w:rPr>
                <w:rFonts w:eastAsia="Times New Roman" w:cstheme="minorHAnsi"/>
                <w:bCs/>
                <w:color w:val="000000"/>
                <w:sz w:val="20"/>
                <w:szCs w:val="20"/>
                <w:lang w:eastAsia="en-GB"/>
              </w:rPr>
              <w:t>Italy</w:t>
            </w:r>
          </w:p>
        </w:tc>
        <w:tc>
          <w:tcPr>
            <w:tcW w:w="1708" w:type="dxa"/>
            <w:tcBorders>
              <w:left w:val="nil"/>
              <w:right w:val="nil"/>
            </w:tcBorders>
            <w:shd w:val="clear" w:color="auto" w:fill="auto"/>
            <w:vAlign w:val="center"/>
            <w:hideMark/>
          </w:tcPr>
          <w:p w14:paraId="135FC932" w14:textId="784DA282"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4 [29-59]</w:t>
            </w:r>
          </w:p>
        </w:tc>
        <w:tc>
          <w:tcPr>
            <w:tcW w:w="1708" w:type="dxa"/>
            <w:tcBorders>
              <w:left w:val="nil"/>
              <w:right w:val="nil"/>
            </w:tcBorders>
            <w:shd w:val="clear" w:color="auto" w:fill="auto"/>
            <w:vAlign w:val="center"/>
            <w:hideMark/>
          </w:tcPr>
          <w:p w14:paraId="562CD9CF" w14:textId="5560494A"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31 [16-45]</w:t>
            </w:r>
          </w:p>
        </w:tc>
        <w:tc>
          <w:tcPr>
            <w:tcW w:w="1708" w:type="dxa"/>
            <w:tcBorders>
              <w:left w:val="nil"/>
              <w:right w:val="nil"/>
            </w:tcBorders>
            <w:shd w:val="clear" w:color="auto" w:fill="auto"/>
            <w:vAlign w:val="center"/>
            <w:hideMark/>
          </w:tcPr>
          <w:p w14:paraId="2A5B4B9B" w14:textId="69E883A8"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71 [58-84]</w:t>
            </w:r>
          </w:p>
        </w:tc>
        <w:tc>
          <w:tcPr>
            <w:tcW w:w="1565" w:type="dxa"/>
            <w:tcBorders>
              <w:left w:val="nil"/>
              <w:right w:val="nil"/>
            </w:tcBorders>
            <w:shd w:val="clear" w:color="auto" w:fill="auto"/>
            <w:vAlign w:val="center"/>
            <w:hideMark/>
          </w:tcPr>
          <w:p w14:paraId="6ECE0F00" w14:textId="180FB3D4"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7 [32-61]</w:t>
            </w:r>
          </w:p>
        </w:tc>
        <w:tc>
          <w:tcPr>
            <w:tcW w:w="1992" w:type="dxa"/>
            <w:tcBorders>
              <w:left w:val="nil"/>
              <w:right w:val="nil"/>
            </w:tcBorders>
            <w:shd w:val="clear" w:color="auto" w:fill="auto"/>
            <w:vAlign w:val="center"/>
            <w:hideMark/>
          </w:tcPr>
          <w:p w14:paraId="2D379466" w14:textId="2D727FCB"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4 [26-61]</w:t>
            </w:r>
          </w:p>
        </w:tc>
        <w:tc>
          <w:tcPr>
            <w:tcW w:w="1708" w:type="dxa"/>
            <w:tcBorders>
              <w:left w:val="nil"/>
              <w:right w:val="nil"/>
            </w:tcBorders>
            <w:shd w:val="clear" w:color="auto" w:fill="auto"/>
            <w:vAlign w:val="center"/>
            <w:hideMark/>
          </w:tcPr>
          <w:p w14:paraId="11D1651D" w14:textId="1C9D55EE"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33 [18-49]</w:t>
            </w:r>
          </w:p>
        </w:tc>
        <w:tc>
          <w:tcPr>
            <w:tcW w:w="1566" w:type="dxa"/>
            <w:tcBorders>
              <w:left w:val="nil"/>
            </w:tcBorders>
            <w:shd w:val="clear" w:color="auto" w:fill="auto"/>
            <w:vAlign w:val="center"/>
            <w:hideMark/>
          </w:tcPr>
          <w:p w14:paraId="6A391427" w14:textId="5AF6545D"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2 [27-57]</w:t>
            </w:r>
          </w:p>
        </w:tc>
      </w:tr>
      <w:tr w:rsidR="00FB2C01" w:rsidRPr="00FA702C" w14:paraId="7F1451BE" w14:textId="77777777" w:rsidTr="00F2483A">
        <w:trPr>
          <w:gridAfter w:val="1"/>
          <w:wAfter w:w="6" w:type="dxa"/>
          <w:trHeight w:val="291"/>
        </w:trPr>
        <w:tc>
          <w:tcPr>
            <w:tcW w:w="1561" w:type="dxa"/>
            <w:tcBorders>
              <w:right w:val="nil"/>
            </w:tcBorders>
            <w:shd w:val="clear" w:color="auto" w:fill="auto"/>
            <w:vAlign w:val="center"/>
            <w:hideMark/>
          </w:tcPr>
          <w:p w14:paraId="31FA4CCF" w14:textId="77777777" w:rsidR="00FB2C01" w:rsidRPr="00FA702C" w:rsidRDefault="00FB2C01" w:rsidP="00FB2C01">
            <w:pPr>
              <w:spacing w:after="40" w:line="240" w:lineRule="auto"/>
              <w:rPr>
                <w:rFonts w:eastAsia="Times New Roman" w:cs="Calibri"/>
                <w:bCs/>
                <w:color w:val="000000"/>
                <w:sz w:val="20"/>
                <w:szCs w:val="20"/>
                <w:lang w:eastAsia="en-GB"/>
              </w:rPr>
            </w:pPr>
            <w:r w:rsidRPr="00FA702C">
              <w:rPr>
                <w:rFonts w:eastAsia="Times New Roman" w:cstheme="minorHAnsi"/>
                <w:bCs/>
                <w:color w:val="000000"/>
                <w:sz w:val="20"/>
                <w:szCs w:val="20"/>
                <w:lang w:eastAsia="en-GB"/>
              </w:rPr>
              <w:t>Belgium/</w:t>
            </w:r>
          </w:p>
          <w:p w14:paraId="6A616635" w14:textId="77777777" w:rsidR="00FB2C01" w:rsidRPr="00FA702C" w:rsidRDefault="00FB2C01" w:rsidP="00FB2C01">
            <w:pPr>
              <w:spacing w:after="40" w:line="240" w:lineRule="auto"/>
              <w:rPr>
                <w:rFonts w:eastAsia="Times New Roman" w:cs="Calibri"/>
                <w:b/>
                <w:bCs/>
                <w:color w:val="000000"/>
                <w:sz w:val="20"/>
                <w:szCs w:val="20"/>
                <w:lang w:eastAsia="en-GB"/>
              </w:rPr>
            </w:pPr>
            <w:r w:rsidRPr="00FA702C">
              <w:rPr>
                <w:rFonts w:eastAsia="Times New Roman" w:cstheme="minorHAnsi"/>
                <w:bCs/>
                <w:color w:val="000000"/>
                <w:sz w:val="20"/>
                <w:szCs w:val="20"/>
                <w:lang w:eastAsia="en-GB"/>
              </w:rPr>
              <w:t>Netherlands</w:t>
            </w:r>
          </w:p>
        </w:tc>
        <w:tc>
          <w:tcPr>
            <w:tcW w:w="1708" w:type="dxa"/>
            <w:tcBorders>
              <w:left w:val="nil"/>
              <w:right w:val="nil"/>
            </w:tcBorders>
            <w:shd w:val="clear" w:color="auto" w:fill="auto"/>
            <w:vAlign w:val="center"/>
            <w:hideMark/>
          </w:tcPr>
          <w:p w14:paraId="12338C20" w14:textId="370F69DF"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57 [44-72]</w:t>
            </w:r>
          </w:p>
        </w:tc>
        <w:tc>
          <w:tcPr>
            <w:tcW w:w="1708" w:type="dxa"/>
            <w:tcBorders>
              <w:left w:val="nil"/>
              <w:right w:val="nil"/>
            </w:tcBorders>
            <w:shd w:val="clear" w:color="auto" w:fill="auto"/>
            <w:vAlign w:val="center"/>
            <w:hideMark/>
          </w:tcPr>
          <w:p w14:paraId="5600E748" w14:textId="655D740A"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59 [46-71]</w:t>
            </w:r>
          </w:p>
        </w:tc>
        <w:tc>
          <w:tcPr>
            <w:tcW w:w="1708" w:type="dxa"/>
            <w:tcBorders>
              <w:left w:val="nil"/>
              <w:right w:val="nil"/>
            </w:tcBorders>
            <w:shd w:val="clear" w:color="auto" w:fill="auto"/>
            <w:vAlign w:val="center"/>
            <w:hideMark/>
          </w:tcPr>
          <w:p w14:paraId="7EF98148" w14:textId="4D399047"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66 [54-77]</w:t>
            </w:r>
          </w:p>
        </w:tc>
        <w:tc>
          <w:tcPr>
            <w:tcW w:w="1565" w:type="dxa"/>
            <w:tcBorders>
              <w:left w:val="nil"/>
              <w:right w:val="nil"/>
            </w:tcBorders>
            <w:shd w:val="clear" w:color="auto" w:fill="auto"/>
            <w:vAlign w:val="center"/>
            <w:hideMark/>
          </w:tcPr>
          <w:p w14:paraId="1CC4E9DD" w14:textId="3460DC2B"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9 [37-61]</w:t>
            </w:r>
          </w:p>
        </w:tc>
        <w:tc>
          <w:tcPr>
            <w:tcW w:w="1992" w:type="dxa"/>
            <w:tcBorders>
              <w:left w:val="nil"/>
              <w:right w:val="nil"/>
            </w:tcBorders>
            <w:shd w:val="clear" w:color="auto" w:fill="auto"/>
            <w:vAlign w:val="center"/>
            <w:hideMark/>
          </w:tcPr>
          <w:p w14:paraId="1A295254" w14:textId="02EB3870"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33 [17-50]</w:t>
            </w:r>
          </w:p>
        </w:tc>
        <w:tc>
          <w:tcPr>
            <w:tcW w:w="1708" w:type="dxa"/>
            <w:tcBorders>
              <w:left w:val="nil"/>
              <w:right w:val="nil"/>
            </w:tcBorders>
            <w:shd w:val="clear" w:color="auto" w:fill="auto"/>
            <w:vAlign w:val="center"/>
            <w:hideMark/>
          </w:tcPr>
          <w:p w14:paraId="6E142A5E" w14:textId="14E0D9DC"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14 [0-27]</w:t>
            </w:r>
          </w:p>
        </w:tc>
        <w:tc>
          <w:tcPr>
            <w:tcW w:w="1566" w:type="dxa"/>
            <w:tcBorders>
              <w:left w:val="nil"/>
            </w:tcBorders>
            <w:shd w:val="clear" w:color="auto" w:fill="auto"/>
            <w:vAlign w:val="center"/>
            <w:hideMark/>
          </w:tcPr>
          <w:p w14:paraId="1B469D7C" w14:textId="1112971B"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36 [20-52]</w:t>
            </w:r>
          </w:p>
        </w:tc>
      </w:tr>
      <w:tr w:rsidR="00FB2C01" w:rsidRPr="00FA702C" w14:paraId="36ADD1C9" w14:textId="77777777" w:rsidTr="00F2483A">
        <w:trPr>
          <w:gridAfter w:val="1"/>
          <w:wAfter w:w="6" w:type="dxa"/>
          <w:trHeight w:val="442"/>
        </w:trPr>
        <w:tc>
          <w:tcPr>
            <w:tcW w:w="1561" w:type="dxa"/>
            <w:tcBorders>
              <w:right w:val="nil"/>
            </w:tcBorders>
            <w:shd w:val="clear" w:color="auto" w:fill="auto"/>
            <w:vAlign w:val="center"/>
            <w:hideMark/>
          </w:tcPr>
          <w:p w14:paraId="4990F2F7" w14:textId="77777777" w:rsidR="00FB2C01" w:rsidRPr="00FA702C" w:rsidRDefault="00FB2C01" w:rsidP="00FB2C01">
            <w:pPr>
              <w:spacing w:after="40" w:line="240" w:lineRule="auto"/>
              <w:rPr>
                <w:rFonts w:eastAsia="Times New Roman" w:cs="Calibri"/>
                <w:b/>
                <w:bCs/>
                <w:color w:val="000000"/>
                <w:sz w:val="20"/>
                <w:szCs w:val="20"/>
                <w:lang w:eastAsia="en-GB"/>
              </w:rPr>
            </w:pPr>
            <w:proofErr w:type="gramStart"/>
            <w:r w:rsidRPr="00FA702C">
              <w:rPr>
                <w:rFonts w:eastAsia="Times New Roman" w:cstheme="minorHAnsi"/>
                <w:bCs/>
                <w:color w:val="000000"/>
                <w:sz w:val="20"/>
                <w:szCs w:val="20"/>
                <w:lang w:eastAsia="en-GB"/>
              </w:rPr>
              <w:t>Other</w:t>
            </w:r>
            <w:proofErr w:type="gramEnd"/>
            <w:r w:rsidRPr="00FA702C">
              <w:rPr>
                <w:rFonts w:eastAsia="Times New Roman" w:cstheme="minorHAnsi"/>
                <w:bCs/>
                <w:color w:val="000000"/>
                <w:sz w:val="20"/>
                <w:szCs w:val="20"/>
                <w:lang w:eastAsia="en-GB"/>
              </w:rPr>
              <w:t xml:space="preserve"> EU</w:t>
            </w:r>
          </w:p>
        </w:tc>
        <w:tc>
          <w:tcPr>
            <w:tcW w:w="1708" w:type="dxa"/>
            <w:tcBorders>
              <w:left w:val="nil"/>
              <w:right w:val="nil"/>
            </w:tcBorders>
            <w:shd w:val="clear" w:color="auto" w:fill="auto"/>
            <w:vAlign w:val="center"/>
            <w:hideMark/>
          </w:tcPr>
          <w:p w14:paraId="349D53B3" w14:textId="113BAA8C"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5 [33-57]</w:t>
            </w:r>
          </w:p>
        </w:tc>
        <w:tc>
          <w:tcPr>
            <w:tcW w:w="1708" w:type="dxa"/>
            <w:tcBorders>
              <w:left w:val="nil"/>
              <w:right w:val="nil"/>
            </w:tcBorders>
            <w:shd w:val="clear" w:color="auto" w:fill="auto"/>
            <w:vAlign w:val="center"/>
            <w:hideMark/>
          </w:tcPr>
          <w:p w14:paraId="3A9CEEFB" w14:textId="390A7821"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45 [34-56]</w:t>
            </w:r>
          </w:p>
        </w:tc>
        <w:tc>
          <w:tcPr>
            <w:tcW w:w="1708" w:type="dxa"/>
            <w:tcBorders>
              <w:left w:val="nil"/>
              <w:right w:val="nil"/>
            </w:tcBorders>
            <w:shd w:val="clear" w:color="auto" w:fill="auto"/>
            <w:vAlign w:val="center"/>
            <w:hideMark/>
          </w:tcPr>
          <w:p w14:paraId="6E588112" w14:textId="61AF5776"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70 [60-79]</w:t>
            </w:r>
          </w:p>
        </w:tc>
        <w:tc>
          <w:tcPr>
            <w:tcW w:w="1565" w:type="dxa"/>
            <w:tcBorders>
              <w:left w:val="nil"/>
              <w:right w:val="nil"/>
            </w:tcBorders>
            <w:shd w:val="clear" w:color="auto" w:fill="auto"/>
            <w:vAlign w:val="center"/>
            <w:hideMark/>
          </w:tcPr>
          <w:p w14:paraId="7D56C587" w14:textId="1EBB4307"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52 [42-63]</w:t>
            </w:r>
          </w:p>
        </w:tc>
        <w:tc>
          <w:tcPr>
            <w:tcW w:w="1992" w:type="dxa"/>
            <w:tcBorders>
              <w:left w:val="nil"/>
              <w:right w:val="nil"/>
            </w:tcBorders>
            <w:shd w:val="clear" w:color="auto" w:fill="auto"/>
            <w:vAlign w:val="center"/>
            <w:hideMark/>
          </w:tcPr>
          <w:p w14:paraId="5646182F" w14:textId="1107325F"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56 [43-68]</w:t>
            </w:r>
          </w:p>
        </w:tc>
        <w:tc>
          <w:tcPr>
            <w:tcW w:w="1708" w:type="dxa"/>
            <w:tcBorders>
              <w:left w:val="nil"/>
              <w:right w:val="nil"/>
            </w:tcBorders>
            <w:shd w:val="clear" w:color="auto" w:fill="auto"/>
            <w:vAlign w:val="center"/>
            <w:hideMark/>
          </w:tcPr>
          <w:p w14:paraId="4CF68CAB" w14:textId="5C241D48"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38 [26-51]</w:t>
            </w:r>
          </w:p>
        </w:tc>
        <w:tc>
          <w:tcPr>
            <w:tcW w:w="1566" w:type="dxa"/>
            <w:tcBorders>
              <w:left w:val="nil"/>
            </w:tcBorders>
            <w:shd w:val="clear" w:color="auto" w:fill="auto"/>
            <w:vAlign w:val="center"/>
            <w:hideMark/>
          </w:tcPr>
          <w:p w14:paraId="138D8180" w14:textId="70844AE4" w:rsidR="00FB2C01" w:rsidRPr="00FA702C" w:rsidRDefault="00FB2C01" w:rsidP="00FB2C01">
            <w:pPr>
              <w:spacing w:after="40" w:line="240" w:lineRule="auto"/>
              <w:jc w:val="center"/>
              <w:rPr>
                <w:rFonts w:eastAsia="Times New Roman" w:cs="Calibri"/>
                <w:color w:val="000000"/>
                <w:sz w:val="20"/>
                <w:szCs w:val="20"/>
                <w:lang w:eastAsia="en-GB"/>
              </w:rPr>
            </w:pPr>
            <w:r w:rsidRPr="00FA702C">
              <w:rPr>
                <w:rFonts w:eastAsia="Times New Roman" w:cs="Calibri"/>
                <w:color w:val="000000"/>
                <w:sz w:val="20"/>
                <w:lang w:eastAsia="en-GB"/>
              </w:rPr>
              <w:t>33 [19-46]</w:t>
            </w:r>
          </w:p>
        </w:tc>
      </w:tr>
      <w:tr w:rsidR="00FB2C01" w:rsidRPr="00FA702C" w14:paraId="4C4D0F81" w14:textId="77777777" w:rsidTr="00F2483A">
        <w:trPr>
          <w:gridAfter w:val="1"/>
          <w:wAfter w:w="6" w:type="dxa"/>
          <w:trHeight w:val="439"/>
        </w:trPr>
        <w:tc>
          <w:tcPr>
            <w:tcW w:w="1561" w:type="dxa"/>
            <w:tcBorders>
              <w:bottom w:val="single" w:sz="4" w:space="0" w:color="auto"/>
              <w:right w:val="nil"/>
            </w:tcBorders>
            <w:shd w:val="clear" w:color="auto" w:fill="auto"/>
            <w:vAlign w:val="center"/>
          </w:tcPr>
          <w:p w14:paraId="4555CE08" w14:textId="77777777" w:rsidR="00FB2C01" w:rsidRPr="00FA702C" w:rsidRDefault="00FB2C01" w:rsidP="00FB2C01">
            <w:pPr>
              <w:spacing w:after="40" w:line="240" w:lineRule="auto"/>
              <w:rPr>
                <w:rFonts w:eastAsia="Times New Roman" w:cstheme="minorHAnsi"/>
                <w:bCs/>
                <w:color w:val="000000"/>
                <w:sz w:val="20"/>
                <w:szCs w:val="20"/>
                <w:lang w:eastAsia="en-GB"/>
              </w:rPr>
            </w:pPr>
            <w:r w:rsidRPr="00FA702C">
              <w:rPr>
                <w:rFonts w:eastAsia="Times New Roman" w:cstheme="minorHAnsi"/>
                <w:bCs/>
                <w:color w:val="000000"/>
                <w:sz w:val="20"/>
                <w:szCs w:val="20"/>
                <w:lang w:eastAsia="en-GB"/>
              </w:rPr>
              <w:t>Total</w:t>
            </w:r>
          </w:p>
        </w:tc>
        <w:tc>
          <w:tcPr>
            <w:tcW w:w="1708" w:type="dxa"/>
            <w:tcBorders>
              <w:left w:val="nil"/>
              <w:bottom w:val="single" w:sz="4" w:space="0" w:color="auto"/>
              <w:right w:val="nil"/>
            </w:tcBorders>
            <w:shd w:val="clear" w:color="auto" w:fill="auto"/>
            <w:vAlign w:val="center"/>
          </w:tcPr>
          <w:p w14:paraId="07CDE3B9" w14:textId="0B47F573"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37 [33-40]</w:t>
            </w:r>
          </w:p>
        </w:tc>
        <w:tc>
          <w:tcPr>
            <w:tcW w:w="1708" w:type="dxa"/>
            <w:tcBorders>
              <w:left w:val="nil"/>
              <w:bottom w:val="single" w:sz="4" w:space="0" w:color="auto"/>
              <w:right w:val="nil"/>
            </w:tcBorders>
            <w:shd w:val="clear" w:color="auto" w:fill="auto"/>
            <w:vAlign w:val="center"/>
          </w:tcPr>
          <w:p w14:paraId="00A5E962" w14:textId="629FFEA3"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42 [39-45]</w:t>
            </w:r>
          </w:p>
        </w:tc>
        <w:tc>
          <w:tcPr>
            <w:tcW w:w="1708" w:type="dxa"/>
            <w:tcBorders>
              <w:left w:val="nil"/>
              <w:bottom w:val="single" w:sz="4" w:space="0" w:color="auto"/>
              <w:right w:val="nil"/>
            </w:tcBorders>
            <w:shd w:val="clear" w:color="auto" w:fill="auto"/>
            <w:vAlign w:val="center"/>
          </w:tcPr>
          <w:p w14:paraId="77F6F86A" w14:textId="2EF8A675"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72 [70-75]</w:t>
            </w:r>
          </w:p>
        </w:tc>
        <w:tc>
          <w:tcPr>
            <w:tcW w:w="1565" w:type="dxa"/>
            <w:tcBorders>
              <w:left w:val="nil"/>
              <w:bottom w:val="single" w:sz="4" w:space="0" w:color="auto"/>
              <w:right w:val="nil"/>
            </w:tcBorders>
            <w:shd w:val="clear" w:color="auto" w:fill="auto"/>
            <w:vAlign w:val="center"/>
          </w:tcPr>
          <w:p w14:paraId="58A4F3F7" w14:textId="141697EB"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58 [55-61]</w:t>
            </w:r>
          </w:p>
        </w:tc>
        <w:tc>
          <w:tcPr>
            <w:tcW w:w="1992" w:type="dxa"/>
            <w:tcBorders>
              <w:left w:val="nil"/>
              <w:bottom w:val="single" w:sz="4" w:space="0" w:color="auto"/>
              <w:right w:val="nil"/>
            </w:tcBorders>
            <w:shd w:val="clear" w:color="auto" w:fill="auto"/>
            <w:vAlign w:val="center"/>
          </w:tcPr>
          <w:p w14:paraId="4B30410B" w14:textId="41CEDBCD"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 xml:space="preserve">60 [56-64] </w:t>
            </w:r>
          </w:p>
        </w:tc>
        <w:tc>
          <w:tcPr>
            <w:tcW w:w="1708" w:type="dxa"/>
            <w:tcBorders>
              <w:left w:val="nil"/>
              <w:bottom w:val="single" w:sz="4" w:space="0" w:color="auto"/>
              <w:right w:val="nil"/>
            </w:tcBorders>
            <w:shd w:val="clear" w:color="auto" w:fill="auto"/>
            <w:vAlign w:val="center"/>
          </w:tcPr>
          <w:p w14:paraId="153C1592" w14:textId="3E857AD8"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46 [42-50]</w:t>
            </w:r>
          </w:p>
        </w:tc>
        <w:tc>
          <w:tcPr>
            <w:tcW w:w="1566" w:type="dxa"/>
            <w:tcBorders>
              <w:left w:val="nil"/>
              <w:bottom w:val="single" w:sz="4" w:space="0" w:color="auto"/>
            </w:tcBorders>
            <w:shd w:val="clear" w:color="auto" w:fill="auto"/>
            <w:vAlign w:val="center"/>
          </w:tcPr>
          <w:p w14:paraId="3D143BF6" w14:textId="7C07C8EE" w:rsidR="00FB2C01" w:rsidRPr="00FA702C" w:rsidRDefault="00FB2C01" w:rsidP="00FB2C01">
            <w:pPr>
              <w:spacing w:after="40" w:line="240" w:lineRule="auto"/>
              <w:jc w:val="center"/>
              <w:rPr>
                <w:rFonts w:eastAsia="Times New Roman" w:cs="Calibri"/>
                <w:color w:val="000000"/>
                <w:sz w:val="20"/>
                <w:lang w:eastAsia="en-GB"/>
              </w:rPr>
            </w:pPr>
            <w:r w:rsidRPr="00FA702C">
              <w:rPr>
                <w:rFonts w:eastAsia="Times New Roman" w:cs="Calibri"/>
                <w:color w:val="000000"/>
                <w:sz w:val="20"/>
                <w:lang w:eastAsia="en-GB"/>
              </w:rPr>
              <w:t>34 [29-38]</w:t>
            </w:r>
          </w:p>
        </w:tc>
      </w:tr>
      <w:tr w:rsidR="00FB2C01" w:rsidRPr="00FA702C" w14:paraId="7670EA29" w14:textId="77777777" w:rsidTr="00F2483A">
        <w:trPr>
          <w:trHeight w:val="495"/>
        </w:trPr>
        <w:tc>
          <w:tcPr>
            <w:tcW w:w="13522" w:type="dxa"/>
            <w:gridSpan w:val="9"/>
            <w:tcBorders>
              <w:left w:val="nil"/>
              <w:bottom w:val="nil"/>
              <w:right w:val="nil"/>
            </w:tcBorders>
            <w:shd w:val="clear" w:color="auto" w:fill="auto"/>
            <w:vAlign w:val="center"/>
          </w:tcPr>
          <w:p w14:paraId="4358981D" w14:textId="77777777" w:rsidR="00FB2C01" w:rsidRPr="00FA702C" w:rsidRDefault="00FB2C01" w:rsidP="00FB2C01">
            <w:pPr>
              <w:spacing w:after="0" w:line="240" w:lineRule="auto"/>
              <w:rPr>
                <w:rFonts w:cstheme="minorHAnsi"/>
                <w:sz w:val="18"/>
                <w:szCs w:val="20"/>
              </w:rPr>
            </w:pPr>
            <w:r w:rsidRPr="00FA702C">
              <w:rPr>
                <w:rFonts w:cstheme="minorHAnsi"/>
                <w:sz w:val="18"/>
                <w:szCs w:val="20"/>
              </w:rPr>
              <w:t xml:space="preserve">*Adjusted by congenital anomaly type, parental age, and education level. Unadjusted proportions are not included in this table. </w:t>
            </w:r>
          </w:p>
          <w:p w14:paraId="16EF30A4" w14:textId="77777777" w:rsidR="00D274F6" w:rsidRPr="00FA702C" w:rsidRDefault="00FB2C01" w:rsidP="00D274F6">
            <w:pPr>
              <w:spacing w:after="0" w:line="240" w:lineRule="auto"/>
              <w:rPr>
                <w:rFonts w:cstheme="minorHAnsi"/>
                <w:sz w:val="18"/>
                <w:szCs w:val="19"/>
              </w:rPr>
            </w:pPr>
            <w:r w:rsidRPr="00FA702C">
              <w:rPr>
                <w:rFonts w:cstheme="minorHAnsi"/>
                <w:sz w:val="20"/>
                <w:szCs w:val="20"/>
              </w:rPr>
              <w:t>†</w:t>
            </w:r>
            <w:r w:rsidRPr="00FA702C">
              <w:rPr>
                <w:rFonts w:cstheme="minorHAnsi"/>
                <w:sz w:val="18"/>
                <w:szCs w:val="20"/>
              </w:rPr>
              <w:t xml:space="preserve">Total number of participants completing the item, excluding ‘not applicable’ responses. </w:t>
            </w:r>
            <w:r w:rsidRPr="00FA702C">
              <w:rPr>
                <w:rFonts w:cstheme="minorHAnsi"/>
                <w:sz w:val="18"/>
                <w:szCs w:val="19"/>
              </w:rPr>
              <w:t xml:space="preserve">Missing data: GP (n=10), specialist doctor/nurse (n=16), partner (n=11), friends/family (n=14), parents of children with same condition (n=17), patient organisations (n=18), schools (n=35). </w:t>
            </w:r>
          </w:p>
          <w:p w14:paraId="2BE47533" w14:textId="01BEFCA6" w:rsidR="00FB2C01" w:rsidRPr="00FA702C" w:rsidRDefault="00FB2C01" w:rsidP="00D274F6">
            <w:pPr>
              <w:spacing w:after="0" w:line="240" w:lineRule="auto"/>
              <w:rPr>
                <w:rFonts w:eastAsia="Times New Roman" w:cs="Calibri"/>
                <w:color w:val="000000"/>
                <w:sz w:val="20"/>
                <w:lang w:eastAsia="en-GB"/>
              </w:rPr>
            </w:pPr>
            <w:r w:rsidRPr="00FA702C">
              <w:rPr>
                <w:rFonts w:eastAsia="Times New Roman" w:cs="Calibri"/>
                <w:color w:val="000000"/>
                <w:sz w:val="18"/>
                <w:lang w:eastAsia="en-GB"/>
              </w:rPr>
              <w:t>CI = confidence interval; GP = general practitioner</w:t>
            </w:r>
          </w:p>
        </w:tc>
      </w:tr>
    </w:tbl>
    <w:p w14:paraId="64D40F6B" w14:textId="77777777" w:rsidR="00F2483A" w:rsidRPr="00FA702C" w:rsidRDefault="00F2483A" w:rsidP="00F2483A">
      <w:pPr>
        <w:sectPr w:rsidR="00F2483A" w:rsidRPr="00FA702C" w:rsidSect="000B4C52">
          <w:pgSz w:w="16838" w:h="11906" w:orient="landscape"/>
          <w:pgMar w:top="1440" w:right="1440" w:bottom="1440" w:left="1440" w:header="708" w:footer="708" w:gutter="0"/>
          <w:cols w:space="708"/>
          <w:docGrid w:linePitch="360"/>
        </w:sectPr>
      </w:pPr>
    </w:p>
    <w:p w14:paraId="108EBE45" w14:textId="77777777" w:rsidR="0073323A" w:rsidRPr="00FA702C" w:rsidRDefault="0073323A" w:rsidP="0073323A">
      <w:pPr>
        <w:pStyle w:val="Heading3"/>
      </w:pPr>
      <w:r w:rsidRPr="00FA702C">
        <w:lastRenderedPageBreak/>
        <w:t>Medical sources</w:t>
      </w:r>
    </w:p>
    <w:p w14:paraId="4F261F61" w14:textId="4AAE1985" w:rsidR="0073323A" w:rsidRPr="00FA702C" w:rsidRDefault="0073323A" w:rsidP="0073323A">
      <w:r w:rsidRPr="00FA702C">
        <w:t>The UK and Poland had the lowest proportion of ‘very satisfied’ ratings for GPs, 25% and 26% respectively (</w:t>
      </w:r>
      <w:r w:rsidR="00B54D8E" w:rsidRPr="00FA702C">
        <w:t>Table 4</w:t>
      </w:r>
      <w:r w:rsidRPr="00FA702C">
        <w:t>). Compared to Poland, ratings were significantly higher in Germany (85%) and the Other EU group (45%). Italy and Poland had the lowest ‘very satisfied’ ratings for specialist doctors/nurses, 31% and 32%, respectively. Compared to Poland, ratings were significantly higher in Germany (84%) and the Other EU group (4</w:t>
      </w:r>
      <w:r w:rsidR="00381A35" w:rsidRPr="00FA702C">
        <w:t>5</w:t>
      </w:r>
      <w:r w:rsidRPr="00FA702C">
        <w:t>%)</w:t>
      </w:r>
      <w:r w:rsidR="00381A35" w:rsidRPr="00FA702C">
        <w:t xml:space="preserve"> (</w:t>
      </w:r>
      <w:r w:rsidR="00ED2AF6" w:rsidRPr="00FA702C">
        <w:t>Table 4</w:t>
      </w:r>
      <w:r w:rsidR="00381A35" w:rsidRPr="00FA702C">
        <w:t>)</w:t>
      </w:r>
      <w:r w:rsidRPr="00FA702C">
        <w:t xml:space="preserve">. </w:t>
      </w:r>
    </w:p>
    <w:p w14:paraId="5D56DF86" w14:textId="77777777" w:rsidR="0073323A" w:rsidRPr="00FA702C" w:rsidRDefault="0073323A" w:rsidP="0073323A">
      <w:pPr>
        <w:pStyle w:val="Heading3"/>
      </w:pPr>
      <w:r w:rsidRPr="00FA702C">
        <w:t>Organisations</w:t>
      </w:r>
    </w:p>
    <w:p w14:paraId="68C9F975" w14:textId="4DCAAAC4" w:rsidR="0073323A" w:rsidRPr="00FA702C" w:rsidRDefault="0073323A" w:rsidP="0073323A">
      <w:r w:rsidRPr="00FA702C">
        <w:t>The highest proportion of ‘very satisfied’ ratings for patient organisations were for parents in Germany (59%) and Poland (56%) (</w:t>
      </w:r>
      <w:r w:rsidR="00ED2AF6" w:rsidRPr="00FA702C">
        <w:t>Table 4</w:t>
      </w:r>
      <w:r w:rsidRPr="00FA702C">
        <w:t>). Compared with Poland, these satisfaction ratings were significantly lower in the UK (38%) and Belgium/Netherlands (14%). The UK had the highest proportion of participants who were ‘very satisfied’ with support from their child’s school (47%), however, there were no significant country related effects</w:t>
      </w:r>
      <w:r w:rsidR="00FE5ECF" w:rsidRPr="00FA702C">
        <w:t>.</w:t>
      </w:r>
      <w:r w:rsidRPr="00FA702C">
        <w:t xml:space="preserve"> </w:t>
      </w:r>
    </w:p>
    <w:p w14:paraId="3AF42C65" w14:textId="77777777" w:rsidR="00065B09" w:rsidRPr="00FA702C" w:rsidRDefault="00065B09" w:rsidP="00065B09">
      <w:pPr>
        <w:pStyle w:val="Heading3"/>
        <w:spacing w:before="120"/>
      </w:pPr>
      <w:r w:rsidRPr="00FA702C">
        <w:t>Close relationships</w:t>
      </w:r>
    </w:p>
    <w:p w14:paraId="4457ED84" w14:textId="7BD25036" w:rsidR="00065B09" w:rsidRPr="00FA702C" w:rsidRDefault="00065B09" w:rsidP="00065B09">
      <w:r w:rsidRPr="00FA702C">
        <w:t xml:space="preserve">Poland had the highest proportion of ‘very satisfied’ ratings for support from parents of </w:t>
      </w:r>
      <w:r w:rsidR="00B6421F" w:rsidRPr="00FA702C">
        <w:t xml:space="preserve">other </w:t>
      </w:r>
      <w:r w:rsidRPr="00FA702C">
        <w:t>children with the same health condition (66%)</w:t>
      </w:r>
      <w:r w:rsidR="00B6421F" w:rsidRPr="00FA702C">
        <w:t>,</w:t>
      </w:r>
      <w:r w:rsidRPr="00FA702C">
        <w:t xml:space="preserve"> significantly higher than the UK (51%) and Belgium/Netherlands (33%) (</w:t>
      </w:r>
      <w:r w:rsidR="00ED2AF6" w:rsidRPr="00FA702C">
        <w:t>Table 4</w:t>
      </w:r>
      <w:r w:rsidRPr="00FA702C">
        <w:t xml:space="preserve">). There were no significant differences in satisfaction ratings for </w:t>
      </w:r>
      <w:r w:rsidR="0073323A" w:rsidRPr="00FA702C">
        <w:t xml:space="preserve">support from </w:t>
      </w:r>
      <w:r w:rsidRPr="00FA702C">
        <w:t xml:space="preserve">‘partner’ or ‘friends/family’ across countries. </w:t>
      </w:r>
    </w:p>
    <w:p w14:paraId="2B8AE112" w14:textId="50985183" w:rsidR="00E92F54" w:rsidRPr="00FA702C" w:rsidRDefault="001836DF" w:rsidP="001836DF">
      <w:pPr>
        <w:pStyle w:val="Heading2"/>
      </w:pPr>
      <w:r w:rsidRPr="00FA702C">
        <w:t xml:space="preserve">(d) </w:t>
      </w:r>
      <w:r w:rsidR="0073323A" w:rsidRPr="00FA702C">
        <w:t xml:space="preserve">Outcomes across </w:t>
      </w:r>
      <w:r w:rsidR="00F837D0" w:rsidRPr="00FA702C">
        <w:t>CA</w:t>
      </w:r>
      <w:r w:rsidR="0073323A" w:rsidRPr="00FA702C">
        <w:t xml:space="preserve"> types</w:t>
      </w:r>
    </w:p>
    <w:p w14:paraId="4A1CEB4C" w14:textId="77777777" w:rsidR="008B69A4" w:rsidRPr="00FA702C" w:rsidRDefault="00B6421F" w:rsidP="00381A35">
      <w:pPr>
        <w:sectPr w:rsidR="008B69A4" w:rsidRPr="00FA702C" w:rsidSect="00F2483A">
          <w:pgSz w:w="11906" w:h="16838"/>
          <w:pgMar w:top="1440" w:right="1440" w:bottom="1440" w:left="1440" w:header="708" w:footer="708" w:gutter="0"/>
          <w:cols w:space="708"/>
          <w:docGrid w:linePitch="360"/>
        </w:sectPr>
      </w:pPr>
      <w:r w:rsidRPr="00FA702C">
        <w:t>T</w:t>
      </w:r>
      <w:r w:rsidR="00ED5544" w:rsidRPr="00FA702C">
        <w:t xml:space="preserve">here were few differences across </w:t>
      </w:r>
      <w:r w:rsidR="00F837D0" w:rsidRPr="00FA702C">
        <w:t>CA</w:t>
      </w:r>
      <w:r w:rsidR="009D0D72" w:rsidRPr="00FA702C">
        <w:t xml:space="preserve"> types, with significant differences only found for items relating to the provision of healthcare. In summary, parents of children with CHD (43%) reported a significantly lower proportion of ‘cancelled or postponed’ tests/procedures compared with </w:t>
      </w:r>
      <w:r w:rsidR="0073323A" w:rsidRPr="00FA702C">
        <w:t>parents of children with spina bifida (65%) and Down syndrome (alone) (62%)</w:t>
      </w:r>
      <w:r w:rsidR="00D52338" w:rsidRPr="00FA702C">
        <w:t xml:space="preserve"> (</w:t>
      </w:r>
      <w:r w:rsidR="00ED2AF6" w:rsidRPr="00FA702C">
        <w:t>Table 5</w:t>
      </w:r>
      <w:r w:rsidR="00381A35" w:rsidRPr="00FA702C">
        <w:t>)</w:t>
      </w:r>
      <w:r w:rsidR="009D0D72" w:rsidRPr="00FA702C">
        <w:t xml:space="preserve">. The CHD group also reported </w:t>
      </w:r>
      <w:r w:rsidRPr="00FA702C">
        <w:t>s</w:t>
      </w:r>
      <w:r w:rsidR="009D0D72" w:rsidRPr="00FA702C">
        <w:t xml:space="preserve">ignificantly </w:t>
      </w:r>
      <w:r w:rsidR="00ED5544" w:rsidRPr="00FA702C">
        <w:t>fewer</w:t>
      </w:r>
      <w:r w:rsidR="009D0D72" w:rsidRPr="00FA702C">
        <w:t xml:space="preserve"> rescheduled appointments (49%) compared with the Down syndrome with CHD (80%), Down syndrome (72%), and spina bifida (70%) groups </w:t>
      </w:r>
      <w:r w:rsidR="001836DF" w:rsidRPr="00FA702C">
        <w:t>(</w:t>
      </w:r>
      <w:r w:rsidR="00ED2AF6" w:rsidRPr="00FA702C">
        <w:t>Table 5</w:t>
      </w:r>
      <w:r w:rsidR="00381A35" w:rsidRPr="00FA702C">
        <w:t xml:space="preserve">). </w:t>
      </w:r>
      <w:r w:rsidR="009D0D72" w:rsidRPr="00FA702C">
        <w:t xml:space="preserve">A lower proportion of parents of children with a cleft lip (17%) reported </w:t>
      </w:r>
      <w:r w:rsidR="00E02A88" w:rsidRPr="00FA702C">
        <w:t xml:space="preserve">problems </w:t>
      </w:r>
      <w:r w:rsidR="009D0D72" w:rsidRPr="00FA702C">
        <w:t xml:space="preserve">accessing medication </w:t>
      </w:r>
      <w:r w:rsidR="00C11FC8" w:rsidRPr="00FA702C">
        <w:t>compared with</w:t>
      </w:r>
      <w:r w:rsidR="009D0D72" w:rsidRPr="00FA702C">
        <w:t xml:space="preserve"> </w:t>
      </w:r>
      <w:r w:rsidR="001836DF" w:rsidRPr="00FA702C">
        <w:t>the CHD group (34%) (</w:t>
      </w:r>
      <w:r w:rsidR="00ED2AF6" w:rsidRPr="00FA702C">
        <w:t>Table 5</w:t>
      </w:r>
      <w:r w:rsidR="001836DF" w:rsidRPr="00FA702C">
        <w:t>).</w:t>
      </w:r>
    </w:p>
    <w:p w14:paraId="09B8167D" w14:textId="77777777" w:rsidR="008B69A4" w:rsidRPr="00FA702C" w:rsidRDefault="008B69A4" w:rsidP="008B69A4">
      <w:pPr>
        <w:pStyle w:val="Caption"/>
        <w:keepNext/>
        <w:rPr>
          <w:b w:val="0"/>
        </w:rPr>
      </w:pPr>
      <w:bookmarkStart w:id="19" w:name="_Ref87363318"/>
      <w:r w:rsidRPr="00FA702C">
        <w:lastRenderedPageBreak/>
        <w:t xml:space="preserve">Table </w:t>
      </w:r>
      <w:r w:rsidR="0011204A">
        <w:fldChar w:fldCharType="begin"/>
      </w:r>
      <w:r w:rsidR="0011204A">
        <w:instrText xml:space="preserve"> SEQ Table \* ARABIC </w:instrText>
      </w:r>
      <w:r w:rsidR="0011204A">
        <w:fldChar w:fldCharType="separate"/>
      </w:r>
      <w:r w:rsidRPr="00FA702C">
        <w:rPr>
          <w:noProof/>
        </w:rPr>
        <w:t>5</w:t>
      </w:r>
      <w:r w:rsidR="0011204A">
        <w:rPr>
          <w:noProof/>
        </w:rPr>
        <w:fldChar w:fldCharType="end"/>
      </w:r>
      <w:bookmarkEnd w:id="19"/>
      <w:r w:rsidRPr="00FA702C">
        <w:rPr>
          <w:b w:val="0"/>
        </w:rPr>
        <w:t xml:space="preserve"> </w:t>
      </w:r>
      <w:bookmarkStart w:id="20" w:name="_Hlk90477834"/>
      <w:r w:rsidRPr="00FA702C">
        <w:rPr>
          <w:b w:val="0"/>
        </w:rPr>
        <w:t>Proportion of participants reporting ‘cancelled or postponed’ planned tests/procedures, appointments rescheduled as virtual, virtual appointments rated as ‘poor’, and problems accessing medication, by CA type.</w:t>
      </w:r>
    </w:p>
    <w:tbl>
      <w:tblPr>
        <w:tblStyle w:val="TableGrid"/>
        <w:tblW w:w="12898" w:type="dxa"/>
        <w:tblLayout w:type="fixed"/>
        <w:tblLook w:val="04A0" w:firstRow="1" w:lastRow="0" w:firstColumn="1" w:lastColumn="0" w:noHBand="0" w:noVBand="1"/>
      </w:tblPr>
      <w:tblGrid>
        <w:gridCol w:w="2354"/>
        <w:gridCol w:w="1252"/>
        <w:gridCol w:w="1283"/>
        <w:gridCol w:w="1212"/>
        <w:gridCol w:w="1458"/>
        <w:gridCol w:w="1248"/>
        <w:gridCol w:w="1421"/>
        <w:gridCol w:w="1218"/>
        <w:gridCol w:w="1452"/>
      </w:tblGrid>
      <w:tr w:rsidR="008B69A4" w:rsidRPr="00FA702C" w14:paraId="5463562F" w14:textId="77777777" w:rsidTr="00E953E6">
        <w:trPr>
          <w:trHeight w:val="516"/>
        </w:trPr>
        <w:tc>
          <w:tcPr>
            <w:tcW w:w="2354" w:type="dxa"/>
            <w:vMerge w:val="restart"/>
            <w:shd w:val="clear" w:color="auto" w:fill="F2F2F2" w:themeFill="background1" w:themeFillShade="F2"/>
            <w:vAlign w:val="center"/>
          </w:tcPr>
          <w:bookmarkEnd w:id="20"/>
          <w:p w14:paraId="76436504" w14:textId="77777777" w:rsidR="008B69A4" w:rsidRPr="00FA702C" w:rsidRDefault="008B69A4" w:rsidP="003120CB">
            <w:pPr>
              <w:rPr>
                <w:rFonts w:cstheme="minorHAnsi"/>
                <w:b/>
                <w:sz w:val="19"/>
                <w:szCs w:val="19"/>
              </w:rPr>
            </w:pPr>
            <w:r w:rsidRPr="00FA702C">
              <w:rPr>
                <w:rFonts w:cstheme="minorHAnsi"/>
                <w:b/>
                <w:sz w:val="19"/>
                <w:szCs w:val="19"/>
              </w:rPr>
              <w:t>Congenital anomaly</w:t>
            </w:r>
          </w:p>
        </w:tc>
        <w:tc>
          <w:tcPr>
            <w:tcW w:w="2535" w:type="dxa"/>
            <w:gridSpan w:val="2"/>
            <w:tcBorders>
              <w:bottom w:val="nil"/>
            </w:tcBorders>
            <w:shd w:val="clear" w:color="auto" w:fill="F2F2F2" w:themeFill="background1" w:themeFillShade="F2"/>
            <w:vAlign w:val="center"/>
          </w:tcPr>
          <w:p w14:paraId="12873FB8" w14:textId="77777777" w:rsidR="008B69A4" w:rsidRPr="00FA702C" w:rsidRDefault="008B69A4" w:rsidP="003120CB">
            <w:pPr>
              <w:spacing w:line="288" w:lineRule="auto"/>
              <w:jc w:val="center"/>
              <w:rPr>
                <w:rFonts w:cstheme="minorHAnsi"/>
                <w:b/>
                <w:color w:val="000000"/>
                <w:sz w:val="19"/>
                <w:szCs w:val="19"/>
              </w:rPr>
            </w:pPr>
            <w:r w:rsidRPr="00FA702C">
              <w:rPr>
                <w:rFonts w:cstheme="minorHAnsi"/>
                <w:b/>
                <w:color w:val="000000"/>
                <w:sz w:val="19"/>
                <w:szCs w:val="19"/>
              </w:rPr>
              <w:t>Planned tests or procedures (N</w:t>
            </w:r>
            <w:r w:rsidRPr="00FA702C">
              <w:rPr>
                <w:rFonts w:cs="Calibri"/>
                <w:b/>
                <w:color w:val="000000"/>
                <w:sz w:val="19"/>
                <w:szCs w:val="19"/>
              </w:rPr>
              <w:t>†</w:t>
            </w:r>
            <w:r w:rsidRPr="00FA702C">
              <w:rPr>
                <w:rFonts w:cstheme="minorHAnsi"/>
                <w:b/>
                <w:color w:val="000000"/>
                <w:sz w:val="19"/>
                <w:szCs w:val="19"/>
              </w:rPr>
              <w:t>=803)</w:t>
            </w:r>
          </w:p>
        </w:tc>
        <w:tc>
          <w:tcPr>
            <w:tcW w:w="2670" w:type="dxa"/>
            <w:gridSpan w:val="2"/>
            <w:tcBorders>
              <w:bottom w:val="nil"/>
            </w:tcBorders>
            <w:shd w:val="clear" w:color="auto" w:fill="F2F2F2" w:themeFill="background1" w:themeFillShade="F2"/>
            <w:vAlign w:val="center"/>
          </w:tcPr>
          <w:p w14:paraId="69A433A8" w14:textId="77777777" w:rsidR="008B69A4" w:rsidRPr="00FA702C" w:rsidRDefault="008B69A4" w:rsidP="003120CB">
            <w:pPr>
              <w:spacing w:line="288" w:lineRule="auto"/>
              <w:jc w:val="center"/>
              <w:rPr>
                <w:rFonts w:cstheme="minorHAnsi"/>
                <w:b/>
                <w:color w:val="000000"/>
                <w:sz w:val="19"/>
                <w:szCs w:val="19"/>
              </w:rPr>
            </w:pPr>
            <w:r w:rsidRPr="00FA702C">
              <w:rPr>
                <w:rFonts w:cstheme="minorHAnsi"/>
                <w:b/>
                <w:color w:val="000000"/>
                <w:sz w:val="19"/>
                <w:szCs w:val="19"/>
              </w:rPr>
              <w:t>Appointments rescheduled as virtual (N</w:t>
            </w:r>
            <w:r w:rsidRPr="00FA702C">
              <w:rPr>
                <w:rFonts w:cs="Calibri"/>
                <w:b/>
                <w:color w:val="000000"/>
                <w:sz w:val="19"/>
                <w:szCs w:val="19"/>
              </w:rPr>
              <w:t>†</w:t>
            </w:r>
            <w:r w:rsidRPr="00FA702C">
              <w:rPr>
                <w:rFonts w:cstheme="minorHAnsi"/>
                <w:b/>
                <w:color w:val="000000"/>
                <w:sz w:val="19"/>
                <w:szCs w:val="19"/>
              </w:rPr>
              <w:t>=891)</w:t>
            </w:r>
          </w:p>
        </w:tc>
        <w:tc>
          <w:tcPr>
            <w:tcW w:w="2669" w:type="dxa"/>
            <w:gridSpan w:val="2"/>
            <w:tcBorders>
              <w:bottom w:val="nil"/>
            </w:tcBorders>
            <w:shd w:val="clear" w:color="auto" w:fill="F2F2F2" w:themeFill="background1" w:themeFillShade="F2"/>
            <w:vAlign w:val="center"/>
          </w:tcPr>
          <w:p w14:paraId="5B5EAE9D" w14:textId="77777777" w:rsidR="008B69A4" w:rsidRPr="00FA702C" w:rsidDel="00B3487D" w:rsidRDefault="008B69A4" w:rsidP="003120CB">
            <w:pPr>
              <w:spacing w:line="288" w:lineRule="auto"/>
              <w:jc w:val="center"/>
              <w:rPr>
                <w:rFonts w:cstheme="minorHAnsi"/>
                <w:b/>
                <w:color w:val="000000"/>
                <w:sz w:val="19"/>
                <w:szCs w:val="19"/>
              </w:rPr>
            </w:pPr>
            <w:r w:rsidRPr="00FA702C">
              <w:rPr>
                <w:rFonts w:cstheme="minorHAnsi"/>
                <w:b/>
                <w:color w:val="000000"/>
                <w:sz w:val="19"/>
                <w:szCs w:val="19"/>
              </w:rPr>
              <w:t>Virtual appointments rated as ‘poor’ (N</w:t>
            </w:r>
            <w:r w:rsidRPr="00FA702C">
              <w:rPr>
                <w:rFonts w:cs="Calibri"/>
                <w:b/>
                <w:color w:val="000000"/>
                <w:sz w:val="19"/>
                <w:szCs w:val="19"/>
              </w:rPr>
              <w:t>†</w:t>
            </w:r>
            <w:r w:rsidRPr="00FA702C">
              <w:rPr>
                <w:rFonts w:cstheme="minorHAnsi"/>
                <w:b/>
                <w:color w:val="000000"/>
                <w:sz w:val="19"/>
                <w:szCs w:val="19"/>
              </w:rPr>
              <w:t>=552)</w:t>
            </w:r>
          </w:p>
        </w:tc>
        <w:tc>
          <w:tcPr>
            <w:tcW w:w="2670" w:type="dxa"/>
            <w:gridSpan w:val="2"/>
            <w:tcBorders>
              <w:bottom w:val="nil"/>
            </w:tcBorders>
            <w:shd w:val="clear" w:color="auto" w:fill="F2F2F2" w:themeFill="background1" w:themeFillShade="F2"/>
            <w:vAlign w:val="center"/>
          </w:tcPr>
          <w:p w14:paraId="5A5D9D2B" w14:textId="77777777" w:rsidR="008B69A4" w:rsidRPr="00FA702C" w:rsidDel="00B3487D" w:rsidRDefault="008B69A4" w:rsidP="003120CB">
            <w:pPr>
              <w:spacing w:line="288" w:lineRule="auto"/>
              <w:jc w:val="center"/>
              <w:rPr>
                <w:rFonts w:cstheme="minorHAnsi"/>
                <w:b/>
                <w:color w:val="000000"/>
                <w:sz w:val="19"/>
                <w:szCs w:val="19"/>
              </w:rPr>
            </w:pPr>
            <w:r w:rsidRPr="00FA702C">
              <w:rPr>
                <w:rFonts w:cstheme="minorHAnsi"/>
                <w:b/>
                <w:color w:val="000000"/>
                <w:sz w:val="19"/>
                <w:szCs w:val="19"/>
              </w:rPr>
              <w:t>Problems accessing medication (N</w:t>
            </w:r>
            <w:r w:rsidRPr="00FA702C">
              <w:rPr>
                <w:rFonts w:cs="Calibri"/>
                <w:b/>
                <w:color w:val="000000"/>
                <w:sz w:val="19"/>
                <w:szCs w:val="19"/>
              </w:rPr>
              <w:t>†</w:t>
            </w:r>
            <w:r w:rsidRPr="00FA702C">
              <w:rPr>
                <w:rFonts w:cstheme="minorHAnsi"/>
                <w:b/>
                <w:color w:val="000000"/>
                <w:sz w:val="19"/>
                <w:szCs w:val="19"/>
              </w:rPr>
              <w:t>=713)</w:t>
            </w:r>
          </w:p>
        </w:tc>
      </w:tr>
      <w:tr w:rsidR="008B69A4" w:rsidRPr="00FA702C" w14:paraId="621C5FCB" w14:textId="77777777" w:rsidTr="00E953E6">
        <w:trPr>
          <w:trHeight w:val="7"/>
        </w:trPr>
        <w:tc>
          <w:tcPr>
            <w:tcW w:w="2354" w:type="dxa"/>
            <w:vMerge/>
            <w:shd w:val="clear" w:color="auto" w:fill="F2F2F2" w:themeFill="background1" w:themeFillShade="F2"/>
          </w:tcPr>
          <w:p w14:paraId="01EE2192" w14:textId="77777777" w:rsidR="008B69A4" w:rsidRPr="00FA702C" w:rsidRDefault="008B69A4" w:rsidP="003120CB">
            <w:pPr>
              <w:spacing w:before="40"/>
              <w:rPr>
                <w:sz w:val="19"/>
                <w:szCs w:val="19"/>
              </w:rPr>
            </w:pPr>
          </w:p>
        </w:tc>
        <w:tc>
          <w:tcPr>
            <w:tcW w:w="1252" w:type="dxa"/>
            <w:tcBorders>
              <w:top w:val="nil"/>
              <w:bottom w:val="nil"/>
              <w:right w:val="nil"/>
            </w:tcBorders>
            <w:shd w:val="clear" w:color="auto" w:fill="F2F2F2" w:themeFill="background1" w:themeFillShade="F2"/>
            <w:vAlign w:val="center"/>
          </w:tcPr>
          <w:p w14:paraId="278A7F02" w14:textId="77777777" w:rsidR="008B69A4" w:rsidRPr="00FA702C" w:rsidRDefault="008B69A4" w:rsidP="003120CB">
            <w:pPr>
              <w:spacing w:before="40"/>
              <w:jc w:val="center"/>
              <w:rPr>
                <w:rFonts w:cstheme="minorHAnsi"/>
                <w:i/>
                <w:color w:val="000000"/>
                <w:sz w:val="18"/>
                <w:szCs w:val="18"/>
              </w:rPr>
            </w:pPr>
            <w:r w:rsidRPr="00FA702C">
              <w:rPr>
                <w:rFonts w:cstheme="minorHAnsi"/>
                <w:i/>
                <w:color w:val="000000"/>
                <w:sz w:val="18"/>
                <w:szCs w:val="18"/>
              </w:rPr>
              <w:t>Unadjusted</w:t>
            </w:r>
          </w:p>
        </w:tc>
        <w:tc>
          <w:tcPr>
            <w:tcW w:w="1282" w:type="dxa"/>
            <w:tcBorders>
              <w:top w:val="nil"/>
              <w:left w:val="nil"/>
              <w:bottom w:val="nil"/>
            </w:tcBorders>
            <w:shd w:val="clear" w:color="auto" w:fill="F2F2F2" w:themeFill="background1" w:themeFillShade="F2"/>
            <w:vAlign w:val="center"/>
          </w:tcPr>
          <w:p w14:paraId="07374693" w14:textId="77777777" w:rsidR="008B69A4" w:rsidRPr="00FA702C" w:rsidRDefault="008B69A4" w:rsidP="003120CB">
            <w:pPr>
              <w:spacing w:before="40"/>
              <w:jc w:val="center"/>
              <w:rPr>
                <w:rFonts w:cstheme="minorHAnsi"/>
                <w:color w:val="000000"/>
                <w:sz w:val="18"/>
                <w:szCs w:val="18"/>
              </w:rPr>
            </w:pPr>
            <w:r w:rsidRPr="00FA702C">
              <w:rPr>
                <w:rFonts w:cstheme="minorHAnsi"/>
                <w:i/>
                <w:color w:val="000000"/>
                <w:sz w:val="18"/>
                <w:szCs w:val="18"/>
              </w:rPr>
              <w:t>Adjusted*</w:t>
            </w:r>
          </w:p>
        </w:tc>
        <w:tc>
          <w:tcPr>
            <w:tcW w:w="1212" w:type="dxa"/>
            <w:tcBorders>
              <w:top w:val="nil"/>
              <w:bottom w:val="nil"/>
              <w:right w:val="nil"/>
            </w:tcBorders>
            <w:shd w:val="clear" w:color="auto" w:fill="F2F2F2" w:themeFill="background1" w:themeFillShade="F2"/>
            <w:vAlign w:val="center"/>
          </w:tcPr>
          <w:p w14:paraId="6E9B2D85" w14:textId="77777777" w:rsidR="008B69A4" w:rsidRPr="00FA702C" w:rsidRDefault="008B69A4" w:rsidP="003120CB">
            <w:pPr>
              <w:spacing w:before="40"/>
              <w:jc w:val="center"/>
              <w:rPr>
                <w:rFonts w:cstheme="minorHAnsi"/>
                <w:i/>
                <w:color w:val="000000"/>
                <w:sz w:val="18"/>
                <w:szCs w:val="18"/>
              </w:rPr>
            </w:pPr>
            <w:r w:rsidRPr="00FA702C">
              <w:rPr>
                <w:rFonts w:cstheme="minorHAnsi"/>
                <w:i/>
                <w:color w:val="000000"/>
                <w:sz w:val="18"/>
                <w:szCs w:val="18"/>
              </w:rPr>
              <w:t>Unadjusted</w:t>
            </w:r>
          </w:p>
        </w:tc>
        <w:tc>
          <w:tcPr>
            <w:tcW w:w="1457" w:type="dxa"/>
            <w:tcBorders>
              <w:top w:val="nil"/>
              <w:left w:val="nil"/>
              <w:bottom w:val="nil"/>
            </w:tcBorders>
            <w:shd w:val="clear" w:color="auto" w:fill="F2F2F2" w:themeFill="background1" w:themeFillShade="F2"/>
            <w:vAlign w:val="center"/>
          </w:tcPr>
          <w:p w14:paraId="522E4964" w14:textId="77777777" w:rsidR="008B69A4" w:rsidRPr="00FA702C" w:rsidRDefault="008B69A4" w:rsidP="003120CB">
            <w:pPr>
              <w:spacing w:before="40"/>
              <w:jc w:val="center"/>
              <w:rPr>
                <w:rFonts w:cstheme="minorHAnsi"/>
                <w:color w:val="000000"/>
                <w:sz w:val="18"/>
                <w:szCs w:val="18"/>
              </w:rPr>
            </w:pPr>
            <w:r w:rsidRPr="00FA702C">
              <w:rPr>
                <w:rFonts w:cstheme="minorHAnsi"/>
                <w:i/>
                <w:color w:val="000000"/>
                <w:sz w:val="18"/>
                <w:szCs w:val="18"/>
              </w:rPr>
              <w:t>Adjusted*</w:t>
            </w:r>
          </w:p>
        </w:tc>
        <w:tc>
          <w:tcPr>
            <w:tcW w:w="1248" w:type="dxa"/>
            <w:tcBorders>
              <w:top w:val="nil"/>
              <w:bottom w:val="nil"/>
              <w:right w:val="nil"/>
            </w:tcBorders>
            <w:shd w:val="clear" w:color="auto" w:fill="F2F2F2" w:themeFill="background1" w:themeFillShade="F2"/>
            <w:vAlign w:val="center"/>
          </w:tcPr>
          <w:p w14:paraId="54C267C1" w14:textId="77777777" w:rsidR="008B69A4" w:rsidRPr="00FA702C" w:rsidRDefault="008B69A4" w:rsidP="003120CB">
            <w:pPr>
              <w:spacing w:before="40"/>
              <w:jc w:val="center"/>
              <w:rPr>
                <w:rFonts w:cstheme="minorHAnsi"/>
                <w:i/>
                <w:color w:val="000000"/>
                <w:sz w:val="18"/>
                <w:szCs w:val="18"/>
              </w:rPr>
            </w:pPr>
            <w:r w:rsidRPr="00FA702C">
              <w:rPr>
                <w:rFonts w:cstheme="minorHAnsi"/>
                <w:i/>
                <w:color w:val="000000"/>
                <w:sz w:val="18"/>
                <w:szCs w:val="18"/>
              </w:rPr>
              <w:t>Unadjusted</w:t>
            </w:r>
          </w:p>
        </w:tc>
        <w:tc>
          <w:tcPr>
            <w:tcW w:w="1420" w:type="dxa"/>
            <w:tcBorders>
              <w:top w:val="nil"/>
              <w:left w:val="nil"/>
              <w:bottom w:val="nil"/>
            </w:tcBorders>
            <w:shd w:val="clear" w:color="auto" w:fill="F2F2F2" w:themeFill="background1" w:themeFillShade="F2"/>
            <w:vAlign w:val="center"/>
          </w:tcPr>
          <w:p w14:paraId="41133C91" w14:textId="77777777" w:rsidR="008B69A4" w:rsidRPr="00FA702C" w:rsidRDefault="008B69A4" w:rsidP="003120CB">
            <w:pPr>
              <w:spacing w:before="40"/>
              <w:jc w:val="center"/>
              <w:rPr>
                <w:rFonts w:cstheme="minorHAnsi"/>
                <w:color w:val="000000"/>
                <w:sz w:val="18"/>
                <w:szCs w:val="18"/>
              </w:rPr>
            </w:pPr>
            <w:r w:rsidRPr="00FA702C">
              <w:rPr>
                <w:rFonts w:cstheme="minorHAnsi"/>
                <w:i/>
                <w:color w:val="000000"/>
                <w:sz w:val="18"/>
                <w:szCs w:val="18"/>
              </w:rPr>
              <w:t>Adjusted*</w:t>
            </w:r>
          </w:p>
        </w:tc>
        <w:tc>
          <w:tcPr>
            <w:tcW w:w="1218" w:type="dxa"/>
            <w:tcBorders>
              <w:top w:val="nil"/>
              <w:bottom w:val="nil"/>
              <w:right w:val="nil"/>
            </w:tcBorders>
            <w:shd w:val="clear" w:color="auto" w:fill="F2F2F2" w:themeFill="background1" w:themeFillShade="F2"/>
            <w:vAlign w:val="center"/>
          </w:tcPr>
          <w:p w14:paraId="1A075E45" w14:textId="77777777" w:rsidR="008B69A4" w:rsidRPr="00FA702C" w:rsidRDefault="008B69A4" w:rsidP="003120CB">
            <w:pPr>
              <w:spacing w:before="40"/>
              <w:jc w:val="center"/>
              <w:rPr>
                <w:rFonts w:cstheme="minorHAnsi"/>
                <w:i/>
                <w:color w:val="000000"/>
                <w:sz w:val="18"/>
                <w:szCs w:val="18"/>
              </w:rPr>
            </w:pPr>
            <w:r w:rsidRPr="00FA702C">
              <w:rPr>
                <w:rFonts w:cstheme="minorHAnsi"/>
                <w:i/>
                <w:color w:val="000000"/>
                <w:sz w:val="18"/>
                <w:szCs w:val="18"/>
              </w:rPr>
              <w:t>Unadjusted</w:t>
            </w:r>
          </w:p>
        </w:tc>
        <w:tc>
          <w:tcPr>
            <w:tcW w:w="1451" w:type="dxa"/>
            <w:tcBorders>
              <w:top w:val="nil"/>
              <w:left w:val="nil"/>
              <w:bottom w:val="nil"/>
            </w:tcBorders>
            <w:shd w:val="clear" w:color="auto" w:fill="F2F2F2" w:themeFill="background1" w:themeFillShade="F2"/>
            <w:vAlign w:val="center"/>
          </w:tcPr>
          <w:p w14:paraId="27B83D82" w14:textId="77777777" w:rsidR="008B69A4" w:rsidRPr="00FA702C" w:rsidRDefault="008B69A4" w:rsidP="003120CB">
            <w:pPr>
              <w:spacing w:before="40"/>
              <w:jc w:val="center"/>
              <w:rPr>
                <w:rFonts w:cstheme="minorHAnsi"/>
                <w:color w:val="000000"/>
                <w:sz w:val="18"/>
                <w:szCs w:val="18"/>
              </w:rPr>
            </w:pPr>
            <w:r w:rsidRPr="00FA702C">
              <w:rPr>
                <w:rFonts w:cstheme="minorHAnsi"/>
                <w:i/>
                <w:color w:val="000000"/>
                <w:sz w:val="18"/>
                <w:szCs w:val="18"/>
              </w:rPr>
              <w:t>Adjusted*</w:t>
            </w:r>
          </w:p>
        </w:tc>
      </w:tr>
      <w:tr w:rsidR="008B69A4" w:rsidRPr="00FA702C" w14:paraId="07FE9F89" w14:textId="77777777" w:rsidTr="00E953E6">
        <w:trPr>
          <w:trHeight w:val="7"/>
        </w:trPr>
        <w:tc>
          <w:tcPr>
            <w:tcW w:w="2354" w:type="dxa"/>
            <w:vMerge/>
            <w:shd w:val="clear" w:color="auto" w:fill="F2F2F2" w:themeFill="background1" w:themeFillShade="F2"/>
          </w:tcPr>
          <w:p w14:paraId="7593D818" w14:textId="77777777" w:rsidR="008B69A4" w:rsidRPr="00FA702C" w:rsidRDefault="008B69A4" w:rsidP="003120CB">
            <w:pPr>
              <w:spacing w:before="40"/>
              <w:rPr>
                <w:sz w:val="19"/>
                <w:szCs w:val="19"/>
              </w:rPr>
            </w:pPr>
          </w:p>
        </w:tc>
        <w:tc>
          <w:tcPr>
            <w:tcW w:w="1252" w:type="dxa"/>
            <w:tcBorders>
              <w:top w:val="nil"/>
              <w:bottom w:val="single" w:sz="4" w:space="0" w:color="auto"/>
              <w:right w:val="nil"/>
            </w:tcBorders>
            <w:shd w:val="clear" w:color="auto" w:fill="F2F2F2" w:themeFill="background1" w:themeFillShade="F2"/>
          </w:tcPr>
          <w:p w14:paraId="43D5F965" w14:textId="77777777" w:rsidR="008B69A4" w:rsidRPr="00FA702C" w:rsidRDefault="008B69A4" w:rsidP="003120CB">
            <w:pPr>
              <w:spacing w:before="40"/>
              <w:jc w:val="center"/>
              <w:rPr>
                <w:rFonts w:cstheme="minorHAnsi"/>
                <w:color w:val="000000"/>
                <w:sz w:val="18"/>
                <w:szCs w:val="18"/>
              </w:rPr>
            </w:pPr>
            <w:r w:rsidRPr="00FA702C">
              <w:rPr>
                <w:rFonts w:cstheme="minorHAnsi"/>
                <w:color w:val="000000"/>
                <w:sz w:val="18"/>
                <w:szCs w:val="18"/>
              </w:rPr>
              <w:t>% [95% CI]</w:t>
            </w:r>
          </w:p>
        </w:tc>
        <w:tc>
          <w:tcPr>
            <w:tcW w:w="1282" w:type="dxa"/>
            <w:tcBorders>
              <w:top w:val="nil"/>
              <w:left w:val="nil"/>
              <w:bottom w:val="single" w:sz="4" w:space="0" w:color="auto"/>
            </w:tcBorders>
            <w:shd w:val="clear" w:color="auto" w:fill="F2F2F2" w:themeFill="background1" w:themeFillShade="F2"/>
            <w:vAlign w:val="center"/>
          </w:tcPr>
          <w:p w14:paraId="02CD6818" w14:textId="77777777" w:rsidR="008B69A4" w:rsidRPr="00FA702C" w:rsidRDefault="008B69A4" w:rsidP="003120CB">
            <w:pPr>
              <w:spacing w:before="40"/>
              <w:jc w:val="center"/>
              <w:rPr>
                <w:rFonts w:cstheme="minorHAnsi"/>
                <w:color w:val="000000"/>
                <w:sz w:val="18"/>
                <w:szCs w:val="18"/>
              </w:rPr>
            </w:pPr>
            <w:r w:rsidRPr="00FA702C">
              <w:rPr>
                <w:rFonts w:cstheme="minorHAnsi"/>
                <w:color w:val="000000"/>
                <w:sz w:val="18"/>
                <w:szCs w:val="18"/>
              </w:rPr>
              <w:t>% [95% CI]</w:t>
            </w:r>
          </w:p>
        </w:tc>
        <w:tc>
          <w:tcPr>
            <w:tcW w:w="1212" w:type="dxa"/>
            <w:tcBorders>
              <w:top w:val="nil"/>
              <w:right w:val="nil"/>
            </w:tcBorders>
            <w:shd w:val="clear" w:color="auto" w:fill="F2F2F2" w:themeFill="background1" w:themeFillShade="F2"/>
          </w:tcPr>
          <w:p w14:paraId="1D1F1060" w14:textId="77777777" w:rsidR="008B69A4" w:rsidRPr="00FA702C" w:rsidRDefault="008B69A4" w:rsidP="003120CB">
            <w:pPr>
              <w:spacing w:before="40"/>
              <w:jc w:val="center"/>
              <w:rPr>
                <w:rFonts w:cstheme="minorHAnsi"/>
                <w:color w:val="000000"/>
                <w:sz w:val="18"/>
                <w:szCs w:val="18"/>
              </w:rPr>
            </w:pPr>
            <w:r w:rsidRPr="00FA702C">
              <w:rPr>
                <w:rFonts w:cstheme="minorHAnsi"/>
                <w:color w:val="000000"/>
                <w:sz w:val="18"/>
                <w:szCs w:val="18"/>
              </w:rPr>
              <w:t>% [95% CI]</w:t>
            </w:r>
          </w:p>
        </w:tc>
        <w:tc>
          <w:tcPr>
            <w:tcW w:w="1457" w:type="dxa"/>
            <w:tcBorders>
              <w:top w:val="nil"/>
              <w:left w:val="nil"/>
            </w:tcBorders>
            <w:shd w:val="clear" w:color="auto" w:fill="F2F2F2" w:themeFill="background1" w:themeFillShade="F2"/>
            <w:vAlign w:val="center"/>
          </w:tcPr>
          <w:p w14:paraId="4BC3FA6F" w14:textId="77777777" w:rsidR="008B69A4" w:rsidRPr="00FA702C" w:rsidRDefault="008B69A4" w:rsidP="003120CB">
            <w:pPr>
              <w:spacing w:before="40"/>
              <w:jc w:val="center"/>
              <w:rPr>
                <w:rFonts w:cstheme="minorHAnsi"/>
                <w:color w:val="000000"/>
                <w:sz w:val="18"/>
                <w:szCs w:val="18"/>
              </w:rPr>
            </w:pPr>
            <w:r w:rsidRPr="00FA702C">
              <w:rPr>
                <w:rFonts w:cstheme="minorHAnsi"/>
                <w:color w:val="000000"/>
                <w:sz w:val="18"/>
                <w:szCs w:val="18"/>
              </w:rPr>
              <w:t>% [95% CI</w:t>
            </w:r>
          </w:p>
        </w:tc>
        <w:tc>
          <w:tcPr>
            <w:tcW w:w="1248" w:type="dxa"/>
            <w:tcBorders>
              <w:top w:val="nil"/>
              <w:right w:val="nil"/>
            </w:tcBorders>
            <w:shd w:val="clear" w:color="auto" w:fill="F2F2F2" w:themeFill="background1" w:themeFillShade="F2"/>
          </w:tcPr>
          <w:p w14:paraId="386B50B6" w14:textId="77777777" w:rsidR="008B69A4" w:rsidRPr="00FA702C" w:rsidRDefault="008B69A4" w:rsidP="003120CB">
            <w:pPr>
              <w:spacing w:before="40"/>
              <w:jc w:val="center"/>
              <w:rPr>
                <w:rFonts w:cstheme="minorHAnsi"/>
                <w:color w:val="000000"/>
                <w:sz w:val="18"/>
                <w:szCs w:val="18"/>
              </w:rPr>
            </w:pPr>
            <w:r w:rsidRPr="00FA702C">
              <w:rPr>
                <w:rFonts w:cstheme="minorHAnsi"/>
                <w:color w:val="000000"/>
                <w:sz w:val="18"/>
                <w:szCs w:val="18"/>
              </w:rPr>
              <w:t>% [95% CI]</w:t>
            </w:r>
          </w:p>
        </w:tc>
        <w:tc>
          <w:tcPr>
            <w:tcW w:w="1420" w:type="dxa"/>
            <w:tcBorders>
              <w:top w:val="nil"/>
              <w:left w:val="nil"/>
            </w:tcBorders>
            <w:shd w:val="clear" w:color="auto" w:fill="F2F2F2" w:themeFill="background1" w:themeFillShade="F2"/>
            <w:vAlign w:val="center"/>
          </w:tcPr>
          <w:p w14:paraId="08042E89" w14:textId="77777777" w:rsidR="008B69A4" w:rsidRPr="00FA702C" w:rsidRDefault="008B69A4" w:rsidP="003120CB">
            <w:pPr>
              <w:spacing w:before="40"/>
              <w:jc w:val="center"/>
              <w:rPr>
                <w:rFonts w:cstheme="minorHAnsi"/>
                <w:color w:val="000000"/>
                <w:sz w:val="18"/>
                <w:szCs w:val="18"/>
              </w:rPr>
            </w:pPr>
            <w:r w:rsidRPr="00FA702C">
              <w:rPr>
                <w:rFonts w:cstheme="minorHAnsi"/>
                <w:color w:val="000000"/>
                <w:sz w:val="18"/>
                <w:szCs w:val="18"/>
              </w:rPr>
              <w:t>% [95% CI]</w:t>
            </w:r>
          </w:p>
        </w:tc>
        <w:tc>
          <w:tcPr>
            <w:tcW w:w="1218" w:type="dxa"/>
            <w:tcBorders>
              <w:top w:val="nil"/>
              <w:right w:val="nil"/>
            </w:tcBorders>
            <w:shd w:val="clear" w:color="auto" w:fill="F2F2F2" w:themeFill="background1" w:themeFillShade="F2"/>
          </w:tcPr>
          <w:p w14:paraId="2379FE23" w14:textId="77777777" w:rsidR="008B69A4" w:rsidRPr="00FA702C" w:rsidRDefault="008B69A4" w:rsidP="003120CB">
            <w:pPr>
              <w:spacing w:before="40"/>
              <w:jc w:val="center"/>
              <w:rPr>
                <w:rFonts w:cstheme="minorHAnsi"/>
                <w:color w:val="000000"/>
                <w:sz w:val="18"/>
                <w:szCs w:val="18"/>
              </w:rPr>
            </w:pPr>
            <w:r w:rsidRPr="00FA702C">
              <w:rPr>
                <w:rFonts w:cstheme="minorHAnsi"/>
                <w:color w:val="000000"/>
                <w:sz w:val="18"/>
                <w:szCs w:val="18"/>
              </w:rPr>
              <w:t>% [95% CI]</w:t>
            </w:r>
          </w:p>
        </w:tc>
        <w:tc>
          <w:tcPr>
            <w:tcW w:w="1451" w:type="dxa"/>
            <w:tcBorders>
              <w:top w:val="nil"/>
              <w:left w:val="nil"/>
            </w:tcBorders>
            <w:shd w:val="clear" w:color="auto" w:fill="F2F2F2" w:themeFill="background1" w:themeFillShade="F2"/>
            <w:vAlign w:val="center"/>
          </w:tcPr>
          <w:p w14:paraId="1A173951" w14:textId="77777777" w:rsidR="008B69A4" w:rsidRPr="00FA702C" w:rsidRDefault="008B69A4" w:rsidP="003120CB">
            <w:pPr>
              <w:spacing w:before="40"/>
              <w:jc w:val="center"/>
              <w:rPr>
                <w:rFonts w:cstheme="minorHAnsi"/>
                <w:color w:val="000000"/>
                <w:sz w:val="18"/>
                <w:szCs w:val="18"/>
              </w:rPr>
            </w:pPr>
            <w:r w:rsidRPr="00FA702C">
              <w:rPr>
                <w:rFonts w:cstheme="minorHAnsi"/>
                <w:color w:val="000000"/>
                <w:sz w:val="18"/>
                <w:szCs w:val="18"/>
              </w:rPr>
              <w:t>% [95% CI]</w:t>
            </w:r>
          </w:p>
        </w:tc>
      </w:tr>
      <w:tr w:rsidR="00E953E6" w:rsidRPr="00FA702C" w14:paraId="6E5501AA" w14:textId="77777777" w:rsidTr="00E953E6">
        <w:trPr>
          <w:trHeight w:val="7"/>
        </w:trPr>
        <w:tc>
          <w:tcPr>
            <w:tcW w:w="2354" w:type="dxa"/>
          </w:tcPr>
          <w:p w14:paraId="205CA361" w14:textId="460CEFDE" w:rsidR="00E953E6" w:rsidRPr="00FA702C" w:rsidRDefault="00E953E6" w:rsidP="00E953E6">
            <w:pPr>
              <w:spacing w:before="40"/>
              <w:rPr>
                <w:sz w:val="18"/>
              </w:rPr>
            </w:pPr>
            <w:r w:rsidRPr="00FA702C">
              <w:rPr>
                <w:sz w:val="18"/>
              </w:rPr>
              <w:t>CHD</w:t>
            </w:r>
          </w:p>
        </w:tc>
        <w:tc>
          <w:tcPr>
            <w:tcW w:w="1252" w:type="dxa"/>
            <w:tcBorders>
              <w:top w:val="single" w:sz="4" w:space="0" w:color="auto"/>
              <w:bottom w:val="single" w:sz="4" w:space="0" w:color="auto"/>
              <w:right w:val="nil"/>
            </w:tcBorders>
            <w:vAlign w:val="center"/>
          </w:tcPr>
          <w:p w14:paraId="1CF486E6" w14:textId="1E39F0B6"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42 [36-47]</w:t>
            </w:r>
          </w:p>
        </w:tc>
        <w:tc>
          <w:tcPr>
            <w:tcW w:w="1282" w:type="dxa"/>
            <w:tcBorders>
              <w:top w:val="single" w:sz="4" w:space="0" w:color="auto"/>
              <w:left w:val="nil"/>
              <w:bottom w:val="single" w:sz="4" w:space="0" w:color="auto"/>
            </w:tcBorders>
            <w:vAlign w:val="center"/>
          </w:tcPr>
          <w:p w14:paraId="6BE7E40B" w14:textId="2FD42E8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43 [37-49]</w:t>
            </w:r>
          </w:p>
        </w:tc>
        <w:tc>
          <w:tcPr>
            <w:tcW w:w="1212" w:type="dxa"/>
            <w:tcBorders>
              <w:right w:val="nil"/>
            </w:tcBorders>
            <w:vAlign w:val="center"/>
          </w:tcPr>
          <w:p w14:paraId="3A246691" w14:textId="7A0A355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46 [41-52]</w:t>
            </w:r>
          </w:p>
        </w:tc>
        <w:tc>
          <w:tcPr>
            <w:tcW w:w="1457" w:type="dxa"/>
            <w:tcBorders>
              <w:left w:val="nil"/>
            </w:tcBorders>
            <w:vAlign w:val="center"/>
          </w:tcPr>
          <w:p w14:paraId="217FAA29" w14:textId="74ADBA00"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49 [44-55]</w:t>
            </w:r>
          </w:p>
        </w:tc>
        <w:tc>
          <w:tcPr>
            <w:tcW w:w="1248" w:type="dxa"/>
            <w:tcBorders>
              <w:right w:val="nil"/>
            </w:tcBorders>
            <w:vAlign w:val="center"/>
          </w:tcPr>
          <w:p w14:paraId="39AFA66F" w14:textId="47C57907"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6 [29-44]</w:t>
            </w:r>
          </w:p>
        </w:tc>
        <w:tc>
          <w:tcPr>
            <w:tcW w:w="1420" w:type="dxa"/>
            <w:tcBorders>
              <w:left w:val="nil"/>
            </w:tcBorders>
            <w:vAlign w:val="center"/>
          </w:tcPr>
          <w:p w14:paraId="2290CB5D" w14:textId="7DC0D216"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6 [28-44]</w:t>
            </w:r>
          </w:p>
        </w:tc>
        <w:tc>
          <w:tcPr>
            <w:tcW w:w="1218" w:type="dxa"/>
            <w:tcBorders>
              <w:right w:val="nil"/>
            </w:tcBorders>
            <w:vAlign w:val="center"/>
          </w:tcPr>
          <w:p w14:paraId="27D67CDD" w14:textId="6948A04F"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1 [25-36]</w:t>
            </w:r>
          </w:p>
        </w:tc>
        <w:tc>
          <w:tcPr>
            <w:tcW w:w="1451" w:type="dxa"/>
            <w:tcBorders>
              <w:left w:val="nil"/>
            </w:tcBorders>
            <w:vAlign w:val="center"/>
          </w:tcPr>
          <w:p w14:paraId="6A80E819" w14:textId="223ADC87"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4 [21-40]</w:t>
            </w:r>
          </w:p>
        </w:tc>
      </w:tr>
      <w:tr w:rsidR="00E953E6" w:rsidRPr="00FA702C" w14:paraId="7018DCF8" w14:textId="77777777" w:rsidTr="00E953E6">
        <w:trPr>
          <w:trHeight w:val="7"/>
        </w:trPr>
        <w:tc>
          <w:tcPr>
            <w:tcW w:w="2354" w:type="dxa"/>
          </w:tcPr>
          <w:p w14:paraId="4E3B0CB5" w14:textId="77777777" w:rsidR="00E953E6" w:rsidRPr="00FA702C" w:rsidRDefault="00E953E6" w:rsidP="00E953E6">
            <w:pPr>
              <w:spacing w:before="40"/>
              <w:rPr>
                <w:sz w:val="18"/>
                <w:szCs w:val="19"/>
              </w:rPr>
            </w:pPr>
            <w:r w:rsidRPr="00FA702C">
              <w:rPr>
                <w:sz w:val="18"/>
              </w:rPr>
              <w:t>Cleft lip</w:t>
            </w:r>
          </w:p>
        </w:tc>
        <w:tc>
          <w:tcPr>
            <w:tcW w:w="1252" w:type="dxa"/>
            <w:tcBorders>
              <w:top w:val="single" w:sz="4" w:space="0" w:color="auto"/>
              <w:bottom w:val="single" w:sz="4" w:space="0" w:color="auto"/>
              <w:right w:val="nil"/>
            </w:tcBorders>
            <w:vAlign w:val="center"/>
          </w:tcPr>
          <w:p w14:paraId="4A634F99" w14:textId="472AFB1D"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48 [41-55]</w:t>
            </w:r>
          </w:p>
        </w:tc>
        <w:tc>
          <w:tcPr>
            <w:tcW w:w="1282" w:type="dxa"/>
            <w:tcBorders>
              <w:top w:val="single" w:sz="4" w:space="0" w:color="auto"/>
              <w:left w:val="nil"/>
              <w:bottom w:val="single" w:sz="4" w:space="0" w:color="auto"/>
            </w:tcBorders>
            <w:vAlign w:val="center"/>
          </w:tcPr>
          <w:p w14:paraId="5EF1843C" w14:textId="56F059BB"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51 [44-58]</w:t>
            </w:r>
          </w:p>
        </w:tc>
        <w:tc>
          <w:tcPr>
            <w:tcW w:w="1212" w:type="dxa"/>
            <w:tcBorders>
              <w:right w:val="nil"/>
            </w:tcBorders>
            <w:vAlign w:val="center"/>
          </w:tcPr>
          <w:p w14:paraId="726AE1F6" w14:textId="5DAF3EBD"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52 [45-58]</w:t>
            </w:r>
          </w:p>
        </w:tc>
        <w:tc>
          <w:tcPr>
            <w:tcW w:w="1457" w:type="dxa"/>
            <w:tcBorders>
              <w:left w:val="nil"/>
            </w:tcBorders>
            <w:vAlign w:val="center"/>
          </w:tcPr>
          <w:p w14:paraId="096B975A" w14:textId="2706B067"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56 [49-62]</w:t>
            </w:r>
          </w:p>
        </w:tc>
        <w:tc>
          <w:tcPr>
            <w:tcW w:w="1248" w:type="dxa"/>
            <w:tcBorders>
              <w:right w:val="nil"/>
            </w:tcBorders>
            <w:vAlign w:val="center"/>
          </w:tcPr>
          <w:p w14:paraId="7F9A0A45" w14:textId="46AA2DCB"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3 [24-42]</w:t>
            </w:r>
          </w:p>
        </w:tc>
        <w:tc>
          <w:tcPr>
            <w:tcW w:w="1420" w:type="dxa"/>
            <w:tcBorders>
              <w:left w:val="nil"/>
            </w:tcBorders>
            <w:vAlign w:val="center"/>
          </w:tcPr>
          <w:p w14:paraId="5388EA35" w14:textId="09AB9E70"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9 [21-38]</w:t>
            </w:r>
          </w:p>
        </w:tc>
        <w:tc>
          <w:tcPr>
            <w:tcW w:w="1218" w:type="dxa"/>
            <w:tcBorders>
              <w:right w:val="nil"/>
            </w:tcBorders>
            <w:vAlign w:val="center"/>
          </w:tcPr>
          <w:p w14:paraId="468DD7E2" w14:textId="17E9F26D"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16 [9-22]</w:t>
            </w:r>
          </w:p>
        </w:tc>
        <w:tc>
          <w:tcPr>
            <w:tcW w:w="1451" w:type="dxa"/>
            <w:tcBorders>
              <w:left w:val="nil"/>
            </w:tcBorders>
            <w:vAlign w:val="center"/>
          </w:tcPr>
          <w:p w14:paraId="4A9FD0C4" w14:textId="0505FADF"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17 [10-23]</w:t>
            </w:r>
          </w:p>
        </w:tc>
      </w:tr>
      <w:tr w:rsidR="00E953E6" w:rsidRPr="00FA702C" w14:paraId="0925E98B" w14:textId="77777777" w:rsidTr="00E953E6">
        <w:trPr>
          <w:trHeight w:val="7"/>
        </w:trPr>
        <w:tc>
          <w:tcPr>
            <w:tcW w:w="2354" w:type="dxa"/>
          </w:tcPr>
          <w:p w14:paraId="04E21A45" w14:textId="77777777" w:rsidR="00E953E6" w:rsidRPr="00FA702C" w:rsidRDefault="00E953E6" w:rsidP="00E953E6">
            <w:pPr>
              <w:spacing w:before="40"/>
              <w:rPr>
                <w:rFonts w:cstheme="minorHAnsi"/>
                <w:sz w:val="18"/>
                <w:szCs w:val="19"/>
              </w:rPr>
            </w:pPr>
            <w:r w:rsidRPr="00FA702C">
              <w:rPr>
                <w:sz w:val="18"/>
              </w:rPr>
              <w:t>Spina bifida</w:t>
            </w:r>
          </w:p>
        </w:tc>
        <w:tc>
          <w:tcPr>
            <w:tcW w:w="1252" w:type="dxa"/>
            <w:tcBorders>
              <w:top w:val="single" w:sz="4" w:space="0" w:color="auto"/>
              <w:bottom w:val="single" w:sz="4" w:space="0" w:color="auto"/>
              <w:right w:val="nil"/>
            </w:tcBorders>
            <w:vAlign w:val="center"/>
          </w:tcPr>
          <w:p w14:paraId="71168C6D" w14:textId="5175E420"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64 [54-73]</w:t>
            </w:r>
          </w:p>
        </w:tc>
        <w:tc>
          <w:tcPr>
            <w:tcW w:w="1282" w:type="dxa"/>
            <w:tcBorders>
              <w:top w:val="single" w:sz="4" w:space="0" w:color="auto"/>
              <w:left w:val="nil"/>
              <w:bottom w:val="single" w:sz="4" w:space="0" w:color="auto"/>
            </w:tcBorders>
            <w:vAlign w:val="center"/>
          </w:tcPr>
          <w:p w14:paraId="091616C1" w14:textId="32BD726C"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65 [56-73]</w:t>
            </w:r>
          </w:p>
        </w:tc>
        <w:tc>
          <w:tcPr>
            <w:tcW w:w="1212" w:type="dxa"/>
            <w:tcBorders>
              <w:right w:val="nil"/>
            </w:tcBorders>
            <w:vAlign w:val="center"/>
          </w:tcPr>
          <w:p w14:paraId="2F73A5FB" w14:textId="28DB6810"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66 [58-75]</w:t>
            </w:r>
          </w:p>
        </w:tc>
        <w:tc>
          <w:tcPr>
            <w:tcW w:w="1457" w:type="dxa"/>
            <w:tcBorders>
              <w:left w:val="nil"/>
            </w:tcBorders>
            <w:vAlign w:val="center"/>
          </w:tcPr>
          <w:p w14:paraId="02B36D0C" w14:textId="0433E497"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70 [62-77]</w:t>
            </w:r>
          </w:p>
        </w:tc>
        <w:tc>
          <w:tcPr>
            <w:tcW w:w="1248" w:type="dxa"/>
            <w:tcBorders>
              <w:right w:val="nil"/>
            </w:tcBorders>
            <w:vAlign w:val="center"/>
          </w:tcPr>
          <w:p w14:paraId="386B1730" w14:textId="55D51FDD"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0 [19-40]</w:t>
            </w:r>
          </w:p>
        </w:tc>
        <w:tc>
          <w:tcPr>
            <w:tcW w:w="1420" w:type="dxa"/>
            <w:tcBorders>
              <w:left w:val="nil"/>
            </w:tcBorders>
            <w:vAlign w:val="center"/>
          </w:tcPr>
          <w:p w14:paraId="7F655E42" w14:textId="6C34452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7 [17-37]</w:t>
            </w:r>
          </w:p>
        </w:tc>
        <w:tc>
          <w:tcPr>
            <w:tcW w:w="1218" w:type="dxa"/>
            <w:tcBorders>
              <w:right w:val="nil"/>
            </w:tcBorders>
            <w:vAlign w:val="center"/>
          </w:tcPr>
          <w:p w14:paraId="6EDE084E" w14:textId="2C4E3AF8"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0 [21-39]</w:t>
            </w:r>
          </w:p>
        </w:tc>
        <w:tc>
          <w:tcPr>
            <w:tcW w:w="1451" w:type="dxa"/>
            <w:tcBorders>
              <w:left w:val="nil"/>
            </w:tcBorders>
            <w:vAlign w:val="center"/>
          </w:tcPr>
          <w:p w14:paraId="56F17BC4" w14:textId="50390659"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8 [19-36]</w:t>
            </w:r>
          </w:p>
        </w:tc>
      </w:tr>
      <w:tr w:rsidR="00E953E6" w:rsidRPr="00FA702C" w14:paraId="2DBB7C6F" w14:textId="77777777" w:rsidTr="00E953E6">
        <w:trPr>
          <w:trHeight w:val="7"/>
        </w:trPr>
        <w:tc>
          <w:tcPr>
            <w:tcW w:w="2354" w:type="dxa"/>
          </w:tcPr>
          <w:p w14:paraId="3DB8A7EF" w14:textId="77777777" w:rsidR="00E953E6" w:rsidRPr="00FA702C" w:rsidRDefault="00E953E6" w:rsidP="00E953E6">
            <w:pPr>
              <w:spacing w:before="40"/>
              <w:rPr>
                <w:rFonts w:cstheme="minorHAnsi"/>
                <w:sz w:val="18"/>
                <w:szCs w:val="19"/>
              </w:rPr>
            </w:pPr>
            <w:r w:rsidRPr="00FA702C">
              <w:rPr>
                <w:sz w:val="18"/>
              </w:rPr>
              <w:t>Down syndrome</w:t>
            </w:r>
          </w:p>
        </w:tc>
        <w:tc>
          <w:tcPr>
            <w:tcW w:w="1252" w:type="dxa"/>
            <w:tcBorders>
              <w:top w:val="single" w:sz="4" w:space="0" w:color="auto"/>
              <w:bottom w:val="single" w:sz="4" w:space="0" w:color="auto"/>
              <w:right w:val="nil"/>
            </w:tcBorders>
            <w:vAlign w:val="center"/>
          </w:tcPr>
          <w:p w14:paraId="700F63D2" w14:textId="36B55E66"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67 [61-73]</w:t>
            </w:r>
          </w:p>
        </w:tc>
        <w:tc>
          <w:tcPr>
            <w:tcW w:w="1282" w:type="dxa"/>
            <w:tcBorders>
              <w:top w:val="single" w:sz="4" w:space="0" w:color="auto"/>
              <w:left w:val="nil"/>
              <w:bottom w:val="single" w:sz="4" w:space="0" w:color="auto"/>
            </w:tcBorders>
            <w:vAlign w:val="center"/>
          </w:tcPr>
          <w:p w14:paraId="197573FD" w14:textId="66F32F44"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62 [55-68]</w:t>
            </w:r>
          </w:p>
        </w:tc>
        <w:tc>
          <w:tcPr>
            <w:tcW w:w="1212" w:type="dxa"/>
            <w:tcBorders>
              <w:right w:val="nil"/>
            </w:tcBorders>
            <w:vAlign w:val="center"/>
          </w:tcPr>
          <w:p w14:paraId="49EF7EC3" w14:textId="1A693718"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76 [71-81]</w:t>
            </w:r>
          </w:p>
        </w:tc>
        <w:tc>
          <w:tcPr>
            <w:tcW w:w="1457" w:type="dxa"/>
            <w:tcBorders>
              <w:left w:val="nil"/>
            </w:tcBorders>
            <w:vAlign w:val="center"/>
          </w:tcPr>
          <w:p w14:paraId="03DECE1E" w14:textId="51736311"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72 [67-78]</w:t>
            </w:r>
          </w:p>
        </w:tc>
        <w:tc>
          <w:tcPr>
            <w:tcW w:w="1248" w:type="dxa"/>
            <w:tcBorders>
              <w:right w:val="nil"/>
            </w:tcBorders>
            <w:vAlign w:val="center"/>
          </w:tcPr>
          <w:p w14:paraId="15960F1F" w14:textId="52AC6AB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8 [21-34]</w:t>
            </w:r>
          </w:p>
        </w:tc>
        <w:tc>
          <w:tcPr>
            <w:tcW w:w="1420" w:type="dxa"/>
            <w:tcBorders>
              <w:left w:val="nil"/>
            </w:tcBorders>
            <w:vAlign w:val="center"/>
          </w:tcPr>
          <w:p w14:paraId="38CED0E9" w14:textId="3B873C75"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9 [22-36]</w:t>
            </w:r>
          </w:p>
        </w:tc>
        <w:tc>
          <w:tcPr>
            <w:tcW w:w="1218" w:type="dxa"/>
            <w:tcBorders>
              <w:right w:val="nil"/>
            </w:tcBorders>
            <w:vAlign w:val="center"/>
          </w:tcPr>
          <w:p w14:paraId="71313A68" w14:textId="4E273B01"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7 [20-33]</w:t>
            </w:r>
          </w:p>
        </w:tc>
        <w:tc>
          <w:tcPr>
            <w:tcW w:w="1451" w:type="dxa"/>
            <w:tcBorders>
              <w:left w:val="nil"/>
            </w:tcBorders>
            <w:vAlign w:val="center"/>
          </w:tcPr>
          <w:p w14:paraId="089A97BA" w14:textId="520F81C9"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4 [18-30]</w:t>
            </w:r>
          </w:p>
        </w:tc>
      </w:tr>
      <w:tr w:rsidR="00E953E6" w:rsidRPr="00FA702C" w14:paraId="4B2E4D08" w14:textId="77777777" w:rsidTr="00E953E6">
        <w:trPr>
          <w:trHeight w:val="7"/>
        </w:trPr>
        <w:tc>
          <w:tcPr>
            <w:tcW w:w="2354" w:type="dxa"/>
            <w:tcBorders>
              <w:bottom w:val="single" w:sz="4" w:space="0" w:color="auto"/>
            </w:tcBorders>
          </w:tcPr>
          <w:p w14:paraId="0CA17B34" w14:textId="77777777" w:rsidR="00E953E6" w:rsidRPr="00FA702C" w:rsidRDefault="00E953E6" w:rsidP="00E953E6">
            <w:pPr>
              <w:spacing w:before="40"/>
              <w:rPr>
                <w:rFonts w:cstheme="minorHAnsi"/>
                <w:sz w:val="18"/>
                <w:szCs w:val="19"/>
              </w:rPr>
            </w:pPr>
            <w:r w:rsidRPr="00FA702C">
              <w:rPr>
                <w:sz w:val="18"/>
              </w:rPr>
              <w:t>Down syndrome with CHD</w:t>
            </w:r>
          </w:p>
        </w:tc>
        <w:tc>
          <w:tcPr>
            <w:tcW w:w="1252" w:type="dxa"/>
            <w:tcBorders>
              <w:top w:val="single" w:sz="4" w:space="0" w:color="auto"/>
              <w:bottom w:val="single" w:sz="4" w:space="0" w:color="auto"/>
              <w:right w:val="nil"/>
            </w:tcBorders>
            <w:vAlign w:val="center"/>
          </w:tcPr>
          <w:p w14:paraId="2A003B4E" w14:textId="37F2CF7E"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60 [47-74]</w:t>
            </w:r>
          </w:p>
        </w:tc>
        <w:tc>
          <w:tcPr>
            <w:tcW w:w="1282" w:type="dxa"/>
            <w:tcBorders>
              <w:top w:val="single" w:sz="4" w:space="0" w:color="auto"/>
              <w:left w:val="nil"/>
              <w:bottom w:val="single" w:sz="4" w:space="0" w:color="auto"/>
            </w:tcBorders>
            <w:vAlign w:val="center"/>
          </w:tcPr>
          <w:p w14:paraId="65EFE8C4" w14:textId="790ED595"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55 [40-68]</w:t>
            </w:r>
          </w:p>
        </w:tc>
        <w:tc>
          <w:tcPr>
            <w:tcW w:w="1212" w:type="dxa"/>
            <w:tcBorders>
              <w:bottom w:val="single" w:sz="4" w:space="0" w:color="auto"/>
              <w:right w:val="nil"/>
            </w:tcBorders>
            <w:vAlign w:val="center"/>
          </w:tcPr>
          <w:p w14:paraId="3FC18158" w14:textId="4924B9E7"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83 [73-93]</w:t>
            </w:r>
          </w:p>
        </w:tc>
        <w:tc>
          <w:tcPr>
            <w:tcW w:w="1457" w:type="dxa"/>
            <w:tcBorders>
              <w:left w:val="nil"/>
              <w:bottom w:val="single" w:sz="4" w:space="0" w:color="auto"/>
            </w:tcBorders>
            <w:vAlign w:val="center"/>
          </w:tcPr>
          <w:p w14:paraId="7D8BD426" w14:textId="20FCA7AA"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80 [69-91]</w:t>
            </w:r>
          </w:p>
        </w:tc>
        <w:tc>
          <w:tcPr>
            <w:tcW w:w="1248" w:type="dxa"/>
            <w:tcBorders>
              <w:bottom w:val="single" w:sz="4" w:space="0" w:color="auto"/>
              <w:right w:val="nil"/>
            </w:tcBorders>
            <w:vAlign w:val="center"/>
          </w:tcPr>
          <w:p w14:paraId="7856A512" w14:textId="17B8E8F2"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33 [18-47]</w:t>
            </w:r>
          </w:p>
        </w:tc>
        <w:tc>
          <w:tcPr>
            <w:tcW w:w="1420" w:type="dxa"/>
            <w:tcBorders>
              <w:left w:val="nil"/>
              <w:bottom w:val="single" w:sz="4" w:space="0" w:color="auto"/>
            </w:tcBorders>
            <w:vAlign w:val="center"/>
          </w:tcPr>
          <w:p w14:paraId="2F0799B4" w14:textId="2BCD4AA1"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8 [13-42]</w:t>
            </w:r>
          </w:p>
        </w:tc>
        <w:tc>
          <w:tcPr>
            <w:tcW w:w="1218" w:type="dxa"/>
            <w:tcBorders>
              <w:bottom w:val="single" w:sz="4" w:space="0" w:color="auto"/>
              <w:right w:val="nil"/>
            </w:tcBorders>
            <w:vAlign w:val="center"/>
          </w:tcPr>
          <w:p w14:paraId="51A05319" w14:textId="7DB4DD99"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20 [8-31]</w:t>
            </w:r>
          </w:p>
        </w:tc>
        <w:tc>
          <w:tcPr>
            <w:tcW w:w="1451" w:type="dxa"/>
            <w:tcBorders>
              <w:left w:val="nil"/>
              <w:bottom w:val="single" w:sz="4" w:space="0" w:color="auto"/>
            </w:tcBorders>
            <w:vAlign w:val="center"/>
          </w:tcPr>
          <w:p w14:paraId="0EA0D594" w14:textId="1EA631FE" w:rsidR="00E953E6" w:rsidRPr="00FA702C" w:rsidRDefault="00E953E6" w:rsidP="00E953E6">
            <w:pPr>
              <w:spacing w:before="40"/>
              <w:jc w:val="center"/>
              <w:rPr>
                <w:rFonts w:cstheme="minorHAnsi"/>
                <w:color w:val="000000"/>
                <w:sz w:val="19"/>
                <w:szCs w:val="19"/>
              </w:rPr>
            </w:pPr>
            <w:r w:rsidRPr="00FA702C">
              <w:rPr>
                <w:rFonts w:cstheme="minorHAnsi"/>
                <w:color w:val="000000"/>
                <w:sz w:val="19"/>
                <w:szCs w:val="19"/>
              </w:rPr>
              <w:t>17 [6-27]</w:t>
            </w:r>
          </w:p>
        </w:tc>
      </w:tr>
      <w:tr w:rsidR="00E953E6" w:rsidRPr="00FA702C" w14:paraId="0EF87A74" w14:textId="77777777" w:rsidTr="00E953E6">
        <w:trPr>
          <w:trHeight w:val="7"/>
        </w:trPr>
        <w:tc>
          <w:tcPr>
            <w:tcW w:w="12898" w:type="dxa"/>
            <w:gridSpan w:val="9"/>
            <w:tcBorders>
              <w:left w:val="nil"/>
              <w:bottom w:val="nil"/>
              <w:right w:val="nil"/>
            </w:tcBorders>
          </w:tcPr>
          <w:p w14:paraId="4A4E0392" w14:textId="77777777" w:rsidR="00E953E6" w:rsidRPr="00FA702C" w:rsidRDefault="00E953E6" w:rsidP="00E953E6">
            <w:pPr>
              <w:spacing w:before="40" w:line="240" w:lineRule="auto"/>
              <w:rPr>
                <w:rFonts w:cstheme="minorHAnsi"/>
                <w:sz w:val="18"/>
                <w:szCs w:val="19"/>
              </w:rPr>
            </w:pPr>
            <w:r w:rsidRPr="00FA702C">
              <w:rPr>
                <w:rFonts w:cstheme="minorHAnsi"/>
                <w:sz w:val="18"/>
                <w:szCs w:val="19"/>
              </w:rPr>
              <w:t xml:space="preserve">†Total number of participants excluding ‘not applicable’ responses. Missing data: planned tests/procedures (n=8), appointments rescheduled as virtual (n=8), virtual appointments rated as ‘poor’ (n=11), problems accessing medication (n=8). </w:t>
            </w:r>
          </w:p>
          <w:p w14:paraId="084F6744" w14:textId="77777777" w:rsidR="00D274F6" w:rsidRPr="00FA702C" w:rsidRDefault="00E953E6" w:rsidP="00D274F6">
            <w:pPr>
              <w:spacing w:before="40" w:line="240" w:lineRule="auto"/>
              <w:rPr>
                <w:rFonts w:cstheme="minorHAnsi"/>
                <w:sz w:val="18"/>
                <w:szCs w:val="19"/>
              </w:rPr>
            </w:pPr>
            <w:r w:rsidRPr="00FA702C">
              <w:rPr>
                <w:rFonts w:cstheme="minorHAnsi"/>
                <w:sz w:val="18"/>
                <w:szCs w:val="19"/>
              </w:rPr>
              <w:t>*Adjusted by parental country of residence, age, and education level.</w:t>
            </w:r>
          </w:p>
          <w:p w14:paraId="4DDC1402" w14:textId="62CDB2C0" w:rsidR="00E953E6" w:rsidRPr="00FA702C" w:rsidRDefault="00D274F6" w:rsidP="00D274F6">
            <w:pPr>
              <w:spacing w:before="40" w:line="240" w:lineRule="auto"/>
              <w:rPr>
                <w:rFonts w:cstheme="minorHAnsi"/>
                <w:sz w:val="18"/>
                <w:szCs w:val="19"/>
              </w:rPr>
            </w:pPr>
            <w:r w:rsidRPr="00FA702C">
              <w:rPr>
                <w:rFonts w:cstheme="minorHAnsi"/>
                <w:sz w:val="18"/>
                <w:szCs w:val="19"/>
              </w:rPr>
              <w:t xml:space="preserve"> </w:t>
            </w:r>
            <w:r w:rsidR="00E953E6" w:rsidRPr="00FA702C">
              <w:rPr>
                <w:rFonts w:cstheme="minorHAnsi"/>
                <w:sz w:val="18"/>
                <w:szCs w:val="19"/>
              </w:rPr>
              <w:t>CA = congenital anomaly; CI = confidence intervals; CHD=congenital heart defects</w:t>
            </w:r>
          </w:p>
        </w:tc>
      </w:tr>
    </w:tbl>
    <w:p w14:paraId="6E52953C" w14:textId="77777777" w:rsidR="008B69A4" w:rsidRPr="00FA702C" w:rsidRDefault="008B69A4" w:rsidP="00381A35">
      <w:pPr>
        <w:sectPr w:rsidR="008B69A4" w:rsidRPr="00FA702C" w:rsidSect="008B69A4">
          <w:pgSz w:w="16838" w:h="11906" w:orient="landscape"/>
          <w:pgMar w:top="1440" w:right="1440" w:bottom="1440" w:left="1440" w:header="708" w:footer="708" w:gutter="0"/>
          <w:cols w:space="708"/>
          <w:docGrid w:linePitch="360"/>
        </w:sectPr>
      </w:pPr>
    </w:p>
    <w:p w14:paraId="3FDA4E45" w14:textId="77777777" w:rsidR="00D90E1D" w:rsidRPr="00FA702C" w:rsidRDefault="00D90E1D" w:rsidP="000348CD">
      <w:pPr>
        <w:pStyle w:val="Heading1"/>
        <w:spacing w:before="0" w:after="160"/>
      </w:pPr>
      <w:r w:rsidRPr="00FA702C">
        <w:lastRenderedPageBreak/>
        <w:t>Discussion</w:t>
      </w:r>
    </w:p>
    <w:p w14:paraId="2DDE3EC8" w14:textId="52ED74AE" w:rsidR="00140892" w:rsidRPr="00FA702C" w:rsidRDefault="00B2401A" w:rsidP="000348CD">
      <w:pPr>
        <w:pStyle w:val="Heading2"/>
        <w:spacing w:before="0" w:after="160"/>
      </w:pPr>
      <w:r w:rsidRPr="00FA702C">
        <w:t>Main findings</w:t>
      </w:r>
    </w:p>
    <w:p w14:paraId="776402A1" w14:textId="446DFEDB" w:rsidR="00100181" w:rsidRPr="00FA702C" w:rsidRDefault="003F4F2B" w:rsidP="007D6A33">
      <w:r w:rsidRPr="00FA702C">
        <w:t xml:space="preserve">This study </w:t>
      </w:r>
      <w:r w:rsidR="000D3729" w:rsidRPr="00FA702C">
        <w:t>provide</w:t>
      </w:r>
      <w:r w:rsidRPr="00FA702C">
        <w:t>s</w:t>
      </w:r>
      <w:r w:rsidR="000D3729" w:rsidRPr="00FA702C">
        <w:t xml:space="preserve"> a</w:t>
      </w:r>
      <w:r w:rsidR="00C54D86" w:rsidRPr="00FA702C">
        <w:t xml:space="preserve"> snapshot </w:t>
      </w:r>
      <w:r w:rsidR="000D3729" w:rsidRPr="00FA702C">
        <w:t xml:space="preserve">of </w:t>
      </w:r>
      <w:r w:rsidR="003C082E" w:rsidRPr="00FA702C">
        <w:t>the healthcare experiences</w:t>
      </w:r>
      <w:r w:rsidR="000D3729" w:rsidRPr="00FA702C">
        <w:t xml:space="preserve"> of children </w:t>
      </w:r>
      <w:r w:rsidR="00B26AFD" w:rsidRPr="00FA702C">
        <w:t xml:space="preserve">with CAs, and their </w:t>
      </w:r>
      <w:r w:rsidR="006C6ADA" w:rsidRPr="00FA702C">
        <w:t>caregivers’</w:t>
      </w:r>
      <w:r w:rsidR="004645B2" w:rsidRPr="00FA702C">
        <w:t xml:space="preserve"> experiences of support</w:t>
      </w:r>
      <w:r w:rsidR="00B26AFD" w:rsidRPr="00FA702C">
        <w:t xml:space="preserve"> across Europe</w:t>
      </w:r>
      <w:r w:rsidR="004645B2" w:rsidRPr="00FA702C">
        <w:t xml:space="preserve">, one year into the </w:t>
      </w:r>
      <w:r w:rsidRPr="00FA702C">
        <w:t xml:space="preserve">COVID-19 </w:t>
      </w:r>
      <w:r w:rsidR="004645B2" w:rsidRPr="00FA702C">
        <w:t>pandemic</w:t>
      </w:r>
      <w:r w:rsidR="000D3729" w:rsidRPr="00FA702C">
        <w:t xml:space="preserve">. </w:t>
      </w:r>
      <w:r w:rsidR="00E6067F" w:rsidRPr="00FA702C">
        <w:t xml:space="preserve">Overall, </w:t>
      </w:r>
      <w:r w:rsidR="00A03F79" w:rsidRPr="00FA702C">
        <w:t xml:space="preserve">many </w:t>
      </w:r>
      <w:r w:rsidR="00FE5ECF" w:rsidRPr="00FA702C">
        <w:t xml:space="preserve">participants reported disruptions to </w:t>
      </w:r>
      <w:r w:rsidR="00696551" w:rsidRPr="00FA702C">
        <w:t xml:space="preserve">their child’s </w:t>
      </w:r>
      <w:r w:rsidR="00FE5ECF" w:rsidRPr="00FA702C">
        <w:t xml:space="preserve">routine </w:t>
      </w:r>
      <w:r w:rsidR="00E558DC" w:rsidRPr="00FA702C">
        <w:t>care</w:t>
      </w:r>
      <w:r w:rsidR="005C492E" w:rsidRPr="00FA702C">
        <w:t xml:space="preserve">, </w:t>
      </w:r>
      <w:r w:rsidR="00D76BAF" w:rsidRPr="00FA702C">
        <w:t xml:space="preserve">which </w:t>
      </w:r>
      <w:r w:rsidR="00D9579D" w:rsidRPr="00FA702C">
        <w:t xml:space="preserve">appeared to have an impact on </w:t>
      </w:r>
      <w:r w:rsidR="00D76BAF" w:rsidRPr="00FA702C">
        <w:t>the health of some children.</w:t>
      </w:r>
      <w:r w:rsidR="003F5897" w:rsidRPr="00FA702C">
        <w:t xml:space="preserve"> </w:t>
      </w:r>
      <w:r w:rsidR="00100181" w:rsidRPr="00FA702C">
        <w:t xml:space="preserve">Compared with non-medical organisations and parents’ close relationships, parents </w:t>
      </w:r>
      <w:r w:rsidR="00265E8E" w:rsidRPr="00FA702C">
        <w:t xml:space="preserve">were least </w:t>
      </w:r>
      <w:r w:rsidR="00100181" w:rsidRPr="00FA702C">
        <w:t>satisfied with support from GPs and specialist</w:t>
      </w:r>
      <w:r w:rsidR="00265E8E" w:rsidRPr="00FA702C">
        <w:t xml:space="preserve"> doctors/nurses</w:t>
      </w:r>
      <w:r w:rsidR="00100181" w:rsidRPr="00FA702C">
        <w:t>, which was particularly poor in Poland</w:t>
      </w:r>
      <w:r w:rsidR="00265E8E" w:rsidRPr="00FA702C">
        <w:t xml:space="preserve"> and the UK</w:t>
      </w:r>
      <w:r w:rsidR="00100181" w:rsidRPr="00FA702C">
        <w:t>. There were also</w:t>
      </w:r>
      <w:r w:rsidR="004229F3" w:rsidRPr="00FA702C">
        <w:t xml:space="preserve"> r</w:t>
      </w:r>
      <w:r w:rsidR="00E41C5A" w:rsidRPr="00FA702C">
        <w:rPr>
          <w:noProof/>
        </w:rPr>
        <w:t>egional differences in the proportions of parents reporting disruptions</w:t>
      </w:r>
      <w:r w:rsidR="00100181" w:rsidRPr="00FA702C">
        <w:rPr>
          <w:noProof/>
        </w:rPr>
        <w:t xml:space="preserve"> to healthcare</w:t>
      </w:r>
      <w:r w:rsidR="00E41C5A" w:rsidRPr="00FA702C">
        <w:rPr>
          <w:noProof/>
        </w:rPr>
        <w:t xml:space="preserve">, which </w:t>
      </w:r>
      <w:r w:rsidR="00100181" w:rsidRPr="00FA702C">
        <w:rPr>
          <w:noProof/>
        </w:rPr>
        <w:t xml:space="preserve">again </w:t>
      </w:r>
      <w:r w:rsidR="00E41C5A" w:rsidRPr="00FA702C">
        <w:rPr>
          <w:noProof/>
        </w:rPr>
        <w:t>appeared most severe in Poland and the UK.</w:t>
      </w:r>
      <w:r w:rsidR="008B1E11" w:rsidRPr="00FA702C">
        <w:rPr>
          <w:noProof/>
        </w:rPr>
        <w:t xml:space="preserve"> </w:t>
      </w:r>
      <w:r w:rsidR="008B1E11" w:rsidRPr="00FA702C">
        <w:t>F</w:t>
      </w:r>
      <w:r w:rsidR="007D6A33" w:rsidRPr="00FA702C">
        <w:t xml:space="preserve">ew differences were found in outcomes according to CA type, suggesting that the geographical location of participants had more of an influence on healthcare experiences than the child’s specific health condition. </w:t>
      </w:r>
    </w:p>
    <w:p w14:paraId="77FC455D" w14:textId="03EFC90A" w:rsidR="006E19A3" w:rsidRPr="00FA702C" w:rsidRDefault="0085048A" w:rsidP="006E19A3">
      <w:r w:rsidRPr="00FA702C">
        <w:t xml:space="preserve">Whilst acknowledging that a range of factors </w:t>
      </w:r>
      <w:r w:rsidR="002777D0" w:rsidRPr="00FA702C">
        <w:t xml:space="preserve">may </w:t>
      </w:r>
      <w:r w:rsidRPr="00FA702C">
        <w:t xml:space="preserve">underpin </w:t>
      </w:r>
      <w:r w:rsidR="00AC1862" w:rsidRPr="00FA702C">
        <w:t>differences across countries</w:t>
      </w:r>
      <w:r w:rsidR="006E19A3" w:rsidRPr="00FA702C">
        <w:t xml:space="preserve"> (such a</w:t>
      </w:r>
      <w:r w:rsidR="007E2432" w:rsidRPr="00FA702C">
        <w:t>s</w:t>
      </w:r>
      <w:r w:rsidR="00F0394E" w:rsidRPr="00FA702C">
        <w:t xml:space="preserve"> </w:t>
      </w:r>
      <w:r w:rsidR="007E2432" w:rsidRPr="00FA702C">
        <w:t>reductions</w:t>
      </w:r>
      <w:r w:rsidR="006E19A3" w:rsidRPr="00FA702C">
        <w:t xml:space="preserve"> </w:t>
      </w:r>
      <w:r w:rsidR="00D87CAA" w:rsidRPr="00FA702C">
        <w:t>in</w:t>
      </w:r>
      <w:r w:rsidR="005F4699">
        <w:t xml:space="preserve"> </w:t>
      </w:r>
      <w:r w:rsidR="006E19A3" w:rsidRPr="00FA702C">
        <w:t>hospital</w:t>
      </w:r>
      <w:r w:rsidR="00D87CAA" w:rsidRPr="00FA702C">
        <w:t xml:space="preserve"> </w:t>
      </w:r>
      <w:r w:rsidR="00E95713" w:rsidRPr="00FA702C">
        <w:t>visits</w:t>
      </w:r>
      <w:r w:rsidR="00A77F20" w:rsidRPr="00FA702C">
        <w:t xml:space="preserve"> to minimise infections</w:t>
      </w:r>
      <w:r w:rsidR="006E19A3" w:rsidRPr="00FA702C">
        <w:t>)</w:t>
      </w:r>
      <w:r w:rsidRPr="00FA702C">
        <w:t>, a</w:t>
      </w:r>
      <w:r w:rsidR="00736014" w:rsidRPr="00FA702C">
        <w:t xml:space="preserve"> </w:t>
      </w:r>
      <w:r w:rsidR="005E7B8D" w:rsidRPr="00FA702C">
        <w:t>possible</w:t>
      </w:r>
      <w:r w:rsidR="00F50E49" w:rsidRPr="00FA702C">
        <w:t xml:space="preserve"> </w:t>
      </w:r>
      <w:r w:rsidR="002777D0" w:rsidRPr="00FA702C">
        <w:t>hypothesis</w:t>
      </w:r>
      <w:r w:rsidR="0043317A" w:rsidRPr="00FA702C">
        <w:t xml:space="preserve"> is that </w:t>
      </w:r>
      <w:r w:rsidR="00F50E49" w:rsidRPr="00FA702C">
        <w:t xml:space="preserve">these </w:t>
      </w:r>
      <w:r w:rsidR="00736014" w:rsidRPr="00FA702C">
        <w:t xml:space="preserve">are </w:t>
      </w:r>
      <w:r w:rsidR="00F50E49" w:rsidRPr="00FA702C">
        <w:t xml:space="preserve">indicative </w:t>
      </w:r>
      <w:r w:rsidR="00736014" w:rsidRPr="00FA702C">
        <w:t xml:space="preserve">of </w:t>
      </w:r>
      <w:r w:rsidR="00F50E49" w:rsidRPr="00FA702C">
        <w:t xml:space="preserve">existing </w:t>
      </w:r>
      <w:r w:rsidR="001557DE" w:rsidRPr="00FA702C">
        <w:t>vulnerabilities</w:t>
      </w:r>
      <w:r w:rsidR="00736014" w:rsidRPr="00FA702C">
        <w:t xml:space="preserve"> within local healthcare system</w:t>
      </w:r>
      <w:r w:rsidR="001557DE" w:rsidRPr="00FA702C">
        <w:t>s</w:t>
      </w:r>
      <w:r w:rsidR="00F50E49" w:rsidRPr="00FA702C">
        <w:t xml:space="preserve">, with </w:t>
      </w:r>
      <w:r w:rsidR="004B604B" w:rsidRPr="00FA702C">
        <w:t xml:space="preserve">lower resourced </w:t>
      </w:r>
      <w:r w:rsidR="007B3DEE" w:rsidRPr="00FA702C">
        <w:t>systems</w:t>
      </w:r>
      <w:r w:rsidR="00F50E49" w:rsidRPr="00FA702C">
        <w:t xml:space="preserve"> </w:t>
      </w:r>
      <w:r w:rsidR="004B604B" w:rsidRPr="00FA702C">
        <w:t xml:space="preserve">being less able to meet the </w:t>
      </w:r>
      <w:r w:rsidR="002777D0" w:rsidRPr="00FA702C">
        <w:t xml:space="preserve">needs of patients </w:t>
      </w:r>
      <w:r w:rsidR="001B0E3B" w:rsidRPr="00FA702C">
        <w:t xml:space="preserve">during the pandemic. </w:t>
      </w:r>
      <w:r w:rsidR="00F81C92" w:rsidRPr="00FA702C">
        <w:t xml:space="preserve">In relation to </w:t>
      </w:r>
      <w:r w:rsidR="009F1974" w:rsidRPr="00FA702C">
        <w:t xml:space="preserve">the </w:t>
      </w:r>
      <w:r w:rsidR="00E716A3" w:rsidRPr="00FA702C">
        <w:t xml:space="preserve">healthcare workforce, </w:t>
      </w:r>
      <w:r w:rsidR="00617308" w:rsidRPr="00FA702C">
        <w:t xml:space="preserve">figures </w:t>
      </w:r>
      <w:r w:rsidR="001D257F" w:rsidRPr="00FA702C">
        <w:t xml:space="preserve">from the Organisation for Economic Co-operation and Development (OECD) </w:t>
      </w:r>
      <w:r w:rsidR="00CA4742" w:rsidRPr="00FA702C">
        <w:t xml:space="preserve">in 2018 </w:t>
      </w:r>
      <w:r w:rsidR="00617308" w:rsidRPr="00FA702C">
        <w:t xml:space="preserve">indicate that </w:t>
      </w:r>
      <w:r w:rsidR="001D257F" w:rsidRPr="00FA702C">
        <w:t xml:space="preserve">Poland </w:t>
      </w:r>
      <w:r w:rsidR="00E6438A" w:rsidRPr="00FA702C">
        <w:t xml:space="preserve">had </w:t>
      </w:r>
      <w:r w:rsidR="001D257F" w:rsidRPr="00FA702C">
        <w:t xml:space="preserve">the lowest numbers of </w:t>
      </w:r>
      <w:r w:rsidR="00F12EF3" w:rsidRPr="00FA702C">
        <w:t xml:space="preserve">practising </w:t>
      </w:r>
      <w:r w:rsidR="001D257F" w:rsidRPr="00FA702C">
        <w:t>doctors per head</w:t>
      </w:r>
      <w:r w:rsidR="00F12EF3" w:rsidRPr="00FA702C">
        <w:t xml:space="preserve"> in Europe (2.3/1,000)</w:t>
      </w:r>
      <w:r w:rsidR="001D257F" w:rsidRPr="00FA702C">
        <w:t>,</w:t>
      </w:r>
      <w:r w:rsidR="00F12EF3" w:rsidRPr="00FA702C">
        <w:t xml:space="preserve"> closely followed by the UK (2.8/1,000)</w:t>
      </w:r>
      <w:r w:rsidR="00E716A3" w:rsidRPr="00FA702C">
        <w:t>.</w:t>
      </w:r>
      <w:r w:rsidR="00CA4742" w:rsidRPr="00FA702C">
        <w:fldChar w:fldCharType="begin"/>
      </w:r>
      <w:r w:rsidR="00D274F6" w:rsidRPr="00FA702C">
        <w:instrText xml:space="preserve"> ADDIN EN.CITE &lt;EndNote&gt;&lt;Cite&gt;&lt;Author&gt;OECD&lt;/Author&gt;&lt;Year&gt;2020&lt;/Year&gt;&lt;RecNum&gt;11394&lt;/RecNum&gt;&lt;DisplayText&gt;&lt;style face="superscript"&gt;39&lt;/style&gt;&lt;/DisplayText&gt;&lt;record&gt;&lt;rec-number&gt;11394&lt;/rec-number&gt;&lt;foreign-keys&gt;&lt;key app="EN" db-id="d20dw0p0wrvx5met2a7vzzzefzszwfzapr0t" timestamp="1637675966"&gt;11394&lt;/key&gt;&lt;/foreign-keys&gt;&lt;ref-type name="Journal Article"&gt;17&lt;/ref-type&gt;&lt;contributors&gt;&lt;authors&gt;&lt;author&gt;OECD,&lt;/author&gt;&lt;author&gt;European Union,&lt;/author&gt;&lt;/authors&gt;&lt;/contributors&gt;&lt;titles&gt;&lt;title&gt;Health at a Glance: Europe 2020. State of Health in the EU Cycle. OECD Publishing; Paris. Available from: https://doi.org/10.1787/82129230-en [accessed 26 Nov 2021]&lt;/title&gt;&lt;/titles&gt;&lt;dates&gt;&lt;year&gt;2020&lt;/year&gt;&lt;/dates&gt;&lt;urls&gt;&lt;related-urls&gt;&lt;url&gt;https://www.oecd-ilibrary.org/content/publication/82129230-en&lt;/url&gt;&lt;/related-urls&gt;&lt;/urls&gt;&lt;/record&gt;&lt;/Cite&gt;&lt;/EndNote&gt;</w:instrText>
      </w:r>
      <w:r w:rsidR="00CA4742" w:rsidRPr="00FA702C">
        <w:fldChar w:fldCharType="separate"/>
      </w:r>
      <w:r w:rsidR="00D274F6" w:rsidRPr="00FA702C">
        <w:rPr>
          <w:noProof/>
          <w:vertAlign w:val="superscript"/>
        </w:rPr>
        <w:t>39</w:t>
      </w:r>
      <w:r w:rsidR="00CA4742" w:rsidRPr="00FA702C">
        <w:fldChar w:fldCharType="end"/>
      </w:r>
      <w:r w:rsidR="00E716A3" w:rsidRPr="00FA702C">
        <w:t xml:space="preserve"> In contrast, </w:t>
      </w:r>
      <w:r w:rsidR="00F12EF3" w:rsidRPr="00FA702C">
        <w:t>Germany</w:t>
      </w:r>
      <w:r w:rsidR="00F81C92" w:rsidRPr="00FA702C">
        <w:t xml:space="preserve"> ha</w:t>
      </w:r>
      <w:r w:rsidR="00E6438A" w:rsidRPr="00FA702C">
        <w:t>d</w:t>
      </w:r>
      <w:r w:rsidR="00F81C92" w:rsidRPr="00FA702C">
        <w:t xml:space="preserve"> one of the highest numbers per head</w:t>
      </w:r>
      <w:r w:rsidR="00F12EF3" w:rsidRPr="00FA702C">
        <w:t xml:space="preserve"> </w:t>
      </w:r>
      <w:r w:rsidR="00E716A3" w:rsidRPr="00FA702C">
        <w:t xml:space="preserve">in Europe </w:t>
      </w:r>
      <w:r w:rsidR="00F12EF3" w:rsidRPr="00FA702C">
        <w:t>(4.</w:t>
      </w:r>
      <w:r w:rsidR="00E716A3" w:rsidRPr="00FA702C">
        <w:t>4</w:t>
      </w:r>
      <w:r w:rsidR="00F12EF3" w:rsidRPr="00FA702C">
        <w:t>/1,000)</w:t>
      </w:r>
      <w:r w:rsidR="007608F8" w:rsidRPr="00FA702C">
        <w:t>.</w:t>
      </w:r>
      <w:r w:rsidR="00FD511A" w:rsidRPr="00FA702C">
        <w:fldChar w:fldCharType="begin"/>
      </w:r>
      <w:r w:rsidR="00D274F6" w:rsidRPr="00FA702C">
        <w:instrText xml:space="preserve"> ADDIN EN.CITE &lt;EndNote&gt;&lt;Cite&gt;&lt;Author&gt;OECD&lt;/Author&gt;&lt;Year&gt;2020&lt;/Year&gt;&lt;RecNum&gt;11394&lt;/RecNum&gt;&lt;DisplayText&gt;&lt;style face="superscript"&gt;39&lt;/style&gt;&lt;/DisplayText&gt;&lt;record&gt;&lt;rec-number&gt;11394&lt;/rec-number&gt;&lt;foreign-keys&gt;&lt;key app="EN" db-id="d20dw0p0wrvx5met2a7vzzzefzszwfzapr0t" timestamp="1637675966"&gt;11394&lt;/key&gt;&lt;/foreign-keys&gt;&lt;ref-type name="Journal Article"&gt;17&lt;/ref-type&gt;&lt;contributors&gt;&lt;authors&gt;&lt;author&gt;OECD,&lt;/author&gt;&lt;author&gt;European Union,&lt;/author&gt;&lt;/authors&gt;&lt;/contributors&gt;&lt;titles&gt;&lt;title&gt;Health at a Glance: Europe 2020. State of Health in the EU Cycle. OECD Publishing; Paris. Available from: https://doi.org/10.1787/82129230-en [accessed 26 Nov 2021]&lt;/title&gt;&lt;/titles&gt;&lt;dates&gt;&lt;year&gt;2020&lt;/year&gt;&lt;/dates&gt;&lt;urls&gt;&lt;related-urls&gt;&lt;url&gt;https://www.oecd-ilibrary.org/content/publication/82129230-en&lt;/url&gt;&lt;/related-urls&gt;&lt;/urls&gt;&lt;/record&gt;&lt;/Cite&gt;&lt;/EndNote&gt;</w:instrText>
      </w:r>
      <w:r w:rsidR="00FD511A" w:rsidRPr="00FA702C">
        <w:fldChar w:fldCharType="separate"/>
      </w:r>
      <w:r w:rsidR="00D274F6" w:rsidRPr="00FA702C">
        <w:rPr>
          <w:noProof/>
          <w:vertAlign w:val="superscript"/>
        </w:rPr>
        <w:t>39</w:t>
      </w:r>
      <w:r w:rsidR="00FD511A" w:rsidRPr="00FA702C">
        <w:fldChar w:fldCharType="end"/>
      </w:r>
      <w:r w:rsidR="00F12EF3" w:rsidRPr="00FA702C">
        <w:t xml:space="preserve"> </w:t>
      </w:r>
      <w:r w:rsidR="00844D4B" w:rsidRPr="00FA702C">
        <w:t xml:space="preserve">Among European countries, </w:t>
      </w:r>
      <w:r w:rsidR="00FD511A" w:rsidRPr="00FA702C">
        <w:t>Poland</w:t>
      </w:r>
      <w:r w:rsidR="00F81C92" w:rsidRPr="00FA702C">
        <w:t>,</w:t>
      </w:r>
      <w:r w:rsidR="009F1974" w:rsidRPr="00FA702C">
        <w:t xml:space="preserve"> Italy and</w:t>
      </w:r>
      <w:r w:rsidR="00F81C92" w:rsidRPr="00FA702C">
        <w:t xml:space="preserve"> </w:t>
      </w:r>
      <w:r w:rsidR="00FD511A" w:rsidRPr="00FA702C">
        <w:t xml:space="preserve">the UK also </w:t>
      </w:r>
      <w:r w:rsidR="00E6438A" w:rsidRPr="00FA702C">
        <w:t xml:space="preserve">had </w:t>
      </w:r>
      <w:r w:rsidR="00FD511A" w:rsidRPr="00FA702C">
        <w:t xml:space="preserve">below average numbers of </w:t>
      </w:r>
      <w:r w:rsidR="009F1974" w:rsidRPr="00FA702C">
        <w:t xml:space="preserve">practicing </w:t>
      </w:r>
      <w:r w:rsidR="00FD511A" w:rsidRPr="00FA702C">
        <w:t>nurses per head</w:t>
      </w:r>
      <w:r w:rsidR="00844D4B" w:rsidRPr="00FA702C">
        <w:t>, a factor associated with patient satisfaction with care</w:t>
      </w:r>
      <w:r w:rsidR="007608F8" w:rsidRPr="00FA702C">
        <w:t>,</w:t>
      </w:r>
      <w:r w:rsidR="00844D4B" w:rsidRPr="00FA702C">
        <w:fldChar w:fldCharType="begin">
          <w:fldData xml:space="preserve">PEVuZE5vdGU+PENpdGU+PEF1dGhvcj5BaWtlbjwvQXV0aG9yPjxZZWFyPjIwMTg8L1llYXI+PFJl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==
</w:fldData>
        </w:fldChar>
      </w:r>
      <w:r w:rsidR="00D274F6" w:rsidRPr="00FA702C">
        <w:instrText xml:space="preserve"> ADDIN EN.CITE </w:instrText>
      </w:r>
      <w:r w:rsidR="00D274F6" w:rsidRPr="00FA702C">
        <w:fldChar w:fldCharType="begin">
          <w:fldData xml:space="preserve">PEVuZE5vdGU+PENpdGU+PEF1dGhvcj5BaWtlbjwvQXV0aG9yPjxZZWFyPjIwMTg8L1llYXI+PFJl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==
</w:fldData>
        </w:fldChar>
      </w:r>
      <w:r w:rsidR="00D274F6" w:rsidRPr="00FA702C">
        <w:instrText xml:space="preserve"> ADDIN EN.CITE.DATA </w:instrText>
      </w:r>
      <w:r w:rsidR="00D274F6" w:rsidRPr="00FA702C">
        <w:fldChar w:fldCharType="end"/>
      </w:r>
      <w:r w:rsidR="00844D4B" w:rsidRPr="00FA702C">
        <w:fldChar w:fldCharType="separate"/>
      </w:r>
      <w:r w:rsidR="00D274F6" w:rsidRPr="00FA702C">
        <w:rPr>
          <w:noProof/>
          <w:vertAlign w:val="superscript"/>
        </w:rPr>
        <w:t>40</w:t>
      </w:r>
      <w:r w:rsidR="00844D4B" w:rsidRPr="00FA702C">
        <w:fldChar w:fldCharType="end"/>
      </w:r>
      <w:r w:rsidR="00844D4B" w:rsidRPr="00FA702C">
        <w:t xml:space="preserve"> which </w:t>
      </w:r>
      <w:r w:rsidR="009F1974" w:rsidRPr="00FA702C">
        <w:t>range</w:t>
      </w:r>
      <w:r w:rsidR="00FB7A54" w:rsidRPr="00FA702C">
        <w:t>d</w:t>
      </w:r>
      <w:r w:rsidR="009F1974" w:rsidRPr="00FA702C">
        <w:t xml:space="preserve"> from 5.1-7.8/1,000</w:t>
      </w:r>
      <w:r w:rsidR="007608F8" w:rsidRPr="00FA702C">
        <w:t>.</w:t>
      </w:r>
      <w:r w:rsidR="00F81C92" w:rsidRPr="00FA702C">
        <w:fldChar w:fldCharType="begin"/>
      </w:r>
      <w:r w:rsidR="00D274F6" w:rsidRPr="00FA702C">
        <w:instrText xml:space="preserve"> ADDIN EN.CITE &lt;EndNote&gt;&lt;Cite&gt;&lt;Author&gt;OECD&lt;/Author&gt;&lt;Year&gt;2020&lt;/Year&gt;&lt;RecNum&gt;11394&lt;/RecNum&gt;&lt;DisplayText&gt;&lt;style face="superscript"&gt;39&lt;/style&gt;&lt;/DisplayText&gt;&lt;record&gt;&lt;rec-number&gt;11394&lt;/rec-number&gt;&lt;foreign-keys&gt;&lt;key app="EN" db-id="d20dw0p0wrvx5met2a7vzzzefzszwfzapr0t" timestamp="1637675966"&gt;11394&lt;/key&gt;&lt;/foreign-keys&gt;&lt;ref-type name="Journal Article"&gt;17&lt;/ref-type&gt;&lt;contributors&gt;&lt;authors&gt;&lt;author&gt;OECD,&lt;/author&gt;&lt;author&gt;European Union,&lt;/author&gt;&lt;/authors&gt;&lt;/contributors&gt;&lt;titles&gt;&lt;title&gt;Health at a Glance: Europe 2020. State of Health in the EU Cycle. OECD Publishing; Paris. Available from: https://doi.org/10.1787/82129230-en [accessed 26 Nov 2021]&lt;/title&gt;&lt;/titles&gt;&lt;dates&gt;&lt;year&gt;2020&lt;/year&gt;&lt;/dates&gt;&lt;urls&gt;&lt;related-urls&gt;&lt;url&gt;https://www.oecd-ilibrary.org/content/publication/82129230-en&lt;/url&gt;&lt;/related-urls&gt;&lt;/urls&gt;&lt;/record&gt;&lt;/Cite&gt;&lt;/EndNote&gt;</w:instrText>
      </w:r>
      <w:r w:rsidR="00F81C92" w:rsidRPr="00FA702C">
        <w:fldChar w:fldCharType="separate"/>
      </w:r>
      <w:r w:rsidR="00D274F6" w:rsidRPr="00FA702C">
        <w:rPr>
          <w:noProof/>
          <w:vertAlign w:val="superscript"/>
        </w:rPr>
        <w:t>39</w:t>
      </w:r>
      <w:r w:rsidR="00F81C92" w:rsidRPr="00FA702C">
        <w:fldChar w:fldCharType="end"/>
      </w:r>
      <w:r w:rsidR="009F1974" w:rsidRPr="00FA702C">
        <w:t xml:space="preserve"> In comparison</w:t>
      </w:r>
      <w:r w:rsidR="00E716A3" w:rsidRPr="00FA702C">
        <w:t>, the Netherlands</w:t>
      </w:r>
      <w:r w:rsidR="00844D4B" w:rsidRPr="00FA702C">
        <w:t>,</w:t>
      </w:r>
      <w:r w:rsidR="00E716A3" w:rsidRPr="00FA702C">
        <w:t xml:space="preserve"> </w:t>
      </w:r>
      <w:r w:rsidR="00844D4B" w:rsidRPr="00FA702C">
        <w:t xml:space="preserve">Belgium, </w:t>
      </w:r>
      <w:r w:rsidR="00E716A3" w:rsidRPr="00FA702C">
        <w:t xml:space="preserve">and Germany all </w:t>
      </w:r>
      <w:r w:rsidR="00E6438A" w:rsidRPr="00FA702C">
        <w:t xml:space="preserve">had </w:t>
      </w:r>
      <w:r w:rsidR="00E716A3" w:rsidRPr="00FA702C">
        <w:t xml:space="preserve">above average </w:t>
      </w:r>
      <w:r w:rsidR="008A48A8" w:rsidRPr="00FA702C">
        <w:t>figures</w:t>
      </w:r>
      <w:r w:rsidR="00844D4B" w:rsidRPr="00FA702C">
        <w:t xml:space="preserve">, 11.1, 11.2 and 13.1/1,000, respectively. </w:t>
      </w:r>
      <w:r w:rsidR="00E6438A" w:rsidRPr="00FA702C">
        <w:t xml:space="preserve">A </w:t>
      </w:r>
      <w:r w:rsidR="00844D4B" w:rsidRPr="00FA702C">
        <w:t>larger number of healthcare workers is likely to have helped with increased demand during the pandemic, and helped mitigate the consequences of staff sickness</w:t>
      </w:r>
      <w:r w:rsidR="007608F8" w:rsidRPr="00FA702C">
        <w:t>.</w:t>
      </w:r>
      <w:r w:rsidR="00844D4B" w:rsidRPr="00FA702C">
        <w:fldChar w:fldCharType="begin"/>
      </w:r>
      <w:r w:rsidR="00D274F6" w:rsidRPr="00FA702C">
        <w:instrText xml:space="preserve"> ADDIN EN.CITE &lt;EndNote&gt;&lt;Cite&gt;&lt;Author&gt;OECD&lt;/Author&gt;&lt;Year&gt;2020&lt;/Year&gt;&lt;RecNum&gt;11394&lt;/RecNum&gt;&lt;DisplayText&gt;&lt;style face="superscript"&gt;39&lt;/style&gt;&lt;/DisplayText&gt;&lt;record&gt;&lt;rec-number&gt;11394&lt;/rec-number&gt;&lt;foreign-keys&gt;&lt;key app="EN" db-id="d20dw0p0wrvx5met2a7vzzzefzszwfzapr0t" timestamp="1637675966"&gt;11394&lt;/key&gt;&lt;/foreign-keys&gt;&lt;ref-type name="Journal Article"&gt;17&lt;/ref-type&gt;&lt;contributors&gt;&lt;authors&gt;&lt;author&gt;OECD,&lt;/author&gt;&lt;author&gt;European Union,&lt;/author&gt;&lt;/authors&gt;&lt;/contributors&gt;&lt;titles&gt;&lt;title&gt;Health at a Glance: Europe 2020. State of Health in the EU Cycle. OECD Publishing; Paris. Available from: https://doi.org/10.1787/82129230-en [accessed 26 Nov 2021]&lt;/title&gt;&lt;/titles&gt;&lt;dates&gt;&lt;year&gt;2020&lt;/year&gt;&lt;/dates&gt;&lt;urls&gt;&lt;related-urls&gt;&lt;url&gt;https://www.oecd-ilibrary.org/content/publication/82129230-en&lt;/url&gt;&lt;/related-urls&gt;&lt;/urls&gt;&lt;/record&gt;&lt;/Cite&gt;&lt;/EndNote&gt;</w:instrText>
      </w:r>
      <w:r w:rsidR="00844D4B" w:rsidRPr="00FA702C">
        <w:fldChar w:fldCharType="separate"/>
      </w:r>
      <w:r w:rsidR="00D274F6" w:rsidRPr="00FA702C">
        <w:rPr>
          <w:noProof/>
          <w:vertAlign w:val="superscript"/>
        </w:rPr>
        <w:t>39</w:t>
      </w:r>
      <w:r w:rsidR="00844D4B" w:rsidRPr="00FA702C">
        <w:fldChar w:fldCharType="end"/>
      </w:r>
      <w:r w:rsidR="00844D4B" w:rsidRPr="00FA702C">
        <w:t xml:space="preserve"> </w:t>
      </w:r>
      <w:r w:rsidR="00D53537" w:rsidRPr="00FA702C">
        <w:t xml:space="preserve"> O</w:t>
      </w:r>
      <w:r w:rsidR="002629EA" w:rsidRPr="00FA702C">
        <w:t xml:space="preserve">ther factors </w:t>
      </w:r>
      <w:r w:rsidR="00D53537" w:rsidRPr="00FA702C">
        <w:t xml:space="preserve">that </w:t>
      </w:r>
      <w:r w:rsidR="00AD7C14" w:rsidRPr="00FA702C">
        <w:t xml:space="preserve">may account for regional </w:t>
      </w:r>
      <w:r w:rsidR="00D53537" w:rsidRPr="00FA702C">
        <w:t>differences</w:t>
      </w:r>
      <w:r w:rsidR="00AD7C14" w:rsidRPr="00FA702C">
        <w:t xml:space="preserve"> include our method of</w:t>
      </w:r>
      <w:r w:rsidR="00D53537" w:rsidRPr="00FA702C">
        <w:t xml:space="preserve"> </w:t>
      </w:r>
      <w:r w:rsidR="005B1CBE" w:rsidRPr="00FA702C">
        <w:t>recruitment</w:t>
      </w:r>
      <w:r w:rsidR="00AD7C14" w:rsidRPr="00FA702C">
        <w:t xml:space="preserve"> and</w:t>
      </w:r>
      <w:r w:rsidR="00CA4742" w:rsidRPr="00FA702C">
        <w:t xml:space="preserve"> the severity of local restrictions</w:t>
      </w:r>
      <w:r w:rsidR="00D53537" w:rsidRPr="00FA702C">
        <w:t xml:space="preserve">. </w:t>
      </w:r>
      <w:r w:rsidR="00AD7C14" w:rsidRPr="00FA702C">
        <w:t>P</w:t>
      </w:r>
      <w:r w:rsidR="00FA1ED9" w:rsidRPr="00FA702C">
        <w:t>articipants</w:t>
      </w:r>
      <w:r w:rsidR="00CA4742" w:rsidRPr="00FA702C">
        <w:t xml:space="preserve"> were recruited with a consistent strategy</w:t>
      </w:r>
      <w:r w:rsidR="00712381" w:rsidRPr="00FA702C">
        <w:t xml:space="preserve"> across countries</w:t>
      </w:r>
      <w:r w:rsidR="005B1CBE" w:rsidRPr="00FA702C">
        <w:t>, h</w:t>
      </w:r>
      <w:r w:rsidR="00CA4742" w:rsidRPr="00FA702C">
        <w:t>owever,</w:t>
      </w:r>
      <w:r w:rsidR="00712381" w:rsidRPr="00FA702C">
        <w:t xml:space="preserve"> some had a greater number of </w:t>
      </w:r>
      <w:proofErr w:type="spellStart"/>
      <w:r w:rsidR="005B1CBE" w:rsidRPr="00FA702C">
        <w:t>organsations</w:t>
      </w:r>
      <w:proofErr w:type="spellEnd"/>
      <w:r w:rsidR="005B1CBE" w:rsidRPr="00FA702C">
        <w:t xml:space="preserve"> </w:t>
      </w:r>
      <w:r w:rsidR="00712381" w:rsidRPr="00FA702C">
        <w:t xml:space="preserve">who </w:t>
      </w:r>
      <w:r w:rsidR="005B1CBE" w:rsidRPr="00FA702C">
        <w:t>advertised the study</w:t>
      </w:r>
      <w:r w:rsidR="00712381" w:rsidRPr="00FA702C">
        <w:t xml:space="preserve"> and some w</w:t>
      </w:r>
      <w:r w:rsidR="00D53537" w:rsidRPr="00FA702C">
        <w:t>e</w:t>
      </w:r>
      <w:r w:rsidR="00712381" w:rsidRPr="00FA702C">
        <w:t>re able to request that these organisations advertise the survey more frequently (for example in Poland).</w:t>
      </w:r>
      <w:r w:rsidR="00FA1ED9" w:rsidRPr="00FA702C">
        <w:t xml:space="preserve"> </w:t>
      </w:r>
      <w:r w:rsidR="005B1CBE" w:rsidRPr="00FA702C">
        <w:t>R</w:t>
      </w:r>
      <w:r w:rsidR="00FA1ED9" w:rsidRPr="00FA702C">
        <w:t>ecruitment period</w:t>
      </w:r>
      <w:r w:rsidR="005B1CBE" w:rsidRPr="00FA702C">
        <w:t xml:space="preserve">s also differed, </w:t>
      </w:r>
      <w:r w:rsidR="00FA1ED9" w:rsidRPr="00FA702C">
        <w:t>rang</w:t>
      </w:r>
      <w:r w:rsidR="005B1CBE" w:rsidRPr="00FA702C">
        <w:t>ing</w:t>
      </w:r>
      <w:r w:rsidR="00FA1ED9" w:rsidRPr="00FA702C">
        <w:t xml:space="preserve"> from 18 weeks in the UK and Poland to only 6.5 weeks in Italy (Table 1</w:t>
      </w:r>
      <w:r w:rsidR="00D87CAA" w:rsidRPr="00FA702C">
        <w:t xml:space="preserve">). </w:t>
      </w:r>
      <w:r w:rsidR="00E10C79" w:rsidRPr="00FA702C">
        <w:t>As p</w:t>
      </w:r>
      <w:r w:rsidR="00D87CAA" w:rsidRPr="00FA702C">
        <w:t>eople are more likely to respond to surveys which are highly salient to their experiences,</w:t>
      </w:r>
      <w:r w:rsidR="00D87CAA" w:rsidRPr="00FA702C">
        <w:fldChar w:fldCharType="begin"/>
      </w:r>
      <w:r w:rsidR="00D87CAA" w:rsidRPr="00FA702C">
        <w:instrText xml:space="preserve"> ADDIN EN.CITE &lt;EndNote&gt;&lt;Cite&gt;&lt;Author&gt;Saliba&lt;/Author&gt;&lt;Year&gt;2014&lt;/Year&gt;&lt;RecNum&gt;11881&lt;/RecNum&gt;&lt;DisplayText&gt;&lt;style face="superscript"&gt;41&lt;/style&gt;&lt;/DisplayText&gt;&lt;record&gt;&lt;rec-number&gt;11881&lt;/rec-number&gt;&lt;foreign-keys&gt;&lt;key app="EN" db-id="d20dw0p0wrvx5met2a7vzzzefzszwfzapr0t" timestamp="1651146836"&gt;11881&lt;/key&gt;&lt;/foreign-keys&gt;&lt;ref-type name="Journal Article"&gt;17&lt;/ref-type&gt;&lt;contributors&gt;&lt;authors&gt;&lt;author&gt;Saliba, W.&lt;/author&gt;&lt;author&gt;Ostojic, P. &lt;/author&gt;&lt;/authors&gt;&lt;/contributors&gt;&lt;titles&gt;&lt;title&gt;Personality and participation: who volunteers to participate in studies&lt;/title&gt;&lt;secondary-title&gt;Psychology&lt;/secondary-title&gt;&lt;/titles&gt;&lt;periodical&gt;&lt;full-title&gt;Psychology&lt;/full-title&gt;&lt;/periodical&gt;&lt;pages&gt;230-243&lt;/pages&gt;&lt;volume&gt;5&lt;/volume&gt;&lt;number&gt;3&lt;/number&gt;&lt;dates&gt;&lt;year&gt;2014&lt;/year&gt;&lt;/dates&gt;&lt;urls&gt;&lt;/urls&gt;&lt;electronic-resource-num&gt;10.4236/psych.2014.53034&lt;/electronic-resource-num&gt;&lt;/record&gt;&lt;/Cite&gt;&lt;/EndNote&gt;</w:instrText>
      </w:r>
      <w:r w:rsidR="00D87CAA" w:rsidRPr="00FA702C">
        <w:fldChar w:fldCharType="separate"/>
      </w:r>
      <w:r w:rsidR="00D87CAA" w:rsidRPr="00FA702C">
        <w:rPr>
          <w:noProof/>
          <w:vertAlign w:val="superscript"/>
        </w:rPr>
        <w:t>41</w:t>
      </w:r>
      <w:r w:rsidR="00D87CAA" w:rsidRPr="00FA702C">
        <w:fldChar w:fldCharType="end"/>
      </w:r>
      <w:r w:rsidR="00D87CAA" w:rsidRPr="00FA702C">
        <w:t xml:space="preserve"> one </w:t>
      </w:r>
      <w:r w:rsidR="00B81CFF" w:rsidRPr="00FA702C">
        <w:t>might</w:t>
      </w:r>
      <w:r w:rsidR="00D87CAA" w:rsidRPr="00FA702C">
        <w:t xml:space="preserve"> expect parents </w:t>
      </w:r>
      <w:r w:rsidR="00E95713" w:rsidRPr="00FA702C">
        <w:t xml:space="preserve">experiencing more challenges </w:t>
      </w:r>
      <w:r w:rsidR="00D87CAA" w:rsidRPr="00FA702C">
        <w:t>during the pandemic</w:t>
      </w:r>
      <w:r w:rsidR="00D87CAA" w:rsidRPr="00FA702C" w:rsidDel="00AD7C14">
        <w:t xml:space="preserve"> </w:t>
      </w:r>
      <w:r w:rsidR="00E10C79" w:rsidRPr="00FA702C">
        <w:t xml:space="preserve">to have been </w:t>
      </w:r>
      <w:r w:rsidR="00D87CAA" w:rsidRPr="00FA702C">
        <w:t xml:space="preserve">more likely to </w:t>
      </w:r>
      <w:r w:rsidR="007B09E8" w:rsidRPr="00FA702C">
        <w:t>respond</w:t>
      </w:r>
      <w:r w:rsidR="00E95713" w:rsidRPr="00FA702C">
        <w:t>. H</w:t>
      </w:r>
      <w:r w:rsidR="00D87CAA" w:rsidRPr="00FA702C">
        <w:t xml:space="preserve">owever, </w:t>
      </w:r>
      <w:r w:rsidR="00E95713" w:rsidRPr="00FA702C">
        <w:t>our survey</w:t>
      </w:r>
      <w:r w:rsidR="00D87CAA" w:rsidRPr="00FA702C">
        <w:t xml:space="preserve"> was a general survey about parents’ info</w:t>
      </w:r>
      <w:r w:rsidR="00B81CFF" w:rsidRPr="00FA702C">
        <w:t>r</w:t>
      </w:r>
      <w:r w:rsidR="00D87CAA" w:rsidRPr="00FA702C">
        <w:t xml:space="preserve">mation and support needs, with only one subsection relating to </w:t>
      </w:r>
      <w:r w:rsidR="00D87CAA" w:rsidRPr="00FA702C">
        <w:lastRenderedPageBreak/>
        <w:t>the pandemic</w:t>
      </w:r>
      <w:r w:rsidR="00E95713" w:rsidRPr="00FA702C">
        <w:t xml:space="preserve">, so this is unlikely. It is </w:t>
      </w:r>
      <w:r w:rsidR="007B09E8" w:rsidRPr="00FA702C">
        <w:t>difficult</w:t>
      </w:r>
      <w:r w:rsidR="00E95713" w:rsidRPr="00FA702C">
        <w:t xml:space="preserve"> to estimate the extent to which variations in the depth and duration of COVID-19 containment strategies might have influenced cross-country variations in outcomes. </w:t>
      </w:r>
      <w:r w:rsidR="004E5C29" w:rsidRPr="00FA702C">
        <w:t xml:space="preserve">Containment strategies varied both regionally, within each country, and internationally, during the </w:t>
      </w:r>
      <w:r w:rsidR="00E95713" w:rsidRPr="00FA702C">
        <w:t xml:space="preserve">survey </w:t>
      </w:r>
      <w:r w:rsidR="004E5C29" w:rsidRPr="00FA702C">
        <w:t>recall period (January 2020-</w:t>
      </w:r>
      <w:r w:rsidR="00E95713" w:rsidRPr="00FA702C">
        <w:t>July 2021)</w:t>
      </w:r>
      <w:r w:rsidR="004E5C29" w:rsidRPr="00FA702C">
        <w:t>. In addition</w:t>
      </w:r>
      <w:r w:rsidR="00E95713" w:rsidRPr="00FA702C">
        <w:t xml:space="preserve">, </w:t>
      </w:r>
      <w:r w:rsidR="004E5C29" w:rsidRPr="00FA702C">
        <w:t xml:space="preserve">all countries experienced a </w:t>
      </w:r>
      <w:r w:rsidR="006A0446" w:rsidRPr="00FA702C">
        <w:t xml:space="preserve">period of </w:t>
      </w:r>
      <w:r w:rsidR="004E5C29" w:rsidRPr="00FA702C">
        <w:t xml:space="preserve">full lockdown during this time frame, making these </w:t>
      </w:r>
      <w:r w:rsidR="006A0446" w:rsidRPr="00FA702C">
        <w:t xml:space="preserve">other </w:t>
      </w:r>
      <w:r w:rsidR="004E5C29" w:rsidRPr="00FA702C">
        <w:t xml:space="preserve">variations less pertinent. </w:t>
      </w:r>
      <w:r w:rsidR="00E95713" w:rsidRPr="00FA702C">
        <w:t xml:space="preserve"> </w:t>
      </w:r>
    </w:p>
    <w:p w14:paraId="4D27E000" w14:textId="16591415" w:rsidR="00016A79" w:rsidRPr="00FA702C" w:rsidRDefault="00016A79" w:rsidP="007B09E8">
      <w:r w:rsidRPr="00FA702C">
        <w:t>The use of virtual healthcare appointments</w:t>
      </w:r>
      <w:r w:rsidR="0059470D" w:rsidRPr="00FA702C">
        <w:t xml:space="preserve"> during the pandemic meant </w:t>
      </w:r>
      <w:r w:rsidRPr="00FA702C">
        <w:t xml:space="preserve">parental </w:t>
      </w:r>
      <w:r w:rsidR="0059470D" w:rsidRPr="00FA702C">
        <w:t>concerns</w:t>
      </w:r>
      <w:r w:rsidRPr="00FA702C">
        <w:t xml:space="preserve"> about cancellations </w:t>
      </w:r>
      <w:r w:rsidR="0059470D" w:rsidRPr="00FA702C">
        <w:t xml:space="preserve">could be addressed, </w:t>
      </w:r>
      <w:r w:rsidRPr="00FA702C">
        <w:t xml:space="preserve">whilst limiting their exposure to </w:t>
      </w:r>
      <w:r w:rsidRPr="00FA702C">
        <w:rPr>
          <w:noProof/>
        </w:rPr>
        <w:t>SARS-CoV-2.</w:t>
      </w:r>
      <w:r w:rsidRPr="00FA702C">
        <w:rPr>
          <w:noProof/>
        </w:rPr>
        <w:fldChar w:fldCharType="begin">
          <w:fldData xml:space="preserve">PEVuZE5vdGU+PENpdGU+PEF1dGhvcj5EYXJyPC9BdXRob3I+PFllYXI+MjAyMDwvWWVhcj48UmVj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D274F6" w:rsidRPr="00FA702C">
        <w:rPr>
          <w:noProof/>
        </w:rPr>
        <w:instrText xml:space="preserve"> ADDIN EN.CITE </w:instrText>
      </w:r>
      <w:r w:rsidR="00D274F6" w:rsidRPr="00FA702C">
        <w:rPr>
          <w:noProof/>
        </w:rPr>
        <w:fldChar w:fldCharType="begin">
          <w:fldData xml:space="preserve">PEVuZE5vdGU+PENpdGU+PEF1dGhvcj5EYXJyPC9BdXRob3I+PFllYXI+MjAyMDwvWWVhcj48UmVj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D274F6" w:rsidRPr="00FA702C">
        <w:rPr>
          <w:noProof/>
        </w:rPr>
        <w:instrText xml:space="preserve"> ADDIN EN.CITE.DATA </w:instrText>
      </w:r>
      <w:r w:rsidR="00D274F6" w:rsidRPr="00FA702C">
        <w:rPr>
          <w:noProof/>
        </w:rPr>
      </w:r>
      <w:r w:rsidR="00D274F6" w:rsidRPr="00FA702C">
        <w:rPr>
          <w:noProof/>
        </w:rPr>
        <w:fldChar w:fldCharType="end"/>
      </w:r>
      <w:r w:rsidRPr="00FA702C">
        <w:rPr>
          <w:noProof/>
        </w:rPr>
      </w:r>
      <w:r w:rsidRPr="00FA702C">
        <w:rPr>
          <w:noProof/>
        </w:rPr>
        <w:fldChar w:fldCharType="separate"/>
      </w:r>
      <w:r w:rsidR="00D274F6" w:rsidRPr="00FA702C">
        <w:rPr>
          <w:noProof/>
          <w:vertAlign w:val="superscript"/>
        </w:rPr>
        <w:t>19</w:t>
      </w:r>
      <w:r w:rsidRPr="00FA702C">
        <w:rPr>
          <w:noProof/>
        </w:rPr>
        <w:fldChar w:fldCharType="end"/>
      </w:r>
      <w:r w:rsidRPr="00FA702C">
        <w:rPr>
          <w:noProof/>
        </w:rPr>
        <w:t xml:space="preserve"> </w:t>
      </w:r>
      <w:r w:rsidRPr="00FA702C">
        <w:t xml:space="preserve">Around 60% of our sample reported that they had a face-to-face appointment re-scheduled as virtual. This was higher than other in other studies conducted with </w:t>
      </w:r>
      <w:proofErr w:type="spellStart"/>
      <w:r w:rsidRPr="00FA702C">
        <w:t>pediatric</w:t>
      </w:r>
      <w:proofErr w:type="spellEnd"/>
      <w:r w:rsidRPr="00FA702C">
        <w:t xml:space="preserve"> patients, which found that 11%</w:t>
      </w:r>
      <w:r w:rsidRPr="00FA702C">
        <w:fldChar w:fldCharType="begin">
          <w:fldData xml:space="preserve">PEVuZE5vdGU+PENpdGU+PEF1dGhvcj5Qb3BwZTwvQXV0aG9yPjxZZWFyPjIwMjE8L1llYXI+PFJl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D274F6" w:rsidRPr="00FA702C">
        <w:instrText xml:space="preserve"> ADDIN EN.CITE </w:instrText>
      </w:r>
      <w:r w:rsidR="00D274F6" w:rsidRPr="00FA702C">
        <w:fldChar w:fldCharType="begin">
          <w:fldData xml:space="preserve">PEVuZE5vdGU+PENpdGU+PEF1dGhvcj5Qb3BwZTwvQXV0aG9yPjxZZWFyPjIwMjE8L1llYXI+PFJl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D274F6" w:rsidRPr="00FA702C">
        <w:instrText xml:space="preserve"> ADDIN EN.CITE.DATA </w:instrText>
      </w:r>
      <w:r w:rsidR="00D274F6" w:rsidRPr="00FA702C">
        <w:fldChar w:fldCharType="end"/>
      </w:r>
      <w:r w:rsidRPr="00FA702C">
        <w:fldChar w:fldCharType="separate"/>
      </w:r>
      <w:r w:rsidR="00D274F6" w:rsidRPr="00FA702C">
        <w:rPr>
          <w:noProof/>
          <w:vertAlign w:val="superscript"/>
        </w:rPr>
        <w:t>18</w:t>
      </w:r>
      <w:r w:rsidRPr="00FA702C">
        <w:fldChar w:fldCharType="end"/>
      </w:r>
      <w:r w:rsidRPr="00FA702C">
        <w:t xml:space="preserve"> and 20%</w:t>
      </w:r>
      <w:r w:rsidRPr="00FA702C">
        <w:fldChar w:fldCharType="begin">
          <w:fldData xml:space="preserve">PEVuZE5vdGU+PENpdGU+PEF1dGhvcj5Db3VzaW5vPC9BdXRob3I+PFllYXI+MjAyMTwvWWVhcj48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D87CAA" w:rsidRPr="00FA702C">
        <w:instrText xml:space="preserve"> ADDIN EN.CITE </w:instrText>
      </w:r>
      <w:r w:rsidR="00D87CAA" w:rsidRPr="00FA702C">
        <w:fldChar w:fldCharType="begin">
          <w:fldData xml:space="preserve">PEVuZE5vdGU+PENpdGU+PEF1dGhvcj5Db3VzaW5vPC9BdXRob3I+PFllYXI+MjAyMTwvWWVhcj48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D87CAA" w:rsidRPr="00FA702C">
        <w:instrText xml:space="preserve"> ADDIN EN.CITE.DATA </w:instrText>
      </w:r>
      <w:r w:rsidR="00D87CAA" w:rsidRPr="00FA702C">
        <w:fldChar w:fldCharType="end"/>
      </w:r>
      <w:r w:rsidRPr="00FA702C">
        <w:fldChar w:fldCharType="separate"/>
      </w:r>
      <w:r w:rsidR="00D87CAA" w:rsidRPr="00FA702C">
        <w:rPr>
          <w:noProof/>
          <w:vertAlign w:val="superscript"/>
        </w:rPr>
        <w:t>42</w:t>
      </w:r>
      <w:r w:rsidRPr="00FA702C">
        <w:fldChar w:fldCharType="end"/>
      </w:r>
      <w:r w:rsidRPr="00FA702C">
        <w:t xml:space="preserve"> </w:t>
      </w:r>
      <w:r w:rsidR="0059470D" w:rsidRPr="00FA702C">
        <w:t xml:space="preserve">of participants </w:t>
      </w:r>
      <w:r w:rsidRPr="00FA702C">
        <w:t xml:space="preserve">reporting re-scheduled appointments. </w:t>
      </w:r>
      <w:r w:rsidR="00050982" w:rsidRPr="00FA702C">
        <w:t>H</w:t>
      </w:r>
      <w:r w:rsidRPr="00FA702C">
        <w:t xml:space="preserve">owever, </w:t>
      </w:r>
      <w:r w:rsidR="00050982" w:rsidRPr="00FA702C">
        <w:t xml:space="preserve">these studies </w:t>
      </w:r>
      <w:r w:rsidRPr="00FA702C">
        <w:t xml:space="preserve">were conducted during the first wave of the pandemic (April-May 2020), a year before our survey was delivered, so this rise </w:t>
      </w:r>
      <w:r w:rsidR="0059470D" w:rsidRPr="00FA702C">
        <w:t>is not unexpected</w:t>
      </w:r>
      <w:r w:rsidRPr="00FA702C">
        <w:t xml:space="preserve">. The quality of virtual appointments was rated as ‘fair-excellent’ by two-thirds of </w:t>
      </w:r>
      <w:r w:rsidR="00050982" w:rsidRPr="00FA702C">
        <w:t>our sample</w:t>
      </w:r>
      <w:r w:rsidRPr="00FA702C">
        <w:t>, whereas one third rated them as ‘poor’.</w:t>
      </w:r>
      <w:r w:rsidR="00D87CAA" w:rsidRPr="00FA702C">
        <w:t xml:space="preserve"> </w:t>
      </w:r>
      <w:r w:rsidRPr="00FA702C">
        <w:t xml:space="preserve">This is in line with findings from a similar survey which found that 68% of CHD parents and patients </w:t>
      </w:r>
      <w:r w:rsidR="0059470D" w:rsidRPr="00FA702C">
        <w:t>described</w:t>
      </w:r>
      <w:r w:rsidRPr="00FA702C">
        <w:t xml:space="preserve"> their virtual appointments as “adequate”.</w:t>
      </w:r>
      <w:r w:rsidRPr="00FA702C">
        <w:fldChar w:fldCharType="begin">
          <w:fldData xml:space="preserve">PEVuZE5vdGU+PENpdGU+PEF1dGhvcj5Db3VzaW5vPC9BdXRob3I+PFllYXI+MjAyMTwvWWVhcj48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87CAA" w:rsidRPr="00FA702C">
        <w:instrText xml:space="preserve"> ADDIN EN.CITE </w:instrText>
      </w:r>
      <w:r w:rsidR="00D87CAA" w:rsidRPr="00FA702C">
        <w:fldChar w:fldCharType="begin">
          <w:fldData xml:space="preserve">PEVuZE5vdGU+PENpdGU+PEF1dGhvcj5Db3VzaW5vPC9BdXRob3I+PFllYXI+MjAyMTwvWWVhcj48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D87CAA" w:rsidRPr="00FA702C">
        <w:instrText xml:space="preserve"> ADDIN EN.CITE.DATA </w:instrText>
      </w:r>
      <w:r w:rsidR="00D87CAA" w:rsidRPr="00FA702C">
        <w:fldChar w:fldCharType="end"/>
      </w:r>
      <w:r w:rsidRPr="00FA702C">
        <w:fldChar w:fldCharType="separate"/>
      </w:r>
      <w:r w:rsidR="00D87CAA" w:rsidRPr="00FA702C">
        <w:rPr>
          <w:noProof/>
          <w:vertAlign w:val="superscript"/>
        </w:rPr>
        <w:t>42</w:t>
      </w:r>
      <w:r w:rsidRPr="00FA702C">
        <w:fldChar w:fldCharType="end"/>
      </w:r>
      <w:r w:rsidRPr="00FA702C">
        <w:t xml:space="preserve"> In contrast, other studies conducted within specialist </w:t>
      </w:r>
      <w:proofErr w:type="spellStart"/>
      <w:r w:rsidRPr="00FA702C">
        <w:t>pediatric</w:t>
      </w:r>
      <w:proofErr w:type="spellEnd"/>
      <w:r w:rsidRPr="00FA702C">
        <w:t xml:space="preserve"> centres found higher satisfaction ratings</w:t>
      </w:r>
      <w:r w:rsidR="00F048E0" w:rsidRPr="00FA702C">
        <w:t>,</w:t>
      </w:r>
      <w:r w:rsidR="00F048E0" w:rsidRPr="00FA702C">
        <w:rPr>
          <w:noProof/>
          <w:vertAlign w:val="superscript"/>
        </w:rPr>
        <w:fldChar w:fldCharType="begin">
          <w:fldData xml:space="preserve">PEVuZE5vdGU+PENpdGU+PEF1dGhvcj5EYXJyPC9BdXRob3I+PFllYXI+MjAyMDwvWWVhcj48UmVj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D87CAA" w:rsidRPr="00FA702C">
        <w:rPr>
          <w:noProof/>
          <w:vertAlign w:val="superscript"/>
        </w:rPr>
        <w:instrText xml:space="preserve"> ADDIN EN.CITE </w:instrText>
      </w:r>
      <w:r w:rsidR="00D87CAA" w:rsidRPr="00FA702C">
        <w:rPr>
          <w:noProof/>
          <w:vertAlign w:val="superscript"/>
        </w:rPr>
        <w:fldChar w:fldCharType="begin">
          <w:fldData xml:space="preserve">PEVuZE5vdGU+PENpdGU+PEF1dGhvcj5EYXJyPC9BdXRob3I+PFllYXI+MjAyMDwvWWVhcj48UmVj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D87CAA" w:rsidRPr="00FA702C">
        <w:rPr>
          <w:noProof/>
          <w:vertAlign w:val="superscript"/>
        </w:rPr>
        <w:instrText xml:space="preserve"> ADDIN EN.CITE.DATA </w:instrText>
      </w:r>
      <w:r w:rsidR="00D87CAA" w:rsidRPr="00FA702C">
        <w:rPr>
          <w:noProof/>
          <w:vertAlign w:val="superscript"/>
        </w:rPr>
      </w:r>
      <w:r w:rsidR="00D87CAA" w:rsidRPr="00FA702C">
        <w:rPr>
          <w:noProof/>
          <w:vertAlign w:val="superscript"/>
        </w:rPr>
        <w:fldChar w:fldCharType="end"/>
      </w:r>
      <w:r w:rsidR="00F048E0" w:rsidRPr="00FA702C">
        <w:rPr>
          <w:noProof/>
          <w:vertAlign w:val="superscript"/>
        </w:rPr>
      </w:r>
      <w:r w:rsidR="00F048E0" w:rsidRPr="00FA702C">
        <w:rPr>
          <w:noProof/>
          <w:vertAlign w:val="superscript"/>
        </w:rPr>
        <w:fldChar w:fldCharType="separate"/>
      </w:r>
      <w:r w:rsidR="00D87CAA" w:rsidRPr="00FA702C">
        <w:rPr>
          <w:noProof/>
          <w:vertAlign w:val="superscript"/>
        </w:rPr>
        <w:t>19,43</w:t>
      </w:r>
      <w:r w:rsidR="00F048E0" w:rsidRPr="00FA702C">
        <w:rPr>
          <w:noProof/>
          <w:vertAlign w:val="superscript"/>
        </w:rPr>
        <w:fldChar w:fldCharType="end"/>
      </w:r>
      <w:r w:rsidR="00F048E0" w:rsidRPr="00FA702C">
        <w:rPr>
          <w:noProof/>
          <w:vertAlign w:val="superscript"/>
        </w:rPr>
        <w:t xml:space="preserve"> </w:t>
      </w:r>
      <w:r w:rsidR="00F048E0" w:rsidRPr="00FA702C">
        <w:t>such as</w:t>
      </w:r>
      <w:r w:rsidRPr="00FA702C">
        <w:t xml:space="preserve"> 87% mean satisfaction ratings for virtual </w:t>
      </w:r>
      <w:proofErr w:type="spellStart"/>
      <w:r w:rsidR="00F625BC" w:rsidRPr="00FA702C">
        <w:t>pediatric</w:t>
      </w:r>
      <w:proofErr w:type="spellEnd"/>
      <w:r w:rsidR="00F625BC" w:rsidRPr="00FA702C">
        <w:t xml:space="preserve"> </w:t>
      </w:r>
      <w:r w:rsidRPr="00FA702C">
        <w:t>appointments</w:t>
      </w:r>
      <w:r w:rsidR="00F036DC" w:rsidRPr="00FA702C">
        <w:t>.</w:t>
      </w:r>
      <w:r w:rsidRPr="00FA702C">
        <w:fldChar w:fldCharType="begin">
          <w:fldData xml:space="preserve">PEVuZE5vdGU+PENpdGU+PEF1dGhvcj5Qb29uaTwvQXV0aG9yPjxZZWFyPjIwMjI8L1llYXI+PFJl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D87CAA" w:rsidRPr="00FA702C">
        <w:instrText xml:space="preserve"> ADDIN EN.CITE </w:instrText>
      </w:r>
      <w:r w:rsidR="00D87CAA" w:rsidRPr="00FA702C">
        <w:fldChar w:fldCharType="begin">
          <w:fldData xml:space="preserve">PEVuZE5vdGU+PENpdGU+PEF1dGhvcj5Qb29uaTwvQXV0aG9yPjxZZWFyPjIwMjI8L1llYXI+PFJl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D87CAA" w:rsidRPr="00FA702C">
        <w:instrText xml:space="preserve"> ADDIN EN.CITE.DATA </w:instrText>
      </w:r>
      <w:r w:rsidR="00D87CAA" w:rsidRPr="00FA702C">
        <w:fldChar w:fldCharType="end"/>
      </w:r>
      <w:r w:rsidRPr="00FA702C">
        <w:fldChar w:fldCharType="separate"/>
      </w:r>
      <w:r w:rsidR="00D87CAA" w:rsidRPr="00FA702C">
        <w:rPr>
          <w:noProof/>
          <w:vertAlign w:val="superscript"/>
        </w:rPr>
        <w:t>44</w:t>
      </w:r>
      <w:r w:rsidRPr="00FA702C">
        <w:fldChar w:fldCharType="end"/>
      </w:r>
      <w:r w:rsidR="00F048E0" w:rsidRPr="00FA702C">
        <w:t xml:space="preserve"> </w:t>
      </w:r>
      <w:r w:rsidR="00F036DC" w:rsidRPr="00FA702C">
        <w:t xml:space="preserve">This increase, however, may be due to a slight </w:t>
      </w:r>
      <w:r w:rsidRPr="00FA702C">
        <w:t>social-desirability bias</w:t>
      </w:r>
      <w:r w:rsidR="008A7183" w:rsidRPr="00FA702C">
        <w:t xml:space="preserve"> as </w:t>
      </w:r>
      <w:r w:rsidR="00D87CAA" w:rsidRPr="00FA702C">
        <w:t>parents were asked to rate satisfaction by</w:t>
      </w:r>
      <w:r w:rsidR="00F036DC" w:rsidRPr="00FA702C">
        <w:t xml:space="preserve"> staff within the specialist centres</w:t>
      </w:r>
      <w:r w:rsidR="00D87CAA" w:rsidRPr="00FA702C">
        <w:t xml:space="preserve">, whereas </w:t>
      </w:r>
      <w:r w:rsidR="00F036DC" w:rsidRPr="00FA702C">
        <w:t>in</w:t>
      </w:r>
      <w:r w:rsidR="00D87CAA" w:rsidRPr="00FA702C">
        <w:t xml:space="preserve"> our</w:t>
      </w:r>
      <w:r w:rsidR="00F036DC" w:rsidRPr="00FA702C">
        <w:t xml:space="preserve"> survey the recruiters were not involved in the </w:t>
      </w:r>
      <w:r w:rsidR="00D87CAA" w:rsidRPr="00FA702C">
        <w:t>child’s</w:t>
      </w:r>
      <w:r w:rsidR="00F036DC" w:rsidRPr="00FA702C">
        <w:t xml:space="preserve"> </w:t>
      </w:r>
      <w:r w:rsidR="00D87CAA" w:rsidRPr="00FA702C">
        <w:t>care</w:t>
      </w:r>
      <w:r w:rsidR="00F036DC" w:rsidRPr="00FA702C">
        <w:t xml:space="preserve">. </w:t>
      </w:r>
      <w:r w:rsidR="00F625BC" w:rsidRPr="00FA702C">
        <w:t xml:space="preserve">Of note is our finding whereby participants with a lower level </w:t>
      </w:r>
      <w:r w:rsidR="00A15C49" w:rsidRPr="00FA702C">
        <w:t xml:space="preserve">of </w:t>
      </w:r>
      <w:r w:rsidR="00D87CAA" w:rsidRPr="00FA702C">
        <w:t>e</w:t>
      </w:r>
      <w:r w:rsidR="00A15C49" w:rsidRPr="00FA702C">
        <w:t xml:space="preserve">ducation </w:t>
      </w:r>
      <w:r w:rsidR="00F625BC" w:rsidRPr="00FA702C">
        <w:t xml:space="preserve">were more likely to rate virtual appointments as poor. </w:t>
      </w:r>
    </w:p>
    <w:p w14:paraId="72641E73" w14:textId="1182EC05" w:rsidR="00C53C25" w:rsidRPr="00FA702C" w:rsidRDefault="00C53C25" w:rsidP="00C53C25">
      <w:pPr>
        <w:pStyle w:val="Heading2"/>
      </w:pPr>
      <w:r w:rsidRPr="00FA702C">
        <w:t>Strengths and limitations</w:t>
      </w:r>
    </w:p>
    <w:p w14:paraId="728299BE" w14:textId="0FCB95CE" w:rsidR="00C53C25" w:rsidRPr="00FA702C" w:rsidRDefault="00C53C25" w:rsidP="00C53C25">
      <w:r w:rsidRPr="00FA702C">
        <w:t>This study surveyed parents and carers of children with different CA types within several countries, including a broad range of experiences. We recruited a large sample of parents and carers overall, and the proportion of each CA type reflects the relative number of live births with each CA in Europe.</w:t>
      </w:r>
      <w:r w:rsidRPr="00FA702C">
        <w:fldChar w:fldCharType="begin"/>
      </w:r>
      <w:r w:rsidRPr="00FA702C">
        <w:instrText xml:space="preserve"> ADDIN EN.CITE &lt;EndNote&gt;&lt;Cite&gt;&lt;Author&gt;European Commission and EUROCAT&lt;/Author&gt;&lt;Year&gt;2021&lt;/Year&gt;&lt;RecNum&gt;11413&lt;/RecNum&gt;&lt;DisplayText&gt;&lt;style face="superscript"&gt;45&lt;/style&gt;&lt;/DisplayText&gt;&lt;record&gt;&lt;rec-number&gt;11413&lt;/rec-number&gt;&lt;foreign-keys&gt;&lt;key app="EN" db-id="d20dw0p0wrvx5met2a7vzzzefzszwfzapr0t" timestamp="1638285535"&gt;11413&lt;/key&gt;&lt;/foreign-keys&gt;&lt;ref-type name="Journal Article"&gt;17&lt;/ref-type&gt;&lt;contributors&gt;&lt;authors&gt;&lt;author&gt;European Commission and EUROCAT, &lt;/author&gt;&lt;/authors&gt;&lt;/contributors&gt;&lt;titles&gt;&lt;title&gt;Prevalence charts and data on congenital anomalies. Available from: https://eu-rd-platform.jrc.ec.europa.eu/eurocat/eurocat-data/prevalence_en [accessed 30 Nov 2021] &lt;/title&gt;&lt;/titles&gt;&lt;dates&gt;&lt;year&gt;2021&lt;/year&gt;&lt;/dates&gt;&lt;urls&gt;&lt;/urls&gt;&lt;/record&gt;&lt;/Cite&gt;&lt;/EndNote&gt;</w:instrText>
      </w:r>
      <w:r w:rsidRPr="00FA702C">
        <w:fldChar w:fldCharType="separate"/>
      </w:r>
      <w:r w:rsidRPr="00FA702C">
        <w:rPr>
          <w:noProof/>
          <w:vertAlign w:val="superscript"/>
        </w:rPr>
        <w:t>45</w:t>
      </w:r>
      <w:r w:rsidRPr="00FA702C">
        <w:fldChar w:fldCharType="end"/>
      </w:r>
      <w:r w:rsidRPr="00FA702C">
        <w:t xml:space="preserve"> Although the survey was shared widely, the use of convenience sampling means there is a risk of selection bias, and the views and experiences of this sample may not be representative of all parents and carers of children with CAs. The use of social media to recruit participants may have excluded people living with ‘digital poverty’ and people who don’t tend to engage with these types of organisations, whose experiences may differ from this sample. </w:t>
      </w:r>
      <w:r w:rsidR="00A77F20" w:rsidRPr="00FA702C">
        <w:t xml:space="preserve">When considering recruitment figures within each country these were mostly small. </w:t>
      </w:r>
      <w:r w:rsidRPr="00FA702C">
        <w:t xml:space="preserve">The survey was developed with input from parents of children with a CA, however, we were unable to conduct a full pilot of the final version. Great care was taken to avoid leading questions, ambiguity or complex </w:t>
      </w:r>
      <w:proofErr w:type="gramStart"/>
      <w:r w:rsidRPr="00FA702C">
        <w:t>language,</w:t>
      </w:r>
      <w:proofErr w:type="gramEnd"/>
      <w:r w:rsidRPr="00FA702C">
        <w:t xml:space="preserve"> however, it is possible that there may have been some issues with the wording or content of survey items.</w:t>
      </w:r>
    </w:p>
    <w:p w14:paraId="23747433" w14:textId="7C124D55" w:rsidR="00645E54" w:rsidRPr="00FA702C" w:rsidRDefault="00645E54" w:rsidP="00645E54">
      <w:pPr>
        <w:pStyle w:val="Heading2"/>
      </w:pPr>
      <w:r w:rsidRPr="00FA702C">
        <w:lastRenderedPageBreak/>
        <w:t>Implications and future research</w:t>
      </w:r>
    </w:p>
    <w:p w14:paraId="54926796" w14:textId="3C75DBFD" w:rsidR="00EE1317" w:rsidRPr="00FA702C" w:rsidRDefault="00FE4F04" w:rsidP="00EE1317">
      <w:r w:rsidRPr="00FA702C">
        <w:t>O</w:t>
      </w:r>
      <w:r w:rsidR="005E7B8D" w:rsidRPr="00FA702C">
        <w:t>ur</w:t>
      </w:r>
      <w:r w:rsidR="007B4B2D" w:rsidRPr="00FA702C">
        <w:t xml:space="preserve"> survey findings are important</w:t>
      </w:r>
      <w:r w:rsidR="00F9306F" w:rsidRPr="00FA702C">
        <w:t xml:space="preserve"> and provide useful insights into the </w:t>
      </w:r>
      <w:r w:rsidR="007B4B2D" w:rsidRPr="00FA702C">
        <w:t xml:space="preserve">provision of care for </w:t>
      </w:r>
      <w:r w:rsidR="008F21AB" w:rsidRPr="00FA702C">
        <w:t>children with CAs across Europe</w:t>
      </w:r>
      <w:r w:rsidR="007B4B2D" w:rsidRPr="00FA702C">
        <w:t xml:space="preserve"> during the </w:t>
      </w:r>
      <w:r w:rsidR="005E7B8D" w:rsidRPr="00FA702C">
        <w:t xml:space="preserve">first year of the </w:t>
      </w:r>
      <w:r w:rsidR="007B4B2D" w:rsidRPr="00FA702C">
        <w:t xml:space="preserve">pandemic. </w:t>
      </w:r>
      <w:r w:rsidR="00A30FB2" w:rsidRPr="00FA702C">
        <w:t xml:space="preserve">Findings highlight potential weaknesses of healthcare systems in </w:t>
      </w:r>
      <w:r w:rsidR="005E7B8D" w:rsidRPr="00FA702C">
        <w:t>some</w:t>
      </w:r>
      <w:r w:rsidR="00A30FB2" w:rsidRPr="00FA702C">
        <w:t xml:space="preserve"> countries and suggest that long-term systemic action </w:t>
      </w:r>
      <w:r w:rsidR="005E7B8D" w:rsidRPr="00FA702C">
        <w:t xml:space="preserve">is </w:t>
      </w:r>
      <w:r w:rsidR="00A30FB2" w:rsidRPr="00FA702C">
        <w:t xml:space="preserve">required to improve patient experiences and outcomes. </w:t>
      </w:r>
      <w:r w:rsidR="00DD74C2" w:rsidRPr="00FA702C">
        <w:t xml:space="preserve">The situation appears particularly problematic in the UK and Poland, </w:t>
      </w:r>
      <w:r w:rsidR="00742956" w:rsidRPr="00FA702C">
        <w:t xml:space="preserve">which may benefit from increased resources to provide for this vulnerable group of patients. </w:t>
      </w:r>
      <w:r w:rsidR="009C34D9" w:rsidRPr="00FA702C">
        <w:t>P</w:t>
      </w:r>
      <w:r w:rsidR="00742956" w:rsidRPr="00FA702C">
        <w:t>atient or</w:t>
      </w:r>
      <w:r w:rsidR="009C34D9" w:rsidRPr="00FA702C">
        <w:t>ganisations and charities provide an invaluable source of knowledge and support</w:t>
      </w:r>
      <w:r w:rsidR="00742956" w:rsidRPr="00FA702C">
        <w:t xml:space="preserve"> </w:t>
      </w:r>
      <w:r w:rsidR="009C34D9" w:rsidRPr="00FA702C">
        <w:t>to parents of children with CAs, and these should be supported, especially in countries where medical capacity to meet patients</w:t>
      </w:r>
      <w:r w:rsidR="00FB7A54" w:rsidRPr="00FA702C">
        <w:t>’</w:t>
      </w:r>
      <w:r w:rsidR="009C34D9" w:rsidRPr="00FA702C">
        <w:t xml:space="preserve"> needs may be stretched.  </w:t>
      </w:r>
    </w:p>
    <w:p w14:paraId="141983AE" w14:textId="2F892475" w:rsidR="007B4B2D" w:rsidRPr="00FA702C" w:rsidRDefault="00DD74C2" w:rsidP="005304E0">
      <w:pPr>
        <w:rPr>
          <w:b/>
        </w:rPr>
      </w:pPr>
      <w:r w:rsidRPr="00FA702C">
        <w:t>As with many other patient groups, it is clear that the COVID-19 pandemic has had a</w:t>
      </w:r>
      <w:r w:rsidR="009C34D9" w:rsidRPr="00FA702C">
        <w:t xml:space="preserve">n </w:t>
      </w:r>
      <w:r w:rsidRPr="00FA702C">
        <w:t xml:space="preserve">impact on the experiences of children living with a </w:t>
      </w:r>
      <w:r w:rsidR="00E05308" w:rsidRPr="00FA702C">
        <w:t xml:space="preserve">serious health condition </w:t>
      </w:r>
      <w:r w:rsidRPr="00FA702C">
        <w:t>and their families</w:t>
      </w:r>
      <w:r w:rsidR="009C34D9" w:rsidRPr="00FA702C">
        <w:t>.</w:t>
      </w:r>
      <w:r w:rsidR="009C34D9" w:rsidRPr="00FA702C">
        <w:fldChar w:fldCharType="begin">
          <w:fldData xml:space="preserve">PEVuZE5vdGU+PENpdGU+PEF1dGhvcj5NYXJpbm88L0F1dGhvcj48WWVhcj4yMDIxPC9ZZWFyPjxS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</w:fldData>
        </w:fldChar>
      </w:r>
      <w:r w:rsidR="00C53C25" w:rsidRPr="00FA702C">
        <w:instrText xml:space="preserve"> ADDIN EN.CITE </w:instrText>
      </w:r>
      <w:r w:rsidR="00C53C25" w:rsidRPr="00FA702C">
        <w:fldChar w:fldCharType="begin">
          <w:fldData xml:space="preserve">PEVuZE5vdGU+PENpdGU+PEF1dGhvcj5NYXJpbm88L0F1dGhvcj48WWVhcj4yMDIxPC9ZZWFyPjxS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</w:fldData>
        </w:fldChar>
      </w:r>
      <w:r w:rsidR="00C53C25" w:rsidRPr="00FA702C">
        <w:instrText xml:space="preserve"> ADDIN EN.CITE.DATA </w:instrText>
      </w:r>
      <w:r w:rsidR="00C53C25" w:rsidRPr="00FA702C">
        <w:fldChar w:fldCharType="end"/>
      </w:r>
      <w:r w:rsidR="009C34D9" w:rsidRPr="00FA702C">
        <w:fldChar w:fldCharType="separate"/>
      </w:r>
      <w:r w:rsidR="00C53C25" w:rsidRPr="00FA702C">
        <w:rPr>
          <w:noProof/>
          <w:vertAlign w:val="superscript"/>
        </w:rPr>
        <w:t>20,46,47</w:t>
      </w:r>
      <w:r w:rsidR="009C34D9" w:rsidRPr="00FA702C">
        <w:fldChar w:fldCharType="end"/>
      </w:r>
      <w:r w:rsidRPr="00FA702C">
        <w:t xml:space="preserve"> This particular </w:t>
      </w:r>
      <w:r w:rsidR="00E05308" w:rsidRPr="00FA702C">
        <w:t>survey suggests disruptions to care for children, with potential impacts on the child</w:t>
      </w:r>
      <w:r w:rsidR="00FB7A54" w:rsidRPr="00FA702C">
        <w:t>’s</w:t>
      </w:r>
      <w:r w:rsidRPr="00FA702C">
        <w:t xml:space="preserve"> health</w:t>
      </w:r>
      <w:r w:rsidR="007B7604" w:rsidRPr="00FA702C">
        <w:t xml:space="preserve"> and well-being</w:t>
      </w:r>
      <w:r w:rsidR="00E05308" w:rsidRPr="00FA702C">
        <w:t>.</w:t>
      </w:r>
      <w:r w:rsidRPr="00FA702C">
        <w:t xml:space="preserve"> </w:t>
      </w:r>
      <w:r w:rsidR="00E05308" w:rsidRPr="00FA702C">
        <w:t xml:space="preserve"> </w:t>
      </w:r>
      <w:r w:rsidRPr="00FA702C">
        <w:t xml:space="preserve">Considering the limitations of this </w:t>
      </w:r>
      <w:r w:rsidR="005E7B8D" w:rsidRPr="00FA702C">
        <w:t>study</w:t>
      </w:r>
      <w:r w:rsidRPr="00FA702C">
        <w:t xml:space="preserve">, it </w:t>
      </w:r>
      <w:r w:rsidR="00261C61" w:rsidRPr="00FA702C">
        <w:t>will be</w:t>
      </w:r>
      <w:r w:rsidRPr="00FA702C">
        <w:t xml:space="preserve"> important </w:t>
      </w:r>
      <w:r w:rsidR="00E05308" w:rsidRPr="00FA702C">
        <w:t xml:space="preserve">to </w:t>
      </w:r>
      <w:r w:rsidR="00F036DC" w:rsidRPr="00FA702C">
        <w:t xml:space="preserve">further </w:t>
      </w:r>
      <w:r w:rsidR="00E05308" w:rsidRPr="00FA702C">
        <w:t xml:space="preserve">investigate </w:t>
      </w:r>
      <w:r w:rsidR="00261C61" w:rsidRPr="00FA702C">
        <w:t>the impact of the COVID-19 pandemic on the delivery of paediatric services across Europe using</w:t>
      </w:r>
      <w:r w:rsidR="00E05308" w:rsidRPr="00FA702C">
        <w:t xml:space="preserve"> population</w:t>
      </w:r>
      <w:r w:rsidR="009C5BEE" w:rsidRPr="00FA702C">
        <w:t>-</w:t>
      </w:r>
      <w:r w:rsidR="00E05308" w:rsidRPr="00FA702C">
        <w:t>based data</w:t>
      </w:r>
      <w:r w:rsidRPr="00FA702C">
        <w:t xml:space="preserve">. </w:t>
      </w:r>
      <w:r w:rsidR="009C5BEE" w:rsidRPr="00FA702C">
        <w:t>With the proliferation of telemedicine to deliver care</w:t>
      </w:r>
      <w:r w:rsidR="00A15C49" w:rsidRPr="00FA702C">
        <w:t xml:space="preserve"> </w:t>
      </w:r>
      <w:r w:rsidR="009C5BEE" w:rsidRPr="00FA702C">
        <w:t>during the pandemic,</w:t>
      </w:r>
      <w:r w:rsidR="00A15C49" w:rsidRPr="00FA702C">
        <w:fldChar w:fldCharType="begin">
          <w:fldData xml:space="preserve">PEVuZE5vdGU+PENpdGU+PEF1dGhvcj5Qb29uaTwvQXV0aG9yPjxZZWFyPjIwMjI8L1llYXI+PFJl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D87CAA" w:rsidRPr="00FA702C">
        <w:instrText xml:space="preserve"> ADDIN EN.CITE </w:instrText>
      </w:r>
      <w:r w:rsidR="00D87CAA" w:rsidRPr="00FA702C">
        <w:fldChar w:fldCharType="begin">
          <w:fldData xml:space="preserve">PEVuZE5vdGU+PENpdGU+PEF1dGhvcj5Qb29uaTwvQXV0aG9yPjxZZWFyPjIwMjI8L1llYXI+PFJl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D87CAA" w:rsidRPr="00FA702C">
        <w:instrText xml:space="preserve"> ADDIN EN.CITE.DATA </w:instrText>
      </w:r>
      <w:r w:rsidR="00D87CAA" w:rsidRPr="00FA702C">
        <w:fldChar w:fldCharType="end"/>
      </w:r>
      <w:r w:rsidR="00A15C49" w:rsidRPr="00FA702C">
        <w:fldChar w:fldCharType="separate"/>
      </w:r>
      <w:r w:rsidR="00D87CAA" w:rsidRPr="00FA702C">
        <w:rPr>
          <w:noProof/>
          <w:vertAlign w:val="superscript"/>
        </w:rPr>
        <w:t>44</w:t>
      </w:r>
      <w:r w:rsidR="00A15C49" w:rsidRPr="00FA702C">
        <w:fldChar w:fldCharType="end"/>
      </w:r>
      <w:r w:rsidR="009C5BEE" w:rsidRPr="00FA702C">
        <w:t xml:space="preserve"> </w:t>
      </w:r>
      <w:r w:rsidR="00A15C49" w:rsidRPr="00FA702C">
        <w:t xml:space="preserve">exploring </w:t>
      </w:r>
      <w:r w:rsidR="00AB3086" w:rsidRPr="00FA702C">
        <w:t xml:space="preserve">the reasons why </w:t>
      </w:r>
      <w:r w:rsidRPr="00FA702C">
        <w:t xml:space="preserve">these virtual strategies </w:t>
      </w:r>
      <w:r w:rsidR="00A15C49" w:rsidRPr="00FA702C">
        <w:t xml:space="preserve">were lacking for some parents </w:t>
      </w:r>
      <w:r w:rsidR="00F036DC" w:rsidRPr="00FA702C">
        <w:t xml:space="preserve">(particularly those with a lower level of education) </w:t>
      </w:r>
      <w:r w:rsidR="00A15C49" w:rsidRPr="00FA702C">
        <w:t xml:space="preserve">is </w:t>
      </w:r>
      <w:r w:rsidR="00AB3086" w:rsidRPr="00FA702C">
        <w:t xml:space="preserve">important to </w:t>
      </w:r>
      <w:r w:rsidR="009C5BEE" w:rsidRPr="00FA702C">
        <w:t>ensur</w:t>
      </w:r>
      <w:r w:rsidR="00AB3086" w:rsidRPr="00FA702C">
        <w:t>e</w:t>
      </w:r>
      <w:r w:rsidR="00A15C49" w:rsidRPr="00FA702C">
        <w:t xml:space="preserve"> optimal </w:t>
      </w:r>
      <w:r w:rsidR="009C5BEE" w:rsidRPr="00FA702C">
        <w:t>parent</w:t>
      </w:r>
      <w:r w:rsidR="00A15C49" w:rsidRPr="00FA702C">
        <w:t>al</w:t>
      </w:r>
      <w:r w:rsidR="009C5BEE" w:rsidRPr="00FA702C">
        <w:t xml:space="preserve"> satisfaction with </w:t>
      </w:r>
      <w:r w:rsidR="00A15C49" w:rsidRPr="00FA702C">
        <w:t xml:space="preserve">future </w:t>
      </w:r>
      <w:r w:rsidR="009C5BEE" w:rsidRPr="00FA702C">
        <w:t>care and support</w:t>
      </w:r>
      <w:r w:rsidRPr="00FA702C">
        <w:t xml:space="preserve"> from medical professionals</w:t>
      </w:r>
      <w:r w:rsidR="009C5BEE" w:rsidRPr="00FA702C">
        <w:t xml:space="preserve">.  </w:t>
      </w:r>
    </w:p>
    <w:p w14:paraId="3E778BF5" w14:textId="77777777" w:rsidR="004169EA" w:rsidRPr="00FA702C" w:rsidRDefault="004169EA" w:rsidP="004169EA">
      <w:pPr>
        <w:autoSpaceDE w:val="0"/>
        <w:autoSpaceDN w:val="0"/>
        <w:adjustRightInd w:val="0"/>
        <w:spacing w:after="0" w:line="240" w:lineRule="auto"/>
        <w:ind w:left="360"/>
      </w:pPr>
    </w:p>
    <w:p w14:paraId="3B44B2A2" w14:textId="15D9B046" w:rsidR="00B2401A" w:rsidRPr="00FA702C" w:rsidRDefault="00B2401A" w:rsidP="000348CD">
      <w:pPr>
        <w:pStyle w:val="Heading1"/>
        <w:spacing w:before="0" w:after="160"/>
      </w:pPr>
      <w:r w:rsidRPr="00FA702C">
        <w:t>Conclusion</w:t>
      </w:r>
    </w:p>
    <w:p w14:paraId="5B4C3CB4" w14:textId="76C86061" w:rsidR="00D72FC2" w:rsidRPr="00FA702C" w:rsidRDefault="008A48A8" w:rsidP="000348CD">
      <w:r w:rsidRPr="00FA702C">
        <w:t>The COVID-19 pandemic continues to put pressure on healthcare systems worldwide</w:t>
      </w:r>
      <w:r w:rsidR="006D25BA" w:rsidRPr="00FA702C">
        <w:t>. Our</w:t>
      </w:r>
      <w:r w:rsidR="00505FCE" w:rsidRPr="00FA702C">
        <w:t xml:space="preserve"> survey findings </w:t>
      </w:r>
      <w:r w:rsidR="00E05308" w:rsidRPr="00FA702C">
        <w:t xml:space="preserve">highlight disruptions to the delivery of care across Europe, particularly in </w:t>
      </w:r>
      <w:r w:rsidR="00505FCE" w:rsidRPr="00FA702C">
        <w:t>the UK and Poland</w:t>
      </w:r>
      <w:r w:rsidR="006A2F9A" w:rsidRPr="00FA702C">
        <w:t>, which r</w:t>
      </w:r>
      <w:r w:rsidR="00E05308" w:rsidRPr="00FA702C">
        <w:t>aises questions about the ability of the healthcare systems within these countries to meet the needs of children with CAs and their families</w:t>
      </w:r>
      <w:r w:rsidR="00BE3A9E" w:rsidRPr="00FA702C">
        <w:t xml:space="preserve">, and a need for increased resources. </w:t>
      </w:r>
    </w:p>
    <w:bookmarkEnd w:id="5"/>
    <w:p w14:paraId="5DBC4BC5" w14:textId="66E79BFE" w:rsidR="00B5523E" w:rsidRPr="00FA702C" w:rsidRDefault="00B5523E" w:rsidP="00BB13B3">
      <w:pPr>
        <w:pStyle w:val="Heading1"/>
      </w:pPr>
      <w:r w:rsidRPr="00FA702C">
        <w:t>Acknowledgements</w:t>
      </w:r>
    </w:p>
    <w:p w14:paraId="4074D26F" w14:textId="64FA7A03" w:rsidR="00312BB1" w:rsidRPr="00FA702C" w:rsidRDefault="003F5897">
      <w:pPr>
        <w:rPr>
          <w:lang w:val="pl-PL"/>
        </w:rPr>
      </w:pPr>
      <w:r w:rsidRPr="00FA702C">
        <w:t xml:space="preserve">The authors are hugely grateful to all the parents and carers who took part in the study. </w:t>
      </w:r>
      <w:r w:rsidR="00DD74C2" w:rsidRPr="00FA702C">
        <w:t xml:space="preserve">We thank the following people for their support in developing the survey and </w:t>
      </w:r>
      <w:r w:rsidR="008627E7" w:rsidRPr="00FA702C">
        <w:t xml:space="preserve">its dissemination in Poland: </w:t>
      </w:r>
      <w:r w:rsidR="00DD74C2" w:rsidRPr="00FA702C">
        <w:t>Dominika Madaj-Solberg (Spina Foundation, Katowice, Poland)</w:t>
      </w:r>
      <w:r w:rsidR="008627E7" w:rsidRPr="00FA702C">
        <w:t xml:space="preserve">, </w:t>
      </w:r>
      <w:r w:rsidR="00DD74C2" w:rsidRPr="00FA702C">
        <w:t xml:space="preserve">Tomek </w:t>
      </w:r>
      <w:proofErr w:type="spellStart"/>
      <w:r w:rsidR="00DD74C2" w:rsidRPr="00FA702C">
        <w:t>i</w:t>
      </w:r>
      <w:proofErr w:type="spellEnd"/>
      <w:r w:rsidR="00DD74C2" w:rsidRPr="00FA702C">
        <w:t xml:space="preserve"> Kasia </w:t>
      </w:r>
      <w:proofErr w:type="spellStart"/>
      <w:r w:rsidR="00DD74C2" w:rsidRPr="00FA702C">
        <w:t>Grybek</w:t>
      </w:r>
      <w:proofErr w:type="spellEnd"/>
      <w:r w:rsidR="00DD74C2" w:rsidRPr="00FA702C">
        <w:t xml:space="preserve"> (</w:t>
      </w:r>
      <w:proofErr w:type="spellStart"/>
      <w:r w:rsidR="00DD74C2" w:rsidRPr="00FA702C">
        <w:t>Borys</w:t>
      </w:r>
      <w:proofErr w:type="spellEnd"/>
      <w:r w:rsidR="00DD74C2" w:rsidRPr="00FA702C">
        <w:t xml:space="preserve"> the Hero Foundation, </w:t>
      </w:r>
      <w:proofErr w:type="spellStart"/>
      <w:r w:rsidR="00DD74C2" w:rsidRPr="00FA702C">
        <w:t>Gdańsk</w:t>
      </w:r>
      <w:proofErr w:type="spellEnd"/>
      <w:r w:rsidR="00DD74C2" w:rsidRPr="00FA702C">
        <w:t>, Poland)</w:t>
      </w:r>
      <w:r w:rsidR="008627E7" w:rsidRPr="00FA702C">
        <w:t xml:space="preserve">, </w:t>
      </w:r>
      <w:r w:rsidR="00DD74C2" w:rsidRPr="00FA702C">
        <w:t xml:space="preserve">Halina </w:t>
      </w:r>
      <w:proofErr w:type="spellStart"/>
      <w:r w:rsidR="00DD74C2" w:rsidRPr="00FA702C">
        <w:t>Grzymisławska-Słowińska</w:t>
      </w:r>
      <w:proofErr w:type="spellEnd"/>
      <w:r w:rsidR="00DD74C2" w:rsidRPr="00FA702C">
        <w:t xml:space="preserve"> (</w:t>
      </w:r>
      <w:proofErr w:type="spellStart"/>
      <w:r w:rsidR="00DD74C2" w:rsidRPr="00FA702C">
        <w:t>Fundacja</w:t>
      </w:r>
      <w:proofErr w:type="spellEnd"/>
      <w:r w:rsidR="00DD74C2" w:rsidRPr="00FA702C">
        <w:t xml:space="preserve"> TAK </w:t>
      </w:r>
      <w:proofErr w:type="spellStart"/>
      <w:r w:rsidR="00DD74C2" w:rsidRPr="00FA702C">
        <w:t>dla</w:t>
      </w:r>
      <w:proofErr w:type="spellEnd"/>
      <w:r w:rsidR="00DD74C2" w:rsidRPr="00FA702C">
        <w:t xml:space="preserve"> </w:t>
      </w:r>
      <w:proofErr w:type="spellStart"/>
      <w:r w:rsidR="00DD74C2" w:rsidRPr="00FA702C">
        <w:t>Samodzielności</w:t>
      </w:r>
      <w:proofErr w:type="spellEnd"/>
      <w:r w:rsidR="00DD74C2" w:rsidRPr="00FA702C">
        <w:t xml:space="preserve">, </w:t>
      </w:r>
      <w:proofErr w:type="spellStart"/>
      <w:r w:rsidR="00DD74C2" w:rsidRPr="00FA702C">
        <w:t>Poznań</w:t>
      </w:r>
      <w:proofErr w:type="spellEnd"/>
      <w:r w:rsidR="00DD74C2" w:rsidRPr="00FA702C">
        <w:t>, Poland)</w:t>
      </w:r>
      <w:r w:rsidR="008627E7" w:rsidRPr="00FA702C">
        <w:t xml:space="preserve">, </w:t>
      </w:r>
      <w:r w:rsidR="00DD74C2" w:rsidRPr="00FA702C">
        <w:t>Anna Latos (Bydgoszcz, Poland)</w:t>
      </w:r>
      <w:r w:rsidR="008627E7" w:rsidRPr="00FA702C">
        <w:t xml:space="preserve">, </w:t>
      </w:r>
      <w:r w:rsidR="00DD74C2" w:rsidRPr="00FA702C">
        <w:t>Prof. Jolanta Wierzba (</w:t>
      </w:r>
      <w:proofErr w:type="spellStart"/>
      <w:r w:rsidR="00DD74C2" w:rsidRPr="00FA702C">
        <w:t>Med.Univ</w:t>
      </w:r>
      <w:proofErr w:type="spellEnd"/>
      <w:r w:rsidR="00DD74C2" w:rsidRPr="00FA702C">
        <w:t xml:space="preserve">. </w:t>
      </w:r>
      <w:proofErr w:type="spellStart"/>
      <w:r w:rsidR="00DD74C2" w:rsidRPr="00FA702C">
        <w:t>Gdańsk</w:t>
      </w:r>
      <w:proofErr w:type="spellEnd"/>
      <w:r w:rsidR="00DD74C2" w:rsidRPr="00FA702C">
        <w:t>, Poland)</w:t>
      </w:r>
      <w:r w:rsidR="008627E7" w:rsidRPr="00FA702C">
        <w:t xml:space="preserve">, </w:t>
      </w:r>
      <w:r w:rsidR="00DD74C2" w:rsidRPr="00FA702C">
        <w:t xml:space="preserve">Prof. Robert </w:t>
      </w:r>
      <w:proofErr w:type="spellStart"/>
      <w:r w:rsidR="00DD74C2" w:rsidRPr="00FA702C">
        <w:t>Śmigiel</w:t>
      </w:r>
      <w:proofErr w:type="spellEnd"/>
      <w:r w:rsidR="00DD74C2" w:rsidRPr="00FA702C">
        <w:t xml:space="preserve"> (Med. Univ. </w:t>
      </w:r>
      <w:proofErr w:type="spellStart"/>
      <w:r w:rsidR="00DD74C2" w:rsidRPr="00FA702C">
        <w:t>Wrocław</w:t>
      </w:r>
      <w:proofErr w:type="spellEnd"/>
      <w:r w:rsidR="00DD74C2" w:rsidRPr="00FA702C">
        <w:t>, Poland)</w:t>
      </w:r>
      <w:r w:rsidR="008627E7" w:rsidRPr="00FA702C">
        <w:t xml:space="preserve">, </w:t>
      </w:r>
      <w:r w:rsidR="00DD74C2" w:rsidRPr="00FA702C">
        <w:t>Prof. Olga Haus (</w:t>
      </w:r>
      <w:proofErr w:type="spellStart"/>
      <w:r w:rsidR="00DD74C2" w:rsidRPr="00FA702C">
        <w:t>Coll.Med</w:t>
      </w:r>
      <w:proofErr w:type="spellEnd"/>
      <w:r w:rsidR="00DD74C2" w:rsidRPr="00FA702C">
        <w:t>. UMK, Bydgoszcz, Poland)</w:t>
      </w:r>
      <w:r w:rsidR="00630D35" w:rsidRPr="00FA702C">
        <w:t>, and</w:t>
      </w:r>
      <w:r w:rsidR="00DD784B" w:rsidRPr="00FA702C">
        <w:t xml:space="preserve"> </w:t>
      </w:r>
      <w:r w:rsidR="00DD784B" w:rsidRPr="00FA702C">
        <w:rPr>
          <w:lang w:val="pl-PL"/>
        </w:rPr>
        <w:t>Dorota Trześniewska (Poznań, Poland).</w:t>
      </w:r>
      <w:r w:rsidR="003C3EA8" w:rsidRPr="00FA702C">
        <w:rPr>
          <w:lang w:val="pl-PL"/>
        </w:rPr>
        <w:t xml:space="preserve"> </w:t>
      </w:r>
      <w:r w:rsidRPr="00FA702C">
        <w:rPr>
          <w:lang w:val="pl-PL"/>
        </w:rPr>
        <w:t xml:space="preserve">We thank the following people </w:t>
      </w:r>
      <w:r w:rsidRPr="00FA702C">
        <w:rPr>
          <w:lang w:val="pl-PL"/>
        </w:rPr>
        <w:lastRenderedPageBreak/>
        <w:t xml:space="preserve">and organisations for advertising the survey across Europe: </w:t>
      </w:r>
      <w:r w:rsidR="00CA20C0" w:rsidRPr="00FA702C">
        <w:rPr>
          <w:lang w:val="pl-PL"/>
        </w:rPr>
        <w:t xml:space="preserve">The Cleft Lip and Palate Association, The Children's Heart Federation, International Federation for Spina Bifida and Hydrocephalus, Children's Heartbeat Trust, Down's Syndrome Association, and Down Syndrome International, </w:t>
      </w:r>
      <w:r w:rsidRPr="00FA702C">
        <w:rPr>
          <w:lang w:val="it-IT"/>
        </w:rPr>
        <w:t xml:space="preserve">Dr. Nadia Assanta (Fondazione Toscana Gabriele Monasterio), Dr. Giada Cavazzuti (Associazione “Un cuore, un mondo”), Dr. Elisabetta Lapi, Dr. Antonella Falugiani (Associazione “Trisomia 21 Onlus”), Dr. Alessandro Giacomina, Dr. Marina Rossi (AOU Pisana), </w:t>
      </w:r>
      <w:r w:rsidRPr="00FA702C">
        <w:t>Jürgen Wolters (</w:t>
      </w:r>
      <w:proofErr w:type="spellStart"/>
      <w:r w:rsidRPr="00FA702C">
        <w:t>Arbeitsgemeinschaft</w:t>
      </w:r>
      <w:proofErr w:type="spellEnd"/>
      <w:r w:rsidRPr="00FA702C">
        <w:t xml:space="preserve"> Spina Bifida und Hydrocephalus, ASBH), Dr Annett Lambrecht (Department of </w:t>
      </w:r>
      <w:proofErr w:type="spellStart"/>
      <w:r w:rsidRPr="00FA702C">
        <w:t>Pediatric</w:t>
      </w:r>
      <w:proofErr w:type="spellEnd"/>
      <w:r w:rsidRPr="00FA702C">
        <w:t xml:space="preserve"> Cardiology, University Hospital Magdeburg), Dr Christian </w:t>
      </w:r>
      <w:proofErr w:type="spellStart"/>
      <w:r w:rsidRPr="00FA702C">
        <w:t>Zahl</w:t>
      </w:r>
      <w:proofErr w:type="spellEnd"/>
      <w:r w:rsidRPr="00FA702C">
        <w:t xml:space="preserve"> (Department of Oral and Maxillofacial Surgery, University Hospital Magdeburg)</w:t>
      </w:r>
      <w:r w:rsidR="009E7B08" w:rsidRPr="00FA702C">
        <w:t xml:space="preserve">, </w:t>
      </w:r>
      <w:proofErr w:type="spellStart"/>
      <w:r w:rsidR="00F036DC" w:rsidRPr="00FA702C">
        <w:t>Hjerteforeningens</w:t>
      </w:r>
      <w:proofErr w:type="spellEnd"/>
      <w:r w:rsidR="00F036DC" w:rsidRPr="00FA702C">
        <w:t xml:space="preserve"> </w:t>
      </w:r>
      <w:proofErr w:type="spellStart"/>
      <w:r w:rsidR="00F036DC" w:rsidRPr="00FA702C">
        <w:t>børneklub</w:t>
      </w:r>
      <w:proofErr w:type="spellEnd"/>
      <w:r w:rsidR="00F036DC" w:rsidRPr="00FA702C">
        <w:t xml:space="preserve"> (Kid’s Heart Association Club), </w:t>
      </w:r>
      <w:proofErr w:type="spellStart"/>
      <w:r w:rsidR="00F036DC" w:rsidRPr="00FA702C">
        <w:t>Rygmarvsbrokforeningen</w:t>
      </w:r>
      <w:proofErr w:type="spellEnd"/>
      <w:r w:rsidR="00F036DC" w:rsidRPr="00FA702C">
        <w:t xml:space="preserve"> (Spina Bifida and Hydrocephalus Association), Downs </w:t>
      </w:r>
      <w:proofErr w:type="spellStart"/>
      <w:r w:rsidR="00F036DC" w:rsidRPr="00FA702C">
        <w:t>syndrom</w:t>
      </w:r>
      <w:proofErr w:type="spellEnd"/>
      <w:r w:rsidR="00F036DC" w:rsidRPr="00FA702C">
        <w:t xml:space="preserve"> </w:t>
      </w:r>
      <w:proofErr w:type="spellStart"/>
      <w:r w:rsidR="00F036DC" w:rsidRPr="00FA702C">
        <w:t>Danmark</w:t>
      </w:r>
      <w:proofErr w:type="spellEnd"/>
      <w:r w:rsidR="00E37228" w:rsidRPr="00FA702C">
        <w:t xml:space="preserve"> (Danish Down Syndrome)</w:t>
      </w:r>
      <w:r w:rsidR="00F036DC" w:rsidRPr="00FA702C">
        <w:t xml:space="preserve">, </w:t>
      </w:r>
      <w:proofErr w:type="spellStart"/>
      <w:r w:rsidR="00F036DC" w:rsidRPr="00FA702C">
        <w:t>Landsforeningen</w:t>
      </w:r>
      <w:proofErr w:type="spellEnd"/>
      <w:r w:rsidR="00F036DC" w:rsidRPr="00FA702C">
        <w:t xml:space="preserve"> </w:t>
      </w:r>
      <w:proofErr w:type="spellStart"/>
      <w:r w:rsidR="00F036DC" w:rsidRPr="00FA702C">
        <w:t>Læbe</w:t>
      </w:r>
      <w:proofErr w:type="spellEnd"/>
      <w:r w:rsidR="00F036DC" w:rsidRPr="00FA702C">
        <w:t xml:space="preserve">- </w:t>
      </w:r>
      <w:proofErr w:type="spellStart"/>
      <w:r w:rsidR="00F036DC" w:rsidRPr="00FA702C">
        <w:t>Ganespalte</w:t>
      </w:r>
      <w:proofErr w:type="spellEnd"/>
      <w:r w:rsidR="00F036DC" w:rsidRPr="00FA702C">
        <w:t xml:space="preserve"> (</w:t>
      </w:r>
      <w:r w:rsidR="00E37228" w:rsidRPr="00FA702C">
        <w:t>Cleft Lip and Palate Association</w:t>
      </w:r>
      <w:r w:rsidR="00F036DC" w:rsidRPr="00FA702C">
        <w:t xml:space="preserve">), Pais21 (Down Portugal/ Down </w:t>
      </w:r>
      <w:proofErr w:type="spellStart"/>
      <w:r w:rsidR="00F036DC" w:rsidRPr="00FA702C">
        <w:t>Syndrom</w:t>
      </w:r>
      <w:proofErr w:type="spellEnd"/>
      <w:r w:rsidR="00F036DC" w:rsidRPr="00FA702C">
        <w:t xml:space="preserve"> Parents Association </w:t>
      </w:r>
      <w:proofErr w:type="spellStart"/>
      <w:r w:rsidR="00F036DC" w:rsidRPr="00FA702C">
        <w:t>Pais</w:t>
      </w:r>
      <w:proofErr w:type="spellEnd"/>
      <w:r w:rsidR="00F036DC" w:rsidRPr="00FA702C">
        <w:t xml:space="preserve"> 21), </w:t>
      </w:r>
      <w:proofErr w:type="spellStart"/>
      <w:r w:rsidR="00F036DC" w:rsidRPr="00FA702C">
        <w:t>Associação</w:t>
      </w:r>
      <w:proofErr w:type="spellEnd"/>
      <w:r w:rsidR="00F036DC" w:rsidRPr="00FA702C">
        <w:t xml:space="preserve"> Spina Bifida e </w:t>
      </w:r>
      <w:proofErr w:type="spellStart"/>
      <w:r w:rsidR="00F036DC" w:rsidRPr="00FA702C">
        <w:t>Hidrocefalia</w:t>
      </w:r>
      <w:proofErr w:type="spellEnd"/>
      <w:r w:rsidR="00F036DC" w:rsidRPr="00FA702C">
        <w:t xml:space="preserve"> de Portugal (Spina Bifida and </w:t>
      </w:r>
      <w:proofErr w:type="spellStart"/>
      <w:r w:rsidR="00F036DC" w:rsidRPr="00FA702C">
        <w:t>Hidrocephalus</w:t>
      </w:r>
      <w:proofErr w:type="spellEnd"/>
      <w:r w:rsidR="00F036DC" w:rsidRPr="00FA702C">
        <w:t xml:space="preserve"> Portugal Association), </w:t>
      </w:r>
      <w:proofErr w:type="spellStart"/>
      <w:r w:rsidR="00F036DC" w:rsidRPr="00FA702C">
        <w:t>Associação</w:t>
      </w:r>
      <w:proofErr w:type="spellEnd"/>
      <w:r w:rsidR="00F036DC" w:rsidRPr="00FA702C">
        <w:t xml:space="preserve"> </w:t>
      </w:r>
      <w:proofErr w:type="spellStart"/>
      <w:r w:rsidR="00F036DC" w:rsidRPr="00FA702C">
        <w:t>Coração</w:t>
      </w:r>
      <w:proofErr w:type="spellEnd"/>
      <w:r w:rsidR="00F036DC" w:rsidRPr="00FA702C">
        <w:t xml:space="preserve"> </w:t>
      </w:r>
      <w:proofErr w:type="spellStart"/>
      <w:r w:rsidR="00F036DC" w:rsidRPr="00FA702C">
        <w:t>Feliz</w:t>
      </w:r>
      <w:proofErr w:type="spellEnd"/>
      <w:r w:rsidR="00F036DC" w:rsidRPr="00FA702C">
        <w:t xml:space="preserve"> (Happy Heart Association), </w:t>
      </w:r>
      <w:proofErr w:type="spellStart"/>
      <w:r w:rsidR="00F036DC" w:rsidRPr="00FA702C">
        <w:t>Associação</w:t>
      </w:r>
      <w:proofErr w:type="spellEnd"/>
      <w:r w:rsidR="00F036DC" w:rsidRPr="00FA702C">
        <w:t xml:space="preserve"> Portuguesa dos Amigos das </w:t>
      </w:r>
      <w:proofErr w:type="spellStart"/>
      <w:r w:rsidR="00F036DC" w:rsidRPr="00FA702C">
        <w:t>Crianças</w:t>
      </w:r>
      <w:proofErr w:type="spellEnd"/>
      <w:r w:rsidR="00F036DC" w:rsidRPr="00FA702C">
        <w:t xml:space="preserve"> </w:t>
      </w:r>
      <w:proofErr w:type="spellStart"/>
      <w:r w:rsidR="00F036DC" w:rsidRPr="00FA702C">
        <w:t>Portadoras</w:t>
      </w:r>
      <w:proofErr w:type="spellEnd"/>
      <w:r w:rsidR="00F036DC" w:rsidRPr="00FA702C">
        <w:t xml:space="preserve"> de </w:t>
      </w:r>
      <w:proofErr w:type="spellStart"/>
      <w:r w:rsidR="00F036DC" w:rsidRPr="00FA702C">
        <w:t>Fendas</w:t>
      </w:r>
      <w:proofErr w:type="spellEnd"/>
      <w:r w:rsidR="00F036DC" w:rsidRPr="00FA702C">
        <w:t xml:space="preserve"> </w:t>
      </w:r>
      <w:proofErr w:type="spellStart"/>
      <w:r w:rsidR="00F036DC" w:rsidRPr="00FA702C">
        <w:t>Lábio-Palatinas</w:t>
      </w:r>
      <w:proofErr w:type="spellEnd"/>
      <w:r w:rsidR="00F036DC" w:rsidRPr="00FA702C">
        <w:t xml:space="preserve"> (</w:t>
      </w:r>
      <w:proofErr w:type="spellStart"/>
      <w:r w:rsidR="00F036DC" w:rsidRPr="00FA702C">
        <w:t>Portugese</w:t>
      </w:r>
      <w:proofErr w:type="spellEnd"/>
      <w:r w:rsidR="00F036DC" w:rsidRPr="00FA702C">
        <w:t xml:space="preserve"> Association of Children with Lip-Palatine Clefts)</w:t>
      </w:r>
      <w:r w:rsidR="00E37228" w:rsidRPr="00FA702C">
        <w:t xml:space="preserve">, The Foundation for the Promotion of Health and Biomedical Research of Valencia Region (FISABIO), </w:t>
      </w:r>
      <w:proofErr w:type="spellStart"/>
      <w:r w:rsidR="00696690" w:rsidRPr="00FA702C">
        <w:t>Universitair</w:t>
      </w:r>
      <w:proofErr w:type="spellEnd"/>
      <w:r w:rsidR="00696690" w:rsidRPr="00FA702C">
        <w:t xml:space="preserve"> </w:t>
      </w:r>
      <w:proofErr w:type="spellStart"/>
      <w:r w:rsidR="00696690" w:rsidRPr="00FA702C">
        <w:t>Ziekenhuis</w:t>
      </w:r>
      <w:proofErr w:type="spellEnd"/>
      <w:r w:rsidR="00696690" w:rsidRPr="00FA702C">
        <w:t xml:space="preserve"> </w:t>
      </w:r>
      <w:proofErr w:type="spellStart"/>
      <w:r w:rsidR="00696690" w:rsidRPr="00FA702C">
        <w:t>Antwerpen</w:t>
      </w:r>
      <w:proofErr w:type="spellEnd"/>
      <w:r w:rsidR="009E7B08" w:rsidRPr="00FA702C">
        <w:t xml:space="preserve"> (University Hospital of Antwerp), </w:t>
      </w:r>
      <w:proofErr w:type="spellStart"/>
      <w:r w:rsidR="00696690" w:rsidRPr="00FA702C">
        <w:t>Vereniging</w:t>
      </w:r>
      <w:proofErr w:type="spellEnd"/>
      <w:r w:rsidR="00696690" w:rsidRPr="00FA702C">
        <w:t xml:space="preserve"> </w:t>
      </w:r>
      <w:proofErr w:type="spellStart"/>
      <w:r w:rsidR="00696690" w:rsidRPr="00FA702C">
        <w:t>voor</w:t>
      </w:r>
      <w:proofErr w:type="spellEnd"/>
      <w:r w:rsidR="00696690" w:rsidRPr="00FA702C">
        <w:t xml:space="preserve"> </w:t>
      </w:r>
      <w:proofErr w:type="spellStart"/>
      <w:r w:rsidR="00696690" w:rsidRPr="00FA702C">
        <w:t>Aangeboren</w:t>
      </w:r>
      <w:proofErr w:type="spellEnd"/>
      <w:r w:rsidR="00696690" w:rsidRPr="00FA702C">
        <w:t xml:space="preserve"> </w:t>
      </w:r>
      <w:proofErr w:type="spellStart"/>
      <w:r w:rsidR="00696690" w:rsidRPr="00FA702C">
        <w:t>Gelaatsafwijkingen</w:t>
      </w:r>
      <w:proofErr w:type="spellEnd"/>
      <w:r w:rsidR="009E7B08" w:rsidRPr="00FA702C">
        <w:t xml:space="preserve"> (</w:t>
      </w:r>
      <w:r w:rsidR="00696690" w:rsidRPr="00FA702C">
        <w:t>Association for Congenital Facial Defects</w:t>
      </w:r>
      <w:r w:rsidR="009E7B08" w:rsidRPr="00FA702C">
        <w:t xml:space="preserve">), Dr </w:t>
      </w:r>
      <w:r w:rsidR="00696690" w:rsidRPr="00FA702C">
        <w:t xml:space="preserve">Annick </w:t>
      </w:r>
      <w:proofErr w:type="spellStart"/>
      <w:r w:rsidR="00696690" w:rsidRPr="00FA702C">
        <w:t>Laridon</w:t>
      </w:r>
      <w:proofErr w:type="spellEnd"/>
      <w:r w:rsidR="009E7B08" w:rsidRPr="00FA702C">
        <w:t xml:space="preserve"> - </w:t>
      </w:r>
      <w:r w:rsidR="00696690" w:rsidRPr="00FA702C">
        <w:t xml:space="preserve">Het Centrum </w:t>
      </w:r>
      <w:proofErr w:type="spellStart"/>
      <w:r w:rsidR="00696690" w:rsidRPr="00FA702C">
        <w:t>voor</w:t>
      </w:r>
      <w:proofErr w:type="spellEnd"/>
      <w:r w:rsidR="00696690" w:rsidRPr="00FA702C">
        <w:t xml:space="preserve"> </w:t>
      </w:r>
      <w:proofErr w:type="spellStart"/>
      <w:r w:rsidR="00696690" w:rsidRPr="00FA702C">
        <w:t>Ontwikkelingsstoornissen</w:t>
      </w:r>
      <w:proofErr w:type="spellEnd"/>
      <w:r w:rsidR="00696690" w:rsidRPr="00FA702C">
        <w:t xml:space="preserve"> (</w:t>
      </w:r>
      <w:r w:rsidR="009E7B08" w:rsidRPr="00FA702C">
        <w:t>C</w:t>
      </w:r>
      <w:r w:rsidR="00696690" w:rsidRPr="00FA702C">
        <w:t xml:space="preserve">entre for </w:t>
      </w:r>
      <w:r w:rsidR="009E7B08" w:rsidRPr="00FA702C">
        <w:t>D</w:t>
      </w:r>
      <w:r w:rsidR="00696690" w:rsidRPr="00FA702C">
        <w:t xml:space="preserve">evelopmental </w:t>
      </w:r>
      <w:r w:rsidR="009E7B08" w:rsidRPr="00FA702C">
        <w:t>D</w:t>
      </w:r>
      <w:r w:rsidR="00696690" w:rsidRPr="00FA702C">
        <w:t>isorders)</w:t>
      </w:r>
      <w:r w:rsidR="009E7B08" w:rsidRPr="00FA702C">
        <w:t xml:space="preserve">, Mario </w:t>
      </w:r>
      <w:proofErr w:type="spellStart"/>
      <w:r w:rsidR="009E7B08" w:rsidRPr="00FA702C">
        <w:t>Sel</w:t>
      </w:r>
      <w:proofErr w:type="spellEnd"/>
      <w:r w:rsidR="009E7B08" w:rsidRPr="00FA702C">
        <w:t xml:space="preserve"> - Spina Bifida Hydrocephalus Belgium, </w:t>
      </w:r>
      <w:proofErr w:type="spellStart"/>
      <w:r w:rsidR="00D87CAA" w:rsidRPr="00FA702C">
        <w:t>Hrvatski</w:t>
      </w:r>
      <w:proofErr w:type="spellEnd"/>
      <w:r w:rsidR="00D87CAA" w:rsidRPr="00FA702C">
        <w:t xml:space="preserve"> </w:t>
      </w:r>
      <w:proofErr w:type="spellStart"/>
      <w:r w:rsidR="00D87CAA" w:rsidRPr="00FA702C">
        <w:t>savez</w:t>
      </w:r>
      <w:proofErr w:type="spellEnd"/>
      <w:r w:rsidR="00D87CAA" w:rsidRPr="00FA702C">
        <w:t xml:space="preserve"> za </w:t>
      </w:r>
      <w:proofErr w:type="spellStart"/>
      <w:r w:rsidR="00D87CAA" w:rsidRPr="00FA702C">
        <w:t>rijetke</w:t>
      </w:r>
      <w:proofErr w:type="spellEnd"/>
      <w:r w:rsidR="00D87CAA" w:rsidRPr="00FA702C">
        <w:t xml:space="preserve"> </w:t>
      </w:r>
      <w:proofErr w:type="spellStart"/>
      <w:r w:rsidR="00D87CAA" w:rsidRPr="00FA702C">
        <w:t>bolesti</w:t>
      </w:r>
      <w:proofErr w:type="spellEnd"/>
      <w:r w:rsidR="009E7B08" w:rsidRPr="00FA702C">
        <w:t xml:space="preserve"> (</w:t>
      </w:r>
      <w:r w:rsidR="00D87CAA" w:rsidRPr="00FA702C">
        <w:t>Rare Diseases Croatia</w:t>
      </w:r>
      <w:r w:rsidR="009E7B08" w:rsidRPr="00FA702C">
        <w:t xml:space="preserve">), </w:t>
      </w:r>
      <w:proofErr w:type="spellStart"/>
      <w:r w:rsidR="00D87CAA" w:rsidRPr="00FA702C">
        <w:t>Veliko</w:t>
      </w:r>
      <w:proofErr w:type="spellEnd"/>
      <w:r w:rsidR="00D87CAA" w:rsidRPr="00FA702C">
        <w:t xml:space="preserve"> </w:t>
      </w:r>
      <w:proofErr w:type="spellStart"/>
      <w:r w:rsidR="00D87CAA" w:rsidRPr="00FA702C">
        <w:t>srce</w:t>
      </w:r>
      <w:proofErr w:type="spellEnd"/>
      <w:r w:rsidR="00D87CAA" w:rsidRPr="00FA702C">
        <w:t xml:space="preserve"> </w:t>
      </w:r>
      <w:proofErr w:type="spellStart"/>
      <w:r w:rsidR="00D87CAA" w:rsidRPr="00FA702C">
        <w:t>malom</w:t>
      </w:r>
      <w:proofErr w:type="spellEnd"/>
      <w:r w:rsidR="00D87CAA" w:rsidRPr="00FA702C">
        <w:t xml:space="preserve"> </w:t>
      </w:r>
      <w:proofErr w:type="spellStart"/>
      <w:r w:rsidR="00D87CAA" w:rsidRPr="00FA702C">
        <w:t>srcu</w:t>
      </w:r>
      <w:proofErr w:type="spellEnd"/>
      <w:r w:rsidR="009E7B08" w:rsidRPr="00FA702C">
        <w:t xml:space="preserve"> (</w:t>
      </w:r>
      <w:r w:rsidR="00D87CAA" w:rsidRPr="00FA702C">
        <w:t>A Big Heart For Little Heart</w:t>
      </w:r>
      <w:r w:rsidR="009E7B08" w:rsidRPr="00FA702C">
        <w:t xml:space="preserve">), </w:t>
      </w:r>
      <w:r w:rsidR="00D87CAA" w:rsidRPr="00FA702C">
        <w:t xml:space="preserve">Hrvatska </w:t>
      </w:r>
      <w:proofErr w:type="spellStart"/>
      <w:r w:rsidR="00D87CAA" w:rsidRPr="00FA702C">
        <w:t>zajednica</w:t>
      </w:r>
      <w:proofErr w:type="spellEnd"/>
      <w:r w:rsidR="00D87CAA" w:rsidRPr="00FA702C">
        <w:t xml:space="preserve"> za Down </w:t>
      </w:r>
      <w:proofErr w:type="spellStart"/>
      <w:r w:rsidR="00D87CAA" w:rsidRPr="00FA702C">
        <w:t>sindrom</w:t>
      </w:r>
      <w:proofErr w:type="spellEnd"/>
      <w:r w:rsidR="009E7B08" w:rsidRPr="00FA702C">
        <w:t xml:space="preserve"> (</w:t>
      </w:r>
      <w:r w:rsidR="00D87CAA" w:rsidRPr="00FA702C">
        <w:t>Croatian Down Syndrome Association</w:t>
      </w:r>
      <w:r w:rsidR="009E7B08" w:rsidRPr="00FA702C">
        <w:t xml:space="preserve">), </w:t>
      </w:r>
      <w:proofErr w:type="spellStart"/>
      <w:r w:rsidR="00D87CAA" w:rsidRPr="00FA702C">
        <w:t>Udruga</w:t>
      </w:r>
      <w:proofErr w:type="spellEnd"/>
      <w:r w:rsidR="00D87CAA" w:rsidRPr="00FA702C">
        <w:t xml:space="preserve"> </w:t>
      </w:r>
      <w:proofErr w:type="spellStart"/>
      <w:r w:rsidR="00D87CAA" w:rsidRPr="00FA702C">
        <w:t>roditelja</w:t>
      </w:r>
      <w:proofErr w:type="spellEnd"/>
      <w:r w:rsidR="00D87CAA" w:rsidRPr="00FA702C">
        <w:t xml:space="preserve"> </w:t>
      </w:r>
      <w:proofErr w:type="spellStart"/>
      <w:r w:rsidR="00D87CAA" w:rsidRPr="00FA702C">
        <w:t>djece</w:t>
      </w:r>
      <w:proofErr w:type="spellEnd"/>
      <w:r w:rsidR="00D87CAA" w:rsidRPr="00FA702C">
        <w:t xml:space="preserve"> s </w:t>
      </w:r>
      <w:proofErr w:type="spellStart"/>
      <w:r w:rsidR="00D87CAA" w:rsidRPr="00FA702C">
        <w:t>rascjepom</w:t>
      </w:r>
      <w:proofErr w:type="spellEnd"/>
      <w:r w:rsidR="00D87CAA" w:rsidRPr="00FA702C">
        <w:t xml:space="preserve"> </w:t>
      </w:r>
      <w:proofErr w:type="spellStart"/>
      <w:r w:rsidR="00D87CAA" w:rsidRPr="00FA702C">
        <w:t>usne</w:t>
      </w:r>
      <w:proofErr w:type="spellEnd"/>
      <w:r w:rsidR="00D87CAA" w:rsidRPr="00FA702C">
        <w:t xml:space="preserve"> </w:t>
      </w:r>
      <w:proofErr w:type="spellStart"/>
      <w:r w:rsidR="00D87CAA" w:rsidRPr="00FA702C">
        <w:t>i</w:t>
      </w:r>
      <w:proofErr w:type="spellEnd"/>
      <w:r w:rsidR="00D87CAA" w:rsidRPr="00FA702C">
        <w:t>/</w:t>
      </w:r>
      <w:proofErr w:type="spellStart"/>
      <w:r w:rsidR="00D87CAA" w:rsidRPr="00FA702C">
        <w:t>ili</w:t>
      </w:r>
      <w:proofErr w:type="spellEnd"/>
      <w:r w:rsidR="00D87CAA" w:rsidRPr="00FA702C">
        <w:t xml:space="preserve"> </w:t>
      </w:r>
      <w:proofErr w:type="spellStart"/>
      <w:r w:rsidR="00D87CAA" w:rsidRPr="00FA702C">
        <w:t>nepca</w:t>
      </w:r>
      <w:proofErr w:type="spellEnd"/>
      <w:r w:rsidR="009E7B08" w:rsidRPr="00FA702C">
        <w:t xml:space="preserve"> OSMIJEH (</w:t>
      </w:r>
      <w:r w:rsidR="00D87CAA" w:rsidRPr="00FA702C">
        <w:t>Association of Children With Cleft Lip With/Without Cleft Palate</w:t>
      </w:r>
      <w:r w:rsidR="009E7B08" w:rsidRPr="00FA702C">
        <w:t xml:space="preserve">), </w:t>
      </w:r>
      <w:proofErr w:type="spellStart"/>
      <w:r w:rsidR="009E7B08" w:rsidRPr="00FA702C">
        <w:t>U</w:t>
      </w:r>
      <w:r w:rsidR="00D87CAA" w:rsidRPr="00FA702C">
        <w:t>druga</w:t>
      </w:r>
      <w:proofErr w:type="spellEnd"/>
      <w:r w:rsidR="00D87CAA" w:rsidRPr="00FA702C">
        <w:t xml:space="preserve"> Aurora- </w:t>
      </w:r>
      <w:proofErr w:type="spellStart"/>
      <w:r w:rsidR="00D87CAA" w:rsidRPr="00FA702C">
        <w:t>Udruga</w:t>
      </w:r>
      <w:proofErr w:type="spellEnd"/>
      <w:r w:rsidR="00D87CAA" w:rsidRPr="00FA702C">
        <w:t xml:space="preserve"> </w:t>
      </w:r>
      <w:proofErr w:type="spellStart"/>
      <w:r w:rsidR="00D87CAA" w:rsidRPr="00FA702C">
        <w:t>roditelja</w:t>
      </w:r>
      <w:proofErr w:type="spellEnd"/>
      <w:r w:rsidR="00D87CAA" w:rsidRPr="00FA702C">
        <w:t xml:space="preserve"> </w:t>
      </w:r>
      <w:proofErr w:type="spellStart"/>
      <w:r w:rsidR="00D87CAA" w:rsidRPr="00FA702C">
        <w:t>i</w:t>
      </w:r>
      <w:proofErr w:type="spellEnd"/>
      <w:r w:rsidR="00D87CAA" w:rsidRPr="00FA702C">
        <w:t xml:space="preserve"> </w:t>
      </w:r>
      <w:proofErr w:type="spellStart"/>
      <w:r w:rsidR="00D87CAA" w:rsidRPr="00FA702C">
        <w:t>djece</w:t>
      </w:r>
      <w:proofErr w:type="spellEnd"/>
      <w:r w:rsidR="00D87CAA" w:rsidRPr="00FA702C">
        <w:t xml:space="preserve"> </w:t>
      </w:r>
      <w:proofErr w:type="spellStart"/>
      <w:r w:rsidR="00D87CAA" w:rsidRPr="00FA702C">
        <w:t>sa</w:t>
      </w:r>
      <w:proofErr w:type="spellEnd"/>
      <w:r w:rsidR="00D87CAA" w:rsidRPr="00FA702C">
        <w:t xml:space="preserve"> </w:t>
      </w:r>
      <w:proofErr w:type="spellStart"/>
      <w:r w:rsidR="00D87CAA" w:rsidRPr="00FA702C">
        <w:t>spinom</w:t>
      </w:r>
      <w:proofErr w:type="spellEnd"/>
      <w:r w:rsidR="00D87CAA" w:rsidRPr="00FA702C">
        <w:t xml:space="preserve"> </w:t>
      </w:r>
      <w:proofErr w:type="spellStart"/>
      <w:r w:rsidR="00D87CAA" w:rsidRPr="00FA702C">
        <w:t>bifidom</w:t>
      </w:r>
      <w:proofErr w:type="spellEnd"/>
      <w:r w:rsidR="009E7B08" w:rsidRPr="00FA702C">
        <w:t xml:space="preserve"> (</w:t>
      </w:r>
      <w:r w:rsidR="00D87CAA" w:rsidRPr="00FA702C">
        <w:t>Aurora Association- Association of Parents and Children with Spina Bifida</w:t>
      </w:r>
      <w:r w:rsidR="009E7B08" w:rsidRPr="00FA702C">
        <w:t xml:space="preserve">), </w:t>
      </w:r>
      <w:proofErr w:type="spellStart"/>
      <w:r w:rsidR="00D87CAA" w:rsidRPr="00FA702C">
        <w:t>Patientenvereniging</w:t>
      </w:r>
      <w:proofErr w:type="spellEnd"/>
      <w:r w:rsidR="00D87CAA" w:rsidRPr="00FA702C">
        <w:t xml:space="preserve"> </w:t>
      </w:r>
      <w:proofErr w:type="spellStart"/>
      <w:r w:rsidR="00D87CAA" w:rsidRPr="00FA702C">
        <w:t>Aangeboren</w:t>
      </w:r>
      <w:proofErr w:type="spellEnd"/>
      <w:r w:rsidR="00D87CAA" w:rsidRPr="00FA702C">
        <w:t xml:space="preserve"> </w:t>
      </w:r>
      <w:proofErr w:type="spellStart"/>
      <w:r w:rsidR="00D87CAA" w:rsidRPr="00FA702C">
        <w:t>Hartaandoeningen</w:t>
      </w:r>
      <w:proofErr w:type="spellEnd"/>
      <w:r w:rsidR="009E7B08" w:rsidRPr="00FA702C">
        <w:t xml:space="preserve"> (Congenital </w:t>
      </w:r>
      <w:r w:rsidR="00CA20C0" w:rsidRPr="00FA702C">
        <w:t>H</w:t>
      </w:r>
      <w:r w:rsidR="009E7B08" w:rsidRPr="00FA702C">
        <w:t xml:space="preserve">eart </w:t>
      </w:r>
      <w:r w:rsidR="00CA20C0" w:rsidRPr="00FA702C">
        <w:t>D</w:t>
      </w:r>
      <w:r w:rsidR="009E7B08" w:rsidRPr="00FA702C">
        <w:t xml:space="preserve">isease </w:t>
      </w:r>
      <w:r w:rsidR="00CA20C0" w:rsidRPr="00FA702C">
        <w:t>A</w:t>
      </w:r>
      <w:r w:rsidR="009E7B08" w:rsidRPr="00FA702C">
        <w:t xml:space="preserve">ssociation), </w:t>
      </w:r>
      <w:r w:rsidR="00D87CAA" w:rsidRPr="00FA702C">
        <w:t>De '</w:t>
      </w:r>
      <w:proofErr w:type="spellStart"/>
      <w:r w:rsidR="00D87CAA" w:rsidRPr="00FA702C">
        <w:t>Stichting</w:t>
      </w:r>
      <w:proofErr w:type="spellEnd"/>
      <w:r w:rsidR="00D87CAA" w:rsidRPr="00FA702C">
        <w:t xml:space="preserve"> </w:t>
      </w:r>
      <w:proofErr w:type="spellStart"/>
      <w:r w:rsidR="00D87CAA" w:rsidRPr="00FA702C">
        <w:t>Downsyndroom</w:t>
      </w:r>
      <w:proofErr w:type="spellEnd"/>
      <w:r w:rsidR="00D87CAA" w:rsidRPr="00FA702C">
        <w:t xml:space="preserve">' </w:t>
      </w:r>
      <w:r w:rsidR="009E7B08" w:rsidRPr="00FA702C">
        <w:t xml:space="preserve">(Down </w:t>
      </w:r>
      <w:r w:rsidR="00CA20C0" w:rsidRPr="00FA702C">
        <w:t>S</w:t>
      </w:r>
      <w:r w:rsidR="009E7B08" w:rsidRPr="00FA702C">
        <w:t xml:space="preserve">yndrome </w:t>
      </w:r>
      <w:r w:rsidR="00CA20C0" w:rsidRPr="00FA702C">
        <w:t>A</w:t>
      </w:r>
      <w:r w:rsidR="009E7B08" w:rsidRPr="00FA702C">
        <w:t xml:space="preserve">ssociation). </w:t>
      </w:r>
      <w:r w:rsidR="003C3EA8" w:rsidRPr="00FA702C">
        <w:rPr>
          <w:lang w:val="pl-PL"/>
        </w:rPr>
        <w:t xml:space="preserve">We are very grateful to </w:t>
      </w:r>
      <w:proofErr w:type="spellStart"/>
      <w:r w:rsidRPr="00FA702C">
        <w:t>Esben</w:t>
      </w:r>
      <w:proofErr w:type="spellEnd"/>
      <w:r w:rsidRPr="00FA702C">
        <w:t xml:space="preserve"> Garne Holm and Juan Rico</w:t>
      </w:r>
      <w:r w:rsidRPr="00FA702C">
        <w:rPr>
          <w:lang w:val="pl-PL"/>
        </w:rPr>
        <w:t xml:space="preserve"> for supporting the translation of the survey.</w:t>
      </w:r>
      <w:r w:rsidR="009E7B08" w:rsidRPr="00FA702C">
        <w:rPr>
          <w:lang w:val="pl-PL"/>
        </w:rPr>
        <w:t xml:space="preserve"> </w:t>
      </w:r>
    </w:p>
    <w:p w14:paraId="2789E0D7" w14:textId="77777777" w:rsidR="005E5DCD" w:rsidRPr="00FA702C" w:rsidRDefault="005E5DCD" w:rsidP="00BB13B3">
      <w:pPr>
        <w:pStyle w:val="Heading1"/>
      </w:pPr>
      <w:r w:rsidRPr="00FA702C">
        <w:t xml:space="preserve">Ethics approval </w:t>
      </w:r>
    </w:p>
    <w:p w14:paraId="6F8358C4" w14:textId="381AE99E" w:rsidR="005E5DCD" w:rsidRPr="00FA702C" w:rsidRDefault="00CC0D9C" w:rsidP="005E5DCD">
      <w:r w:rsidRPr="00FA702C">
        <w:t>Ethics</w:t>
      </w:r>
      <w:r w:rsidR="005E5DCD" w:rsidRPr="00FA702C">
        <w:t xml:space="preserve"> approval for the study was granted by the St George’s (University of London) Research Ethics Committee on 18</w:t>
      </w:r>
      <w:r w:rsidR="005E5DCD" w:rsidRPr="00FA702C">
        <w:rPr>
          <w:vertAlign w:val="superscript"/>
        </w:rPr>
        <w:t>th</w:t>
      </w:r>
      <w:r w:rsidR="005E5DCD" w:rsidRPr="00FA702C">
        <w:t xml:space="preserve"> December 2020 (reference number: 2020.0311).  In Poland, </w:t>
      </w:r>
      <w:r w:rsidRPr="00FA702C">
        <w:t>ethics</w:t>
      </w:r>
      <w:r w:rsidR="005E5DCD" w:rsidRPr="00FA702C">
        <w:t xml:space="preserve"> approval was granted on 10</w:t>
      </w:r>
      <w:r w:rsidR="005E5DCD" w:rsidRPr="00FA702C">
        <w:rPr>
          <w:b/>
          <w:vertAlign w:val="superscript"/>
        </w:rPr>
        <w:t>th</w:t>
      </w:r>
      <w:r w:rsidR="005E5DCD" w:rsidRPr="00FA702C">
        <w:t xml:space="preserve"> December 2020 by the Bioethics Committee at the </w:t>
      </w:r>
      <w:proofErr w:type="spellStart"/>
      <w:r w:rsidR="005E5DCD" w:rsidRPr="00FA702C">
        <w:t>Poznań</w:t>
      </w:r>
      <w:proofErr w:type="spellEnd"/>
      <w:r w:rsidR="005E5DCD" w:rsidRPr="00FA702C">
        <w:t xml:space="preserve"> University of Medical Sciences (reference number: 882/20). In Croatia, </w:t>
      </w:r>
      <w:r w:rsidRPr="00FA702C">
        <w:t>ethics</w:t>
      </w:r>
      <w:r w:rsidR="005E5DCD" w:rsidRPr="00FA702C">
        <w:t xml:space="preserve"> approval was granted on 10</w:t>
      </w:r>
      <w:r w:rsidR="005E5DCD" w:rsidRPr="00FA702C">
        <w:rPr>
          <w:vertAlign w:val="superscript"/>
        </w:rPr>
        <w:t>th</w:t>
      </w:r>
      <w:r w:rsidR="005E5DCD" w:rsidRPr="00FA702C">
        <w:t xml:space="preserve"> December 2020 by the Ethics Committee of the Children’s Hospital Zagreb (Protocol No: 02-23/43-1-20 Zagreb). </w:t>
      </w:r>
      <w:r w:rsidR="005E5DCD" w:rsidRPr="00FA702C">
        <w:lastRenderedPageBreak/>
        <w:t xml:space="preserve">In Spain, </w:t>
      </w:r>
      <w:r w:rsidRPr="00FA702C">
        <w:t>ethics</w:t>
      </w:r>
      <w:r w:rsidR="005E5DCD" w:rsidRPr="00FA702C">
        <w:t xml:space="preserve"> approval was granted on 21</w:t>
      </w:r>
      <w:r w:rsidR="005E5DCD" w:rsidRPr="00FA702C">
        <w:rPr>
          <w:vertAlign w:val="superscript"/>
        </w:rPr>
        <w:t>st</w:t>
      </w:r>
      <w:r w:rsidR="005E5DCD" w:rsidRPr="00FA702C">
        <w:t xml:space="preserve"> December 2020 by the Clinical Investigation Ethics Committee of the </w:t>
      </w:r>
      <w:bookmarkStart w:id="21" w:name="_Hlk90302894"/>
      <w:r w:rsidR="005E5DCD" w:rsidRPr="00FA702C">
        <w:t>“</w:t>
      </w:r>
      <w:proofErr w:type="spellStart"/>
      <w:r w:rsidR="005E5DCD" w:rsidRPr="00FA702C">
        <w:t>Dirección</w:t>
      </w:r>
      <w:proofErr w:type="spellEnd"/>
      <w:r w:rsidR="005E5DCD" w:rsidRPr="00FA702C">
        <w:t xml:space="preserve"> General de </w:t>
      </w:r>
      <w:proofErr w:type="spellStart"/>
      <w:r w:rsidR="005E5DCD" w:rsidRPr="00FA702C">
        <w:t>Salud</w:t>
      </w:r>
      <w:proofErr w:type="spellEnd"/>
      <w:r w:rsidR="005E5DCD" w:rsidRPr="00FA702C">
        <w:t xml:space="preserve"> </w:t>
      </w:r>
      <w:proofErr w:type="spellStart"/>
      <w:r w:rsidR="005E5DCD" w:rsidRPr="00FA702C">
        <w:t>Pública</w:t>
      </w:r>
      <w:proofErr w:type="spellEnd"/>
      <w:r w:rsidR="005E5DCD" w:rsidRPr="00FA702C">
        <w:t xml:space="preserve"> y Centro Superior de </w:t>
      </w:r>
      <w:proofErr w:type="spellStart"/>
      <w:r w:rsidR="005E5DCD" w:rsidRPr="00FA702C">
        <w:t>Investigación</w:t>
      </w:r>
      <w:proofErr w:type="spellEnd"/>
      <w:r w:rsidR="005E5DCD" w:rsidRPr="00FA702C">
        <w:t xml:space="preserve"> </w:t>
      </w:r>
      <w:proofErr w:type="spellStart"/>
      <w:r w:rsidR="005E5DCD" w:rsidRPr="00FA702C">
        <w:t>en</w:t>
      </w:r>
      <w:proofErr w:type="spellEnd"/>
      <w:r w:rsidR="005E5DCD" w:rsidRPr="00FA702C">
        <w:t xml:space="preserve"> </w:t>
      </w:r>
      <w:proofErr w:type="spellStart"/>
      <w:r w:rsidR="005E5DCD" w:rsidRPr="00FA702C">
        <w:t>Salud</w:t>
      </w:r>
      <w:proofErr w:type="spellEnd"/>
      <w:r w:rsidR="005E5DCD" w:rsidRPr="00FA702C">
        <w:t xml:space="preserve"> </w:t>
      </w:r>
      <w:proofErr w:type="spellStart"/>
      <w:r w:rsidR="005E5DCD" w:rsidRPr="00FA702C">
        <w:t>Pública</w:t>
      </w:r>
      <w:bookmarkEnd w:id="21"/>
      <w:proofErr w:type="spellEnd"/>
      <w:r w:rsidR="005E5DCD" w:rsidRPr="00FA702C">
        <w:t xml:space="preserve">” (reference number: 20201221/05). In Belgium, </w:t>
      </w:r>
      <w:r w:rsidRPr="00FA702C">
        <w:t>ethics</w:t>
      </w:r>
      <w:r w:rsidR="005E5DCD" w:rsidRPr="00FA702C">
        <w:t xml:space="preserve"> approval was granted on 1</w:t>
      </w:r>
      <w:r w:rsidR="005E5DCD" w:rsidRPr="00FA702C">
        <w:rPr>
          <w:vertAlign w:val="superscript"/>
        </w:rPr>
        <w:t>st</w:t>
      </w:r>
      <w:r w:rsidR="005E5DCD" w:rsidRPr="00FA702C">
        <w:t xml:space="preserve"> March 2021 by the Ethics Committee of the University Hospital of Antwerp (reference: 21/06/084). In Portugal, </w:t>
      </w:r>
      <w:r w:rsidRPr="00FA702C">
        <w:t>ethics</w:t>
      </w:r>
      <w:r w:rsidR="005E5DCD" w:rsidRPr="00FA702C">
        <w:t xml:space="preserve"> approval was granted on 16</w:t>
      </w:r>
      <w:r w:rsidR="005E5DCD" w:rsidRPr="00FA702C">
        <w:rPr>
          <w:vertAlign w:val="superscript"/>
        </w:rPr>
        <w:t>th</w:t>
      </w:r>
      <w:r w:rsidR="005E5DCD" w:rsidRPr="00FA702C">
        <w:t xml:space="preserve"> March by the Ethics Committee of the National Institute of Health </w:t>
      </w:r>
      <w:proofErr w:type="spellStart"/>
      <w:r w:rsidR="005E5DCD" w:rsidRPr="00FA702C">
        <w:t>Doutor</w:t>
      </w:r>
      <w:proofErr w:type="spellEnd"/>
      <w:r w:rsidR="005E5DCD" w:rsidRPr="00FA702C">
        <w:t xml:space="preserve"> Ricardo Jorge (CES-INSA). In Germany, </w:t>
      </w:r>
      <w:r w:rsidRPr="00FA702C">
        <w:t>ethics</w:t>
      </w:r>
      <w:r w:rsidR="005E5DCD" w:rsidRPr="00FA702C">
        <w:t xml:space="preserve"> approval was granted on 15</w:t>
      </w:r>
      <w:r w:rsidR="005E5DCD" w:rsidRPr="00FA702C">
        <w:rPr>
          <w:vertAlign w:val="superscript"/>
        </w:rPr>
        <w:t>th</w:t>
      </w:r>
      <w:r w:rsidR="005E5DCD" w:rsidRPr="00FA702C">
        <w:t xml:space="preserve"> April 2021 by the Medical Faculty of the Otto-von-Guericke-University Magdeburg Research Ethics Committee (reference number: 44/21). In Italy, </w:t>
      </w:r>
      <w:r w:rsidRPr="00FA702C">
        <w:t>ethics</w:t>
      </w:r>
      <w:r w:rsidR="005E5DCD" w:rsidRPr="00FA702C">
        <w:t xml:space="preserve"> approval was granted on 14</w:t>
      </w:r>
      <w:r w:rsidR="005E5DCD" w:rsidRPr="00FA702C">
        <w:rPr>
          <w:vertAlign w:val="superscript"/>
        </w:rPr>
        <w:t>th</w:t>
      </w:r>
      <w:r w:rsidR="005E5DCD" w:rsidRPr="00FA702C">
        <w:t xml:space="preserve"> June 2021 by the Research Ethics and Integrity Committee of the National Research Council Institute of Clinical Physiology in Pisa (CNR-INF) (protocol number 0065527/2019). No local </w:t>
      </w:r>
      <w:r w:rsidRPr="00FA702C">
        <w:t>ethics</w:t>
      </w:r>
      <w:r w:rsidR="005E5DCD" w:rsidRPr="00FA702C">
        <w:t xml:space="preserve"> approvals were required in Denmark (</w:t>
      </w:r>
      <w:proofErr w:type="spellStart"/>
      <w:r w:rsidR="005E5DCD" w:rsidRPr="00FA702C">
        <w:t>Lillebaelt</w:t>
      </w:r>
      <w:proofErr w:type="spellEnd"/>
      <w:r w:rsidR="005E5DCD" w:rsidRPr="00FA702C">
        <w:t xml:space="preserve"> Hospital – University Hospital of Southern Denmark) or the Netherlands (University Medical </w:t>
      </w:r>
      <w:proofErr w:type="spellStart"/>
      <w:r w:rsidR="005E5DCD" w:rsidRPr="00FA702C">
        <w:t>Center</w:t>
      </w:r>
      <w:proofErr w:type="spellEnd"/>
      <w:r w:rsidR="005E5DCD" w:rsidRPr="00FA702C">
        <w:t xml:space="preserve"> Groningen). </w:t>
      </w:r>
    </w:p>
    <w:p w14:paraId="5DB46450" w14:textId="4818E122" w:rsidR="005E5DCD" w:rsidRPr="00FA702C" w:rsidRDefault="005E5DCD" w:rsidP="00BB13B3">
      <w:pPr>
        <w:pStyle w:val="Heading1"/>
      </w:pPr>
      <w:r w:rsidRPr="00FA702C">
        <w:t>Data availability statement</w:t>
      </w:r>
    </w:p>
    <w:p w14:paraId="6C793098" w14:textId="0875A8CD" w:rsidR="005E5DCD" w:rsidRPr="00FA702C" w:rsidRDefault="005E5DCD" w:rsidP="005E5DCD">
      <w:pPr>
        <w:rPr>
          <w:b/>
        </w:rPr>
      </w:pPr>
      <w:r w:rsidRPr="00FA702C">
        <w:t>The datasets analysed during the current study a</w:t>
      </w:r>
      <w:r w:rsidR="00BB13B3" w:rsidRPr="00FA702C">
        <w:t>re a</w:t>
      </w:r>
      <w:r w:rsidRPr="00FA702C">
        <w:t>vailable from the corresponding author on reasonable request.</w:t>
      </w:r>
    </w:p>
    <w:p w14:paraId="69DD2407" w14:textId="70BAF889" w:rsidR="00027C3A" w:rsidRPr="00FA702C" w:rsidRDefault="00027C3A" w:rsidP="00BB13B3">
      <w:pPr>
        <w:pStyle w:val="Heading1"/>
      </w:pPr>
      <w:r w:rsidRPr="00FA702C">
        <w:t>Contribut</w:t>
      </w:r>
      <w:r w:rsidR="005E5DCD" w:rsidRPr="00FA702C">
        <w:t>ers</w:t>
      </w:r>
    </w:p>
    <w:p w14:paraId="7788317D" w14:textId="1CE024FF" w:rsidR="008627E7" w:rsidRPr="00FA702C" w:rsidRDefault="008627E7" w:rsidP="008627E7">
      <w:r w:rsidRPr="00FA702C">
        <w:t xml:space="preserve">ALB conceptualised the study. ALB, EM, </w:t>
      </w:r>
      <w:r w:rsidR="00F25658" w:rsidRPr="00FA702C">
        <w:t xml:space="preserve">and </w:t>
      </w:r>
      <w:r w:rsidRPr="00FA702C">
        <w:t xml:space="preserve">JKM contributed to the study design. </w:t>
      </w:r>
      <w:r w:rsidR="004B596B" w:rsidRPr="00FA702C">
        <w:t xml:space="preserve">EM led the survey development, translation, and recruitment of participants. EM and JKM conducted the data analysis. </w:t>
      </w:r>
      <w:r w:rsidRPr="00FA702C">
        <w:t>ALB, JKM, and JR critically revised the manuscript. AJD, IB, C</w:t>
      </w:r>
      <w:r w:rsidR="00963AE5" w:rsidRPr="00FA702C">
        <w:t>C</w:t>
      </w:r>
      <w:r w:rsidRPr="00FA702C">
        <w:t xml:space="preserve">C, EDH, EG, </w:t>
      </w:r>
      <w:r w:rsidR="004B596B" w:rsidRPr="00FA702C">
        <w:t xml:space="preserve">EM, </w:t>
      </w:r>
      <w:r w:rsidRPr="00FA702C">
        <w:t xml:space="preserve">LG, AJS, RT, CMD, </w:t>
      </w:r>
      <w:r w:rsidR="0011204A">
        <w:t xml:space="preserve">LRL, </w:t>
      </w:r>
      <w:r w:rsidR="00F25658" w:rsidRPr="00FA702C">
        <w:t xml:space="preserve">CNP, </w:t>
      </w:r>
      <w:r w:rsidRPr="00FA702C">
        <w:t>A</w:t>
      </w:r>
      <w:r w:rsidR="00963AE5" w:rsidRPr="00FA702C">
        <w:t>J</w:t>
      </w:r>
      <w:r w:rsidRPr="00FA702C">
        <w:t xml:space="preserve">N, AN, LO, LPR, AP, and AR </w:t>
      </w:r>
      <w:r w:rsidR="004B596B" w:rsidRPr="00FA702C">
        <w:t xml:space="preserve">oversaw the </w:t>
      </w:r>
      <w:r w:rsidRPr="00FA702C">
        <w:t xml:space="preserve">translation of the survey and recruited participants. </w:t>
      </w:r>
      <w:r w:rsidR="00BB0CEF" w:rsidRPr="00FA702C">
        <w:t xml:space="preserve">EM drafted the manuscript. </w:t>
      </w:r>
      <w:r w:rsidRPr="00FA702C">
        <w:t>All authors contributed to, read and approved the final manuscript.</w:t>
      </w:r>
    </w:p>
    <w:p w14:paraId="2B2E3860" w14:textId="77777777" w:rsidR="00BB13B3" w:rsidRPr="00FA702C" w:rsidRDefault="00BB13B3" w:rsidP="00BB13B3">
      <w:pPr>
        <w:pStyle w:val="Heading1"/>
      </w:pPr>
      <w:r w:rsidRPr="00FA702C">
        <w:t>Funding</w:t>
      </w:r>
      <w:bookmarkStart w:id="22" w:name="_GoBack"/>
      <w:bookmarkEnd w:id="22"/>
    </w:p>
    <w:p w14:paraId="273595C4" w14:textId="140EDDE6" w:rsidR="00BB13B3" w:rsidRPr="00FA702C" w:rsidRDefault="00BB13B3" w:rsidP="00BB13B3">
      <w:r w:rsidRPr="00FA702C">
        <w:t xml:space="preserve">This project has received funding from the European Union’s Horizon 2020 research and innovation programme under grant agreement No 733001. Start date: 1 Jan 2017. Duration: 5 years and 5 months. The views presented here are those of the authors only, and the European Commission is not responsible for any use that may be made of the information presented here. </w:t>
      </w:r>
    </w:p>
    <w:p w14:paraId="14AC0E5B" w14:textId="77777777" w:rsidR="00BB13B3" w:rsidRPr="00FA702C" w:rsidRDefault="00BB13B3" w:rsidP="00BB13B3">
      <w:pPr>
        <w:pStyle w:val="Heading1"/>
      </w:pPr>
      <w:r w:rsidRPr="00FA702C">
        <w:t>Competing interests</w:t>
      </w:r>
    </w:p>
    <w:p w14:paraId="27AF7D05" w14:textId="77777777" w:rsidR="00BB13B3" w:rsidRPr="00FA702C" w:rsidRDefault="00BB13B3" w:rsidP="00BB13B3">
      <w:r w:rsidRPr="00FA702C">
        <w:t xml:space="preserve">All authors have completed the ICMJE uniform disclosure form at </w:t>
      </w:r>
      <w:hyperlink r:id="rId13" w:history="1">
        <w:r w:rsidRPr="00FA702C">
          <w:rPr>
            <w:rStyle w:val="Hyperlink"/>
          </w:rPr>
          <w:t>http://www.icmje.org/disclosure-of-interest/</w:t>
        </w:r>
      </w:hyperlink>
      <w:r w:rsidRPr="00FA702C">
        <w:t xml:space="preserve"> and declare: all authors had financial support from the European Union’s Horizon 2020 research and innovation programme for the submitted work; no financial relationships with any </w:t>
      </w:r>
      <w:r w:rsidRPr="00FA702C">
        <w:lastRenderedPageBreak/>
        <w:t>organisations that might have an interest in the submitted work in the previous three years; no other relationships or activities that could appear to have influenced the submitted work.</w:t>
      </w:r>
    </w:p>
    <w:p w14:paraId="36596FE8" w14:textId="77777777" w:rsidR="00BB13B3" w:rsidRPr="00FA702C" w:rsidRDefault="00BB13B3" w:rsidP="00BB13B3">
      <w:pPr>
        <w:pStyle w:val="Heading1"/>
      </w:pPr>
      <w:r w:rsidRPr="00FA702C">
        <w:t>Transparency declaration</w:t>
      </w:r>
    </w:p>
    <w:p w14:paraId="2026DA92" w14:textId="77777777" w:rsidR="00BB13B3" w:rsidRPr="00FA702C" w:rsidRDefault="00BB13B3" w:rsidP="00BB13B3">
      <w:r w:rsidRPr="00FA702C">
        <w:t>The corresponding author affirms that the manuscript is an honest, accurate, and transparent account of the study being reported; that no important aspects of the study have been omitted; and that any discrepancies from the study as planned (and, if relevant, registered) have been explained.</w:t>
      </w:r>
    </w:p>
    <w:p w14:paraId="62EF23D3" w14:textId="1A7DA504" w:rsidR="00BB13B3" w:rsidRPr="00FA702C" w:rsidRDefault="00BB13B3" w:rsidP="00BB13B3">
      <w:pPr>
        <w:pStyle w:val="Heading1"/>
      </w:pPr>
      <w:r w:rsidRPr="00FA702C">
        <w:t>Dissemination to study participants and related patient and patient communities</w:t>
      </w:r>
    </w:p>
    <w:p w14:paraId="56C89A9E" w14:textId="103D810B" w:rsidR="005C6038" w:rsidRPr="00FA702C" w:rsidRDefault="00BB13B3" w:rsidP="000348CD">
      <w:pPr>
        <w:sectPr w:rsidR="005C6038" w:rsidRPr="00FA702C" w:rsidSect="005E5DCD">
          <w:pgSz w:w="11906" w:h="16838"/>
          <w:pgMar w:top="1440" w:right="1440" w:bottom="1440" w:left="1440" w:header="708" w:footer="708" w:gutter="0"/>
          <w:cols w:space="708"/>
          <w:docGrid w:linePitch="360"/>
        </w:sectPr>
      </w:pPr>
      <w:r w:rsidRPr="00FA702C">
        <w:t xml:space="preserve">Findings from the study will be shared with members of the public, parents and carers, healthcare professionals and relevant stakeholders via scientific publications, lay reports, social media, and conferences. </w:t>
      </w:r>
    </w:p>
    <w:p w14:paraId="79944A04" w14:textId="0E712C82" w:rsidR="005172A2" w:rsidRPr="00FA702C" w:rsidRDefault="001A4CED" w:rsidP="00080821">
      <w:pPr>
        <w:pStyle w:val="Heading1"/>
        <w:spacing w:before="0" w:line="276" w:lineRule="auto"/>
      </w:pPr>
      <w:r w:rsidRPr="00FA702C">
        <w:lastRenderedPageBreak/>
        <w:t>References</w:t>
      </w:r>
    </w:p>
    <w:p w14:paraId="3B98978F" w14:textId="77777777" w:rsidR="00C53C25" w:rsidRPr="00FA702C" w:rsidRDefault="005172A2" w:rsidP="00C53C25">
      <w:pPr>
        <w:pStyle w:val="EndNoteBibliography"/>
        <w:spacing w:after="0"/>
        <w:ind w:left="720" w:hanging="720"/>
      </w:pPr>
      <w:r w:rsidRPr="00FA702C">
        <w:fldChar w:fldCharType="begin"/>
      </w:r>
      <w:r w:rsidRPr="00FA702C">
        <w:instrText xml:space="preserve"> ADDIN EN.REFLIST </w:instrText>
      </w:r>
      <w:r w:rsidRPr="00FA702C">
        <w:fldChar w:fldCharType="separate"/>
      </w:r>
      <w:r w:rsidR="00C53C25" w:rsidRPr="00FA702C">
        <w:t>1</w:t>
      </w:r>
      <w:r w:rsidR="00C53C25" w:rsidRPr="00FA702C">
        <w:tab/>
        <w:t xml:space="preserve">Smolic, S., Cipin, I. &amp; Medimurec, P. Access to healthcare for people aged 50+ in Europe during the COVID-19 outbreak. </w:t>
      </w:r>
      <w:r w:rsidR="00C53C25" w:rsidRPr="00FA702C">
        <w:rPr>
          <w:i/>
        </w:rPr>
        <w:t>European Journal of Ageing</w:t>
      </w:r>
      <w:r w:rsidR="00C53C25" w:rsidRPr="00FA702C">
        <w:t>, 1-17, doi:10.1007/s10433-021-00631-9 (2021).</w:t>
      </w:r>
    </w:p>
    <w:p w14:paraId="43D27064" w14:textId="77777777" w:rsidR="00C53C25" w:rsidRPr="00FA702C" w:rsidRDefault="00C53C25" w:rsidP="00C53C25">
      <w:pPr>
        <w:pStyle w:val="EndNoteBibliography"/>
        <w:spacing w:after="0"/>
        <w:ind w:left="720" w:hanging="720"/>
      </w:pPr>
      <w:r w:rsidRPr="00FA702C">
        <w:t>2</w:t>
      </w:r>
      <w:r w:rsidRPr="00FA702C">
        <w:tab/>
        <w:t>Cena, L., Rota, M., Calza, S.</w:t>
      </w:r>
      <w:r w:rsidRPr="00FA702C">
        <w:rPr>
          <w:i/>
        </w:rPr>
        <w:t xml:space="preserve"> et al.</w:t>
      </w:r>
      <w:r w:rsidRPr="00FA702C">
        <w:t xml:space="preserve"> Estimating the Impact of the COVID-19 Pandemic on Maternal and Perinatal Health Care Services in Italy: Results of a Self-Administered Survey. </w:t>
      </w:r>
      <w:r w:rsidRPr="00FA702C">
        <w:rPr>
          <w:i/>
        </w:rPr>
        <w:t>Frontiers in Public Health</w:t>
      </w:r>
      <w:r w:rsidRPr="00FA702C">
        <w:t xml:space="preserve"> </w:t>
      </w:r>
      <w:r w:rsidRPr="00FA702C">
        <w:rPr>
          <w:b/>
        </w:rPr>
        <w:t>9</w:t>
      </w:r>
      <w:r w:rsidRPr="00FA702C">
        <w:t>, 701638, doi:10.3389/fpubh.2021.701638 (2021).</w:t>
      </w:r>
    </w:p>
    <w:p w14:paraId="10984B5A" w14:textId="77777777" w:rsidR="00C53C25" w:rsidRPr="00FA702C" w:rsidRDefault="00C53C25" w:rsidP="00C53C25">
      <w:pPr>
        <w:pStyle w:val="EndNoteBibliography"/>
        <w:spacing w:after="0"/>
        <w:ind w:left="720" w:hanging="720"/>
      </w:pPr>
      <w:r w:rsidRPr="00FA702C">
        <w:t>3</w:t>
      </w:r>
      <w:r w:rsidRPr="00FA702C">
        <w:tab/>
        <w:t>van Veenendaal, N. R., Deierl, A., Bacchini, F.</w:t>
      </w:r>
      <w:r w:rsidRPr="00FA702C">
        <w:rPr>
          <w:i/>
        </w:rPr>
        <w:t xml:space="preserve"> et al.</w:t>
      </w:r>
      <w:r w:rsidRPr="00FA702C">
        <w:t xml:space="preserve"> Supporting parents as essential care partners in neonatal units during the SARS-CoV-2 pandemic. </w:t>
      </w:r>
      <w:r w:rsidRPr="00FA702C">
        <w:rPr>
          <w:i/>
        </w:rPr>
        <w:t>Acta Paediatr</w:t>
      </w:r>
      <w:r w:rsidRPr="00FA702C">
        <w:t xml:space="preserve"> </w:t>
      </w:r>
      <w:r w:rsidRPr="00FA702C">
        <w:rPr>
          <w:b/>
        </w:rPr>
        <w:t>110</w:t>
      </w:r>
      <w:r w:rsidRPr="00FA702C">
        <w:t>, 2008-2022, doi:10.1111/apa.15857 (2021).</w:t>
      </w:r>
    </w:p>
    <w:p w14:paraId="56616AD8" w14:textId="51E62533" w:rsidR="00C53C25" w:rsidRPr="00FA702C" w:rsidRDefault="00C53C25" w:rsidP="00C53C25">
      <w:pPr>
        <w:pStyle w:val="EndNoteBibliography"/>
        <w:spacing w:after="0"/>
        <w:ind w:left="720" w:hanging="720"/>
      </w:pPr>
      <w:r w:rsidRPr="00FA702C">
        <w:t>4</w:t>
      </w:r>
      <w:r w:rsidRPr="00FA702C">
        <w:tab/>
        <w:t xml:space="preserve">Gardner, T. &amp; Fraser, C. Elective care: how has COVID-19 affected the waiting list? London: The Health Foundation. Available from: </w:t>
      </w:r>
      <w:hyperlink r:id="rId14" w:history="1">
        <w:r w:rsidRPr="00FA702C">
          <w:rPr>
            <w:rStyle w:val="Hyperlink"/>
          </w:rPr>
          <w:t>https://bit.ly/3EKqvRL</w:t>
        </w:r>
      </w:hyperlink>
      <w:r w:rsidRPr="00FA702C">
        <w:t xml:space="preserve"> [accessed 1 Nov 2021] (2021).</w:t>
      </w:r>
    </w:p>
    <w:p w14:paraId="5911851E" w14:textId="77777777" w:rsidR="00C53C25" w:rsidRPr="00FA702C" w:rsidRDefault="00C53C25" w:rsidP="00C53C25">
      <w:pPr>
        <w:pStyle w:val="EndNoteBibliography"/>
        <w:spacing w:after="0"/>
        <w:ind w:left="720" w:hanging="720"/>
      </w:pPr>
      <w:r w:rsidRPr="00FA702C">
        <w:t>5</w:t>
      </w:r>
      <w:r w:rsidRPr="00FA702C">
        <w:tab/>
        <w:t>Chiumento, A., Baines, P., Redhead, C.</w:t>
      </w:r>
      <w:r w:rsidRPr="00FA702C">
        <w:rPr>
          <w:i/>
        </w:rPr>
        <w:t xml:space="preserve"> et al.</w:t>
      </w:r>
      <w:r w:rsidRPr="00FA702C">
        <w:t xml:space="preserve"> Which ethical values underpin England’s National Health Service reset of paediatric and maternity services following COVID-19: a rapid review. </w:t>
      </w:r>
      <w:r w:rsidRPr="00FA702C">
        <w:rPr>
          <w:i/>
        </w:rPr>
        <w:t>BMJ Open</w:t>
      </w:r>
      <w:r w:rsidRPr="00FA702C">
        <w:t xml:space="preserve"> </w:t>
      </w:r>
      <w:r w:rsidRPr="00FA702C">
        <w:rPr>
          <w:b/>
        </w:rPr>
        <w:t>11</w:t>
      </w:r>
      <w:r w:rsidRPr="00FA702C">
        <w:t>, e049214, doi:10.1136/bmjopen-2021-049214 (2021).</w:t>
      </w:r>
    </w:p>
    <w:p w14:paraId="06733732" w14:textId="77777777" w:rsidR="00C53C25" w:rsidRPr="00FA702C" w:rsidRDefault="00C53C25" w:rsidP="00C53C25">
      <w:pPr>
        <w:pStyle w:val="EndNoteBibliography"/>
        <w:spacing w:after="0"/>
        <w:ind w:left="720" w:hanging="720"/>
      </w:pPr>
      <w:r w:rsidRPr="00FA702C">
        <w:t>6</w:t>
      </w:r>
      <w:r w:rsidRPr="00FA702C">
        <w:tab/>
        <w:t xml:space="preserve">Colvin, L. &amp; Bower, C. A retrospective population-based study of childhood hospital admissions with record linkage to a birth defects registry. </w:t>
      </w:r>
      <w:r w:rsidRPr="00FA702C">
        <w:rPr>
          <w:i/>
        </w:rPr>
        <w:t>BMC Pediatr</w:t>
      </w:r>
      <w:r w:rsidRPr="00FA702C">
        <w:t xml:space="preserve"> </w:t>
      </w:r>
      <w:r w:rsidRPr="00FA702C">
        <w:rPr>
          <w:b/>
        </w:rPr>
        <w:t>9</w:t>
      </w:r>
      <w:r w:rsidRPr="00FA702C">
        <w:t>, 32, doi:10.1186/1471-2431-9-32 (2009).</w:t>
      </w:r>
    </w:p>
    <w:p w14:paraId="5E68DC33" w14:textId="77777777" w:rsidR="00C53C25" w:rsidRPr="00FA702C" w:rsidRDefault="00C53C25" w:rsidP="00C53C25">
      <w:pPr>
        <w:pStyle w:val="EndNoteBibliography"/>
        <w:spacing w:after="0"/>
        <w:ind w:left="720" w:hanging="720"/>
      </w:pPr>
      <w:r w:rsidRPr="00FA702C">
        <w:t>7</w:t>
      </w:r>
      <w:r w:rsidRPr="00FA702C">
        <w:tab/>
        <w:t>Rosano, A., Botto, L. D., Botting, B.</w:t>
      </w:r>
      <w:r w:rsidRPr="00FA702C">
        <w:rPr>
          <w:i/>
        </w:rPr>
        <w:t xml:space="preserve"> et al.</w:t>
      </w:r>
      <w:r w:rsidRPr="00FA702C">
        <w:t xml:space="preserve"> Infant mortality and congenital anomalies from 1950 to 1994: an international perspective. </w:t>
      </w:r>
      <w:r w:rsidRPr="00FA702C">
        <w:rPr>
          <w:i/>
        </w:rPr>
        <w:t>Journal of Epidemiology and Community Health</w:t>
      </w:r>
      <w:r w:rsidRPr="00FA702C">
        <w:t xml:space="preserve"> </w:t>
      </w:r>
      <w:r w:rsidRPr="00FA702C">
        <w:rPr>
          <w:b/>
        </w:rPr>
        <w:t>54</w:t>
      </w:r>
      <w:r w:rsidRPr="00FA702C">
        <w:t>, 660-666, doi:10.1136/jech.54.9.660 (2000).</w:t>
      </w:r>
    </w:p>
    <w:p w14:paraId="2BA54273" w14:textId="77777777" w:rsidR="00C53C25" w:rsidRPr="00FA702C" w:rsidRDefault="00C53C25" w:rsidP="00C53C25">
      <w:pPr>
        <w:pStyle w:val="EndNoteBibliography"/>
        <w:spacing w:after="0"/>
        <w:ind w:left="720" w:hanging="720"/>
      </w:pPr>
      <w:r w:rsidRPr="00FA702C">
        <w:t>8</w:t>
      </w:r>
      <w:r w:rsidRPr="00FA702C">
        <w:tab/>
        <w:t xml:space="preserve">Department of Health. </w:t>
      </w:r>
      <w:r w:rsidRPr="00FA702C">
        <w:rPr>
          <w:i/>
        </w:rPr>
        <w:t>National framework for children and young peoples continuing care</w:t>
      </w:r>
      <w:r w:rsidRPr="00FA702C">
        <w:t>.  (Department of Health, London, 2016).</w:t>
      </w:r>
    </w:p>
    <w:p w14:paraId="1E615584" w14:textId="77777777" w:rsidR="00C53C25" w:rsidRPr="00FA702C" w:rsidRDefault="00C53C25" w:rsidP="00C53C25">
      <w:pPr>
        <w:pStyle w:val="EndNoteBibliography"/>
        <w:spacing w:after="0"/>
        <w:ind w:left="720" w:hanging="720"/>
      </w:pPr>
      <w:r w:rsidRPr="00FA702C">
        <w:t>9</w:t>
      </w:r>
      <w:r w:rsidRPr="00FA702C">
        <w:tab/>
        <w:t>Razzaghi, H., Dawson, A., Grosse, S. D.</w:t>
      </w:r>
      <w:r w:rsidRPr="00FA702C">
        <w:rPr>
          <w:i/>
        </w:rPr>
        <w:t xml:space="preserve"> et al.</w:t>
      </w:r>
      <w:r w:rsidRPr="00FA702C">
        <w:t xml:space="preserve"> Factors associated with high hospital resource use in a population-based study of children with orofacial clefts. </w:t>
      </w:r>
      <w:r w:rsidRPr="00FA702C">
        <w:rPr>
          <w:i/>
        </w:rPr>
        <w:t>Birth Defects Res A Clin Mol Teratol</w:t>
      </w:r>
      <w:r w:rsidRPr="00FA702C">
        <w:t xml:space="preserve"> </w:t>
      </w:r>
      <w:r w:rsidRPr="00FA702C">
        <w:rPr>
          <w:b/>
        </w:rPr>
        <w:t>103</w:t>
      </w:r>
      <w:r w:rsidRPr="00FA702C">
        <w:t>, 127-143, doi:10.1002/bdra.23356 (2015).</w:t>
      </w:r>
    </w:p>
    <w:p w14:paraId="6BF2B6EF" w14:textId="77777777" w:rsidR="00C53C25" w:rsidRPr="00FA702C" w:rsidRDefault="00C53C25" w:rsidP="00C53C25">
      <w:pPr>
        <w:pStyle w:val="EndNoteBibliography"/>
        <w:spacing w:after="0"/>
        <w:ind w:left="720" w:hanging="720"/>
      </w:pPr>
      <w:r w:rsidRPr="00FA702C">
        <w:t>10</w:t>
      </w:r>
      <w:r w:rsidRPr="00FA702C">
        <w:tab/>
        <w:t>Fitzgerald, P., Leonard, H., Pikora, T. J.</w:t>
      </w:r>
      <w:r w:rsidRPr="00FA702C">
        <w:rPr>
          <w:i/>
        </w:rPr>
        <w:t xml:space="preserve"> et al.</w:t>
      </w:r>
      <w:r w:rsidRPr="00FA702C">
        <w:t xml:space="preserve"> Hospital admissions in children with down syndrome: experience of a population-based cohort followed from birth. </w:t>
      </w:r>
      <w:r w:rsidRPr="00FA702C">
        <w:rPr>
          <w:i/>
        </w:rPr>
        <w:t>PLoS ONE</w:t>
      </w:r>
      <w:r w:rsidRPr="00FA702C">
        <w:t xml:space="preserve"> </w:t>
      </w:r>
      <w:r w:rsidRPr="00FA702C">
        <w:rPr>
          <w:b/>
        </w:rPr>
        <w:t>8</w:t>
      </w:r>
      <w:r w:rsidRPr="00FA702C">
        <w:t>, e70401, doi:10.1371/journal.pone.0070401 (2013).</w:t>
      </w:r>
    </w:p>
    <w:p w14:paraId="7D2EE983" w14:textId="77777777" w:rsidR="00C53C25" w:rsidRPr="00FA702C" w:rsidRDefault="00C53C25" w:rsidP="00C53C25">
      <w:pPr>
        <w:pStyle w:val="EndNoteBibliography"/>
        <w:spacing w:after="0"/>
        <w:ind w:left="720" w:hanging="720"/>
      </w:pPr>
      <w:r w:rsidRPr="00FA702C">
        <w:t>11</w:t>
      </w:r>
      <w:r w:rsidRPr="00FA702C">
        <w:tab/>
        <w:t>Bishop, C. F., Small, N., Parslow, R.</w:t>
      </w:r>
      <w:r w:rsidRPr="00FA702C">
        <w:rPr>
          <w:i/>
        </w:rPr>
        <w:t xml:space="preserve"> et al.</w:t>
      </w:r>
      <w:r w:rsidRPr="00FA702C">
        <w:t xml:space="preserve"> Healthcare use for children with complex needs: using routine health data linked to a multiethnic, ongoing birth cohort. </w:t>
      </w:r>
      <w:r w:rsidRPr="00FA702C">
        <w:rPr>
          <w:i/>
        </w:rPr>
        <w:t>BMJ Open</w:t>
      </w:r>
      <w:r w:rsidRPr="00FA702C">
        <w:t xml:space="preserve"> </w:t>
      </w:r>
      <w:r w:rsidRPr="00FA702C">
        <w:rPr>
          <w:b/>
        </w:rPr>
        <w:t>8</w:t>
      </w:r>
      <w:r w:rsidRPr="00FA702C">
        <w:t>, e018419, doi:10.1136/bmjopen-2017-018419 (2018).</w:t>
      </w:r>
    </w:p>
    <w:p w14:paraId="60EACE81" w14:textId="77777777" w:rsidR="00C53C25" w:rsidRPr="00FA702C" w:rsidRDefault="00C53C25" w:rsidP="00C53C25">
      <w:pPr>
        <w:pStyle w:val="EndNoteBibliography"/>
        <w:spacing w:after="0"/>
        <w:ind w:left="720" w:hanging="720"/>
      </w:pPr>
      <w:r w:rsidRPr="00FA702C">
        <w:t>12</w:t>
      </w:r>
      <w:r w:rsidRPr="00FA702C">
        <w:tab/>
        <w:t>Alanazi, A. F., Naser, A. Y., Pakan, P.</w:t>
      </w:r>
      <w:r w:rsidRPr="00FA702C">
        <w:rPr>
          <w:i/>
        </w:rPr>
        <w:t xml:space="preserve"> et al.</w:t>
      </w:r>
      <w:r w:rsidRPr="00FA702C">
        <w:t xml:space="preserve"> Trends of Hospital Admissions Due to Congenital Anomalies in England and Wales between 1999 and 2019: An Ecological Study. </w:t>
      </w:r>
      <w:r w:rsidRPr="00FA702C">
        <w:rPr>
          <w:i/>
        </w:rPr>
        <w:t>International Journal of Environmental Research and Public Health</w:t>
      </w:r>
      <w:r w:rsidRPr="00FA702C">
        <w:t xml:space="preserve"> </w:t>
      </w:r>
      <w:r w:rsidRPr="00FA702C">
        <w:rPr>
          <w:b/>
        </w:rPr>
        <w:t>18</w:t>
      </w:r>
      <w:r w:rsidRPr="00FA702C">
        <w:t>, 11808, doi:10.3390/ijerph182211808 (2021).</w:t>
      </w:r>
    </w:p>
    <w:p w14:paraId="2878B010" w14:textId="77777777" w:rsidR="00C53C25" w:rsidRPr="00FA702C" w:rsidRDefault="00C53C25" w:rsidP="00C53C25">
      <w:pPr>
        <w:pStyle w:val="EndNoteBibliography"/>
        <w:spacing w:after="0"/>
        <w:ind w:left="720" w:hanging="720"/>
      </w:pPr>
      <w:r w:rsidRPr="00FA702C">
        <w:t>13</w:t>
      </w:r>
      <w:r w:rsidRPr="00FA702C">
        <w:tab/>
        <w:t xml:space="preserve">Ludvigsson, J. F. Systematic review of COVID-19 in children shows milder cases and a better prognosis than adults. </w:t>
      </w:r>
      <w:r w:rsidRPr="00FA702C">
        <w:rPr>
          <w:i/>
        </w:rPr>
        <w:t>Acta Paediatr</w:t>
      </w:r>
      <w:r w:rsidRPr="00FA702C">
        <w:t xml:space="preserve"> </w:t>
      </w:r>
      <w:r w:rsidRPr="00FA702C">
        <w:rPr>
          <w:b/>
        </w:rPr>
        <w:t>109</w:t>
      </w:r>
      <w:r w:rsidRPr="00FA702C">
        <w:t>, 1088-1095, doi:10.1111/apa.15270 (2020).</w:t>
      </w:r>
    </w:p>
    <w:p w14:paraId="62B0975E" w14:textId="77777777" w:rsidR="00C53C25" w:rsidRPr="00FA702C" w:rsidRDefault="00C53C25" w:rsidP="00C53C25">
      <w:pPr>
        <w:pStyle w:val="EndNoteBibliography"/>
        <w:spacing w:after="0"/>
        <w:ind w:left="720" w:hanging="720"/>
      </w:pPr>
      <w:r w:rsidRPr="00FA702C">
        <w:t>14</w:t>
      </w:r>
      <w:r w:rsidRPr="00FA702C">
        <w:tab/>
        <w:t>Malle, L., Gao, C., Hur, C.</w:t>
      </w:r>
      <w:r w:rsidRPr="00FA702C">
        <w:rPr>
          <w:i/>
        </w:rPr>
        <w:t xml:space="preserve"> et al.</w:t>
      </w:r>
      <w:r w:rsidRPr="00FA702C">
        <w:t xml:space="preserve"> Individuals with Down syndrome hospitalized with COVID-19 have more severe disease. </w:t>
      </w:r>
      <w:r w:rsidRPr="00FA702C">
        <w:rPr>
          <w:i/>
        </w:rPr>
        <w:t>Genet Med</w:t>
      </w:r>
      <w:r w:rsidRPr="00FA702C">
        <w:t xml:space="preserve"> </w:t>
      </w:r>
      <w:r w:rsidRPr="00FA702C">
        <w:rPr>
          <w:b/>
        </w:rPr>
        <w:t>23</w:t>
      </w:r>
      <w:r w:rsidRPr="00FA702C">
        <w:t>, 576-580, doi:10.1038/s41436-020-01004-w (2021).</w:t>
      </w:r>
    </w:p>
    <w:p w14:paraId="1B5029B9" w14:textId="77777777" w:rsidR="00C53C25" w:rsidRPr="00FA702C" w:rsidRDefault="00C53C25" w:rsidP="00C53C25">
      <w:pPr>
        <w:pStyle w:val="EndNoteBibliography"/>
        <w:spacing w:after="0"/>
        <w:ind w:left="720" w:hanging="720"/>
      </w:pPr>
      <w:r w:rsidRPr="00FA702C">
        <w:t>15</w:t>
      </w:r>
      <w:r w:rsidRPr="00FA702C">
        <w:tab/>
        <w:t>Clift, A. K., Coupland, C. A. C., Keogh, R. H.</w:t>
      </w:r>
      <w:r w:rsidRPr="00FA702C">
        <w:rPr>
          <w:i/>
        </w:rPr>
        <w:t xml:space="preserve"> et al.</w:t>
      </w:r>
      <w:r w:rsidRPr="00FA702C">
        <w:t xml:space="preserve"> COVID-19 Mortality Risk in Down Syndrome: Results From a Cohort Study of 8 Million Adults. </w:t>
      </w:r>
      <w:r w:rsidRPr="00FA702C">
        <w:rPr>
          <w:i/>
        </w:rPr>
        <w:t>Ann Intern Med</w:t>
      </w:r>
      <w:r w:rsidRPr="00FA702C">
        <w:t xml:space="preserve"> </w:t>
      </w:r>
      <w:r w:rsidRPr="00FA702C">
        <w:rPr>
          <w:b/>
        </w:rPr>
        <w:t>174</w:t>
      </w:r>
      <w:r w:rsidRPr="00FA702C">
        <w:t>, 572-576, doi:10.7326/M20-4986 (2021).</w:t>
      </w:r>
    </w:p>
    <w:p w14:paraId="6996A12F" w14:textId="77777777" w:rsidR="00C53C25" w:rsidRPr="00FA702C" w:rsidRDefault="00C53C25" w:rsidP="00C53C25">
      <w:pPr>
        <w:pStyle w:val="EndNoteBibliography"/>
        <w:spacing w:after="0"/>
        <w:ind w:left="720" w:hanging="720"/>
      </w:pPr>
      <w:r w:rsidRPr="00FA702C">
        <w:t>16</w:t>
      </w:r>
      <w:r w:rsidRPr="00FA702C">
        <w:tab/>
        <w:t xml:space="preserve">Malviya, A. &amp; Yadav, R. COVID -19 pandemic and paediatric population with special reference to congenital heart disease. </w:t>
      </w:r>
      <w:r w:rsidRPr="00FA702C">
        <w:rPr>
          <w:i/>
        </w:rPr>
        <w:t>Indian Heart J</w:t>
      </w:r>
      <w:r w:rsidRPr="00FA702C">
        <w:t xml:space="preserve"> </w:t>
      </w:r>
      <w:r w:rsidRPr="00FA702C">
        <w:rPr>
          <w:b/>
        </w:rPr>
        <w:t>72</w:t>
      </w:r>
      <w:r w:rsidRPr="00FA702C">
        <w:t>, 141-144, doi:10.1016/j.ihj.2020.06.001 (2020).</w:t>
      </w:r>
    </w:p>
    <w:p w14:paraId="18B72BFC" w14:textId="77777777" w:rsidR="00C53C25" w:rsidRPr="00FA702C" w:rsidRDefault="00C53C25" w:rsidP="00C53C25">
      <w:pPr>
        <w:pStyle w:val="EndNoteBibliography"/>
        <w:spacing w:after="0"/>
        <w:ind w:left="720" w:hanging="720"/>
      </w:pPr>
      <w:r w:rsidRPr="00FA702C">
        <w:t>17</w:t>
      </w:r>
      <w:r w:rsidRPr="00FA702C">
        <w:tab/>
        <w:t>Madhusoodhan, P. P., Pierro, J., Musante, J.</w:t>
      </w:r>
      <w:r w:rsidRPr="00FA702C">
        <w:rPr>
          <w:i/>
        </w:rPr>
        <w:t xml:space="preserve"> et al.</w:t>
      </w:r>
      <w:r w:rsidRPr="00FA702C">
        <w:t xml:space="preserve"> Characterization of COVID-19 disease in pediatric oncology patients: The New York-New Jersey regional experience. </w:t>
      </w:r>
      <w:r w:rsidRPr="00FA702C">
        <w:rPr>
          <w:i/>
        </w:rPr>
        <w:t>Pediatr Blood Cancer</w:t>
      </w:r>
      <w:r w:rsidRPr="00FA702C">
        <w:t xml:space="preserve"> </w:t>
      </w:r>
      <w:r w:rsidRPr="00FA702C">
        <w:rPr>
          <w:b/>
        </w:rPr>
        <w:t>68</w:t>
      </w:r>
      <w:r w:rsidRPr="00FA702C">
        <w:t>, e28843, doi:10.1002/pbc.28843 (2021).</w:t>
      </w:r>
    </w:p>
    <w:p w14:paraId="6DF82E54" w14:textId="3164FECD" w:rsidR="00C53C25" w:rsidRPr="00FA702C" w:rsidRDefault="00C53C25" w:rsidP="00C53C25">
      <w:pPr>
        <w:pStyle w:val="EndNoteBibliography"/>
        <w:spacing w:after="0"/>
        <w:ind w:left="720" w:hanging="720"/>
      </w:pPr>
      <w:r w:rsidRPr="00FA702C">
        <w:lastRenderedPageBreak/>
        <w:t>18</w:t>
      </w:r>
      <w:r w:rsidRPr="00FA702C">
        <w:tab/>
        <w:t>Poppe, M., Aguiar, B., Sousa, R.</w:t>
      </w:r>
      <w:r w:rsidRPr="00FA702C">
        <w:rPr>
          <w:i/>
        </w:rPr>
        <w:t xml:space="preserve"> et al.</w:t>
      </w:r>
      <w:r w:rsidRPr="00FA702C">
        <w:t xml:space="preserve"> The Impact of the COVID-19 Pandemic on Children's Health in Portugal: The Parental Perspective. </w:t>
      </w:r>
      <w:r w:rsidRPr="00FA702C">
        <w:rPr>
          <w:i/>
        </w:rPr>
        <w:t>Acta Med Port</w:t>
      </w:r>
      <w:r w:rsidRPr="00FA702C">
        <w:t xml:space="preserve"> </w:t>
      </w:r>
      <w:r w:rsidRPr="00FA702C">
        <w:rPr>
          <w:b/>
        </w:rPr>
        <w:t>34</w:t>
      </w:r>
      <w:r w:rsidRPr="00FA702C">
        <w:t>, 355-361, doi:</w:t>
      </w:r>
      <w:hyperlink r:id="rId15" w:history="1">
        <w:r w:rsidRPr="00FA702C">
          <w:rPr>
            <w:rStyle w:val="Hyperlink"/>
          </w:rPr>
          <w:t>https://dx.doi.org/10.20344/amp.14805</w:t>
        </w:r>
      </w:hyperlink>
      <w:r w:rsidRPr="00FA702C">
        <w:t xml:space="preserve"> (2021).</w:t>
      </w:r>
    </w:p>
    <w:p w14:paraId="7A6ED80A" w14:textId="216FB3D9" w:rsidR="00C53C25" w:rsidRPr="00FA702C" w:rsidRDefault="00C53C25" w:rsidP="00C53C25">
      <w:pPr>
        <w:pStyle w:val="EndNoteBibliography"/>
        <w:spacing w:after="0"/>
        <w:ind w:left="720" w:hanging="720"/>
      </w:pPr>
      <w:r w:rsidRPr="00FA702C">
        <w:t>19</w:t>
      </w:r>
      <w:r w:rsidRPr="00FA702C">
        <w:tab/>
        <w:t>Darr, A., Senior, A., Argyriou, K.</w:t>
      </w:r>
      <w:r w:rsidRPr="00FA702C">
        <w:rPr>
          <w:i/>
        </w:rPr>
        <w:t xml:space="preserve"> et al.</w:t>
      </w:r>
      <w:r w:rsidRPr="00FA702C">
        <w:t xml:space="preserve"> The impact of the coronavirus (COVID-19) pandemic on elective paediatric otolaryngology outpatient services - An analysis of virtual outpatient clinics in a tertiary referral centre using the modified paediatric otolaryngology telemedicine satisfaction survey (POTSS). </w:t>
      </w:r>
      <w:r w:rsidRPr="00FA702C">
        <w:rPr>
          <w:i/>
        </w:rPr>
        <w:t>Int J Pediatr Otorhinolaryngol</w:t>
      </w:r>
      <w:r w:rsidRPr="00FA702C">
        <w:t xml:space="preserve"> </w:t>
      </w:r>
      <w:r w:rsidRPr="00FA702C">
        <w:rPr>
          <w:b/>
        </w:rPr>
        <w:t>138</w:t>
      </w:r>
      <w:r w:rsidRPr="00FA702C">
        <w:t>, 110383, doi:</w:t>
      </w:r>
      <w:hyperlink r:id="rId16" w:history="1">
        <w:r w:rsidRPr="00FA702C">
          <w:rPr>
            <w:rStyle w:val="Hyperlink"/>
          </w:rPr>
          <w:t>https://dx.doi.org/10.1016/j.ijporl.2020.110383</w:t>
        </w:r>
      </w:hyperlink>
      <w:r w:rsidRPr="00FA702C">
        <w:t xml:space="preserve"> (2020).</w:t>
      </w:r>
    </w:p>
    <w:p w14:paraId="073DBE3F" w14:textId="77777777" w:rsidR="00C53C25" w:rsidRPr="00FA702C" w:rsidRDefault="00C53C25" w:rsidP="00C53C25">
      <w:pPr>
        <w:pStyle w:val="EndNoteBibliography"/>
        <w:spacing w:after="0"/>
        <w:ind w:left="720" w:hanging="720"/>
      </w:pPr>
      <w:r w:rsidRPr="00FA702C">
        <w:t>20</w:t>
      </w:r>
      <w:r w:rsidRPr="00FA702C">
        <w:tab/>
        <w:t>Wray, J., Pagel, C., Chester, A. H.</w:t>
      </w:r>
      <w:r w:rsidRPr="00FA702C">
        <w:rPr>
          <w:i/>
        </w:rPr>
        <w:t xml:space="preserve"> et al.</w:t>
      </w:r>
      <w:r w:rsidRPr="00FA702C">
        <w:t xml:space="preserve"> What was the impact of the first wave of COVID-19 on the delivery of care to children and adults with congenital heart disease? A qualitative study using online forums. </w:t>
      </w:r>
      <w:r w:rsidRPr="00FA702C">
        <w:rPr>
          <w:i/>
        </w:rPr>
        <w:t>BMJ Open</w:t>
      </w:r>
      <w:r w:rsidRPr="00FA702C">
        <w:t xml:space="preserve"> </w:t>
      </w:r>
      <w:r w:rsidRPr="00FA702C">
        <w:rPr>
          <w:b/>
        </w:rPr>
        <w:t>11</w:t>
      </w:r>
      <w:r w:rsidRPr="00FA702C">
        <w:t>, e049006, doi:10.1136/bmjopen-2021-049006 (2021).</w:t>
      </w:r>
    </w:p>
    <w:p w14:paraId="34CA8235" w14:textId="281D5207" w:rsidR="00C53C25" w:rsidRPr="00FA702C" w:rsidRDefault="00C53C25" w:rsidP="00C53C25">
      <w:pPr>
        <w:pStyle w:val="EndNoteBibliography"/>
        <w:spacing w:after="0"/>
        <w:ind w:left="720" w:hanging="720"/>
      </w:pPr>
      <w:r w:rsidRPr="00FA702C">
        <w:t>21</w:t>
      </w:r>
      <w:r w:rsidRPr="00FA702C">
        <w:tab/>
        <w:t xml:space="preserve">The Cleft Lip and Palate Association. Summer Survey 2020: The Results. Available from: </w:t>
      </w:r>
      <w:hyperlink r:id="rId17" w:history="1">
        <w:r w:rsidRPr="00FA702C">
          <w:rPr>
            <w:rStyle w:val="Hyperlink"/>
          </w:rPr>
          <w:t>https://www.clapa.com/news-item/summer-survey-2020-the-results/</w:t>
        </w:r>
      </w:hyperlink>
      <w:r w:rsidRPr="00FA702C">
        <w:t xml:space="preserve"> [accessed 2 Nov 2021].  (2020).</w:t>
      </w:r>
    </w:p>
    <w:p w14:paraId="3862563A" w14:textId="740F76DE" w:rsidR="00C53C25" w:rsidRPr="00FA702C" w:rsidRDefault="00C53C25" w:rsidP="00C53C25">
      <w:pPr>
        <w:pStyle w:val="EndNoteBibliography"/>
        <w:spacing w:after="0"/>
        <w:ind w:left="720" w:hanging="720"/>
      </w:pPr>
      <w:r w:rsidRPr="00FA702C">
        <w:t>22</w:t>
      </w:r>
      <w:r w:rsidRPr="00FA702C">
        <w:tab/>
        <w:t>Marino, L. V., Wagland, R., Culliford, D. J.</w:t>
      </w:r>
      <w:r w:rsidRPr="00FA702C">
        <w:rPr>
          <w:i/>
        </w:rPr>
        <w:t xml:space="preserve"> et al.</w:t>
      </w:r>
      <w:r w:rsidRPr="00FA702C">
        <w:t xml:space="preserve"> "No Official Help Is Available"-Experience of Parents and Children With Congenital Heart Disease During COVID-19. </w:t>
      </w:r>
      <w:r w:rsidRPr="00FA702C">
        <w:rPr>
          <w:i/>
        </w:rPr>
        <w:t>World Journal for Pediatric &amp; Congenital Heart Surgery</w:t>
      </w:r>
      <w:r w:rsidRPr="00FA702C">
        <w:t xml:space="preserve"> </w:t>
      </w:r>
      <w:r w:rsidRPr="00FA702C">
        <w:rPr>
          <w:b/>
        </w:rPr>
        <w:t>12</w:t>
      </w:r>
      <w:r w:rsidRPr="00FA702C">
        <w:t>, 500-507, doi:</w:t>
      </w:r>
      <w:hyperlink r:id="rId18" w:history="1">
        <w:r w:rsidRPr="00FA702C">
          <w:rPr>
            <w:rStyle w:val="Hyperlink"/>
          </w:rPr>
          <w:t>https://dx.doi.org/10.1177/21501351211007102</w:t>
        </w:r>
      </w:hyperlink>
      <w:r w:rsidRPr="00FA702C">
        <w:t xml:space="preserve"> (2021).</w:t>
      </w:r>
    </w:p>
    <w:p w14:paraId="2122EF1F" w14:textId="77777777" w:rsidR="00C53C25" w:rsidRPr="00FA702C" w:rsidRDefault="00C53C25" w:rsidP="00C53C25">
      <w:pPr>
        <w:pStyle w:val="EndNoteBibliography"/>
        <w:spacing w:after="0"/>
        <w:ind w:left="720" w:hanging="720"/>
      </w:pPr>
      <w:r w:rsidRPr="00FA702C">
        <w:t>23</w:t>
      </w:r>
      <w:r w:rsidRPr="00FA702C">
        <w:tab/>
        <w:t>Cousino, M. K., Pasquali, S. K., Romano, J. C.</w:t>
      </w:r>
      <w:r w:rsidRPr="00FA702C">
        <w:rPr>
          <w:i/>
        </w:rPr>
        <w:t xml:space="preserve"> et al.</w:t>
      </w:r>
      <w:r w:rsidRPr="00FA702C">
        <w:t xml:space="preserve"> Impact of the COVID-19 pandemic on CHD care and emotional wellbeing. </w:t>
      </w:r>
      <w:r w:rsidRPr="00FA702C">
        <w:rPr>
          <w:i/>
        </w:rPr>
        <w:t>Cardiol Young</w:t>
      </w:r>
      <w:r w:rsidRPr="00FA702C">
        <w:t xml:space="preserve"> </w:t>
      </w:r>
      <w:r w:rsidRPr="00FA702C">
        <w:rPr>
          <w:b/>
        </w:rPr>
        <w:t>31</w:t>
      </w:r>
      <w:r w:rsidRPr="00FA702C">
        <w:t>, 822-828, doi:10.1017/S1047951120004758 (2021).</w:t>
      </w:r>
    </w:p>
    <w:p w14:paraId="39ABBFCC" w14:textId="77777777" w:rsidR="00C53C25" w:rsidRPr="00FA702C" w:rsidRDefault="00C53C25" w:rsidP="00C53C25">
      <w:pPr>
        <w:pStyle w:val="EndNoteBibliography"/>
        <w:spacing w:after="0"/>
        <w:ind w:left="720" w:hanging="720"/>
      </w:pPr>
      <w:r w:rsidRPr="00FA702C">
        <w:t>24</w:t>
      </w:r>
      <w:r w:rsidRPr="00FA702C">
        <w:tab/>
        <w:t>Stewart, A., Smith, C. H., Eaton, S.</w:t>
      </w:r>
      <w:r w:rsidRPr="00FA702C">
        <w:rPr>
          <w:i/>
        </w:rPr>
        <w:t xml:space="preserve"> et al.</w:t>
      </w:r>
      <w:r w:rsidRPr="00FA702C">
        <w:t xml:space="preserve"> COVID-19 pandemic experiences of parents caring for children with oesophageal atresia/tracheo-oesophageal fistula. </w:t>
      </w:r>
      <w:r w:rsidRPr="00FA702C">
        <w:rPr>
          <w:i/>
        </w:rPr>
        <w:t>BMJ Paediatr Open</w:t>
      </w:r>
      <w:r w:rsidRPr="00FA702C">
        <w:t xml:space="preserve"> </w:t>
      </w:r>
      <w:r w:rsidRPr="00FA702C">
        <w:rPr>
          <w:b/>
        </w:rPr>
        <w:t>5</w:t>
      </w:r>
      <w:r w:rsidRPr="00FA702C">
        <w:t>, e001077, doi:10.1136/bmjpo-2021-001077 (2021).</w:t>
      </w:r>
    </w:p>
    <w:p w14:paraId="58D99834" w14:textId="77777777" w:rsidR="00C53C25" w:rsidRPr="00FA702C" w:rsidRDefault="00C53C25" w:rsidP="00C53C25">
      <w:pPr>
        <w:pStyle w:val="EndNoteBibliography"/>
        <w:spacing w:after="0"/>
        <w:ind w:left="720" w:hanging="720"/>
      </w:pPr>
      <w:r w:rsidRPr="00FA702C">
        <w:t>25</w:t>
      </w:r>
      <w:r w:rsidRPr="00FA702C">
        <w:tab/>
        <w:t>Mongru, R., Rose, D., Costelloe, C.</w:t>
      </w:r>
      <w:r w:rsidRPr="00FA702C">
        <w:rPr>
          <w:i/>
        </w:rPr>
        <w:t xml:space="preserve"> et al.</w:t>
      </w:r>
      <w:r w:rsidRPr="00FA702C">
        <w:t xml:space="preserve"> Retrospective analysis of North West London healthcare utilisation by children during the COVID-19 pandemic. </w:t>
      </w:r>
      <w:r w:rsidRPr="00FA702C">
        <w:rPr>
          <w:i/>
        </w:rPr>
        <w:t>BMJ Paediatrics Open</w:t>
      </w:r>
      <w:r w:rsidRPr="00FA702C">
        <w:t xml:space="preserve"> </w:t>
      </w:r>
      <w:r w:rsidRPr="00FA702C">
        <w:rPr>
          <w:b/>
        </w:rPr>
        <w:t>6</w:t>
      </w:r>
      <w:r w:rsidRPr="00FA702C">
        <w:t>, e001363, doi:10.1136/bmjpo-2021-001363 (2022).</w:t>
      </w:r>
    </w:p>
    <w:p w14:paraId="22F1439A" w14:textId="77777777" w:rsidR="00C53C25" w:rsidRPr="00FA702C" w:rsidRDefault="00C53C25" w:rsidP="00C53C25">
      <w:pPr>
        <w:pStyle w:val="EndNoteBibliography"/>
        <w:spacing w:after="0"/>
        <w:ind w:left="720" w:hanging="720"/>
      </w:pPr>
      <w:r w:rsidRPr="00FA702C">
        <w:t>26</w:t>
      </w:r>
      <w:r w:rsidRPr="00FA702C">
        <w:tab/>
        <w:t>Kruizinga, M. D., Peeters, D., van Veen, M.</w:t>
      </w:r>
      <w:r w:rsidRPr="00FA702C">
        <w:rPr>
          <w:i/>
        </w:rPr>
        <w:t xml:space="preserve"> et al.</w:t>
      </w:r>
      <w:r w:rsidRPr="00FA702C">
        <w:t xml:space="preserve"> The impact of lockdown on pediatric ED visits and hospital admissions during the COVID19 pandemic: a multicenter analysis and review of the literature. </w:t>
      </w:r>
      <w:r w:rsidRPr="00FA702C">
        <w:rPr>
          <w:i/>
        </w:rPr>
        <w:t>Eur J Pediatr</w:t>
      </w:r>
      <w:r w:rsidRPr="00FA702C">
        <w:t xml:space="preserve"> </w:t>
      </w:r>
      <w:r w:rsidRPr="00FA702C">
        <w:rPr>
          <w:b/>
        </w:rPr>
        <w:t>180</w:t>
      </w:r>
      <w:r w:rsidRPr="00FA702C">
        <w:t>, 2271-2279, doi:10.1007/s00431-021-04015-0 (2021).</w:t>
      </w:r>
    </w:p>
    <w:p w14:paraId="7F6E8E7B" w14:textId="19668768" w:rsidR="00C53C25" w:rsidRPr="00FA702C" w:rsidRDefault="00C53C25" w:rsidP="00C53C25">
      <w:pPr>
        <w:pStyle w:val="EndNoteBibliography"/>
        <w:spacing w:after="0"/>
        <w:ind w:left="720" w:hanging="720"/>
      </w:pPr>
      <w:r w:rsidRPr="00FA702C">
        <w:t>27</w:t>
      </w:r>
      <w:r w:rsidRPr="00FA702C">
        <w:tab/>
        <w:t>Nicholson, E., McDonnell, T., Conlon, C.</w:t>
      </w:r>
      <w:r w:rsidRPr="00FA702C">
        <w:rPr>
          <w:i/>
        </w:rPr>
        <w:t xml:space="preserve"> et al.</w:t>
      </w:r>
      <w:r w:rsidRPr="00FA702C">
        <w:t xml:space="preserve"> Parental Hesitancy and Concerns around Accessing Paediatric Unscheduled Healthcare during COVID-19: A Cross-Sectional Survey. </w:t>
      </w:r>
      <w:r w:rsidRPr="00FA702C">
        <w:rPr>
          <w:i/>
        </w:rPr>
        <w:t>Int J Environ Res Public Health</w:t>
      </w:r>
      <w:r w:rsidRPr="00FA702C">
        <w:t xml:space="preserve"> </w:t>
      </w:r>
      <w:r w:rsidRPr="00FA702C">
        <w:rPr>
          <w:b/>
        </w:rPr>
        <w:t>17</w:t>
      </w:r>
      <w:r w:rsidRPr="00FA702C">
        <w:t>, 11, doi:</w:t>
      </w:r>
      <w:hyperlink r:id="rId19" w:history="1">
        <w:r w:rsidRPr="00FA702C">
          <w:rPr>
            <w:rStyle w:val="Hyperlink"/>
          </w:rPr>
          <w:t>https://dx.doi.org/10.3390/ijerph17249264</w:t>
        </w:r>
      </w:hyperlink>
      <w:r w:rsidRPr="00FA702C">
        <w:t xml:space="preserve"> (2020).</w:t>
      </w:r>
    </w:p>
    <w:p w14:paraId="30228AE8" w14:textId="7066AC25" w:rsidR="00C53C25" w:rsidRPr="00FA702C" w:rsidRDefault="00C53C25" w:rsidP="00C53C25">
      <w:pPr>
        <w:pStyle w:val="EndNoteBibliography"/>
        <w:spacing w:after="0"/>
        <w:ind w:left="720" w:hanging="720"/>
      </w:pPr>
      <w:r w:rsidRPr="00FA702C">
        <w:t>28</w:t>
      </w:r>
      <w:r w:rsidRPr="00FA702C">
        <w:tab/>
        <w:t>Liguoro, I., Pilotto, C., Vergine, M.</w:t>
      </w:r>
      <w:r w:rsidRPr="00FA702C">
        <w:rPr>
          <w:i/>
        </w:rPr>
        <w:t xml:space="preserve"> et al.</w:t>
      </w:r>
      <w:r w:rsidRPr="00FA702C">
        <w:t xml:space="preserve"> The impact of COVID-19 on a tertiary care pediatric emergency department. </w:t>
      </w:r>
      <w:r w:rsidRPr="00FA702C">
        <w:rPr>
          <w:i/>
        </w:rPr>
        <w:t>Eur J Pediatr</w:t>
      </w:r>
      <w:r w:rsidRPr="00FA702C">
        <w:t xml:space="preserve"> </w:t>
      </w:r>
      <w:r w:rsidRPr="00FA702C">
        <w:rPr>
          <w:b/>
        </w:rPr>
        <w:t>180</w:t>
      </w:r>
      <w:r w:rsidRPr="00FA702C">
        <w:t>, 1497-1504, doi:</w:t>
      </w:r>
      <w:hyperlink r:id="rId20" w:history="1">
        <w:r w:rsidRPr="00FA702C">
          <w:rPr>
            <w:rStyle w:val="Hyperlink"/>
          </w:rPr>
          <w:t>https://dx.doi.org/10.1007/s00431-020-03909-9</w:t>
        </w:r>
      </w:hyperlink>
      <w:r w:rsidRPr="00FA702C">
        <w:t xml:space="preserve"> (2021).</w:t>
      </w:r>
    </w:p>
    <w:p w14:paraId="26E76FDC" w14:textId="3DEE87BA" w:rsidR="00C53C25" w:rsidRPr="00FA702C" w:rsidRDefault="00C53C25" w:rsidP="00C53C25">
      <w:pPr>
        <w:pStyle w:val="EndNoteBibliography"/>
        <w:spacing w:after="0"/>
        <w:ind w:left="720" w:hanging="720"/>
      </w:pPr>
      <w:r w:rsidRPr="00FA702C">
        <w:t>29</w:t>
      </w:r>
      <w:r w:rsidRPr="00FA702C">
        <w:tab/>
        <w:t>Dorfman, L., Nassar, R., Binjamin Ohana, D.</w:t>
      </w:r>
      <w:r w:rsidRPr="00FA702C">
        <w:rPr>
          <w:i/>
        </w:rPr>
        <w:t xml:space="preserve"> et al.</w:t>
      </w:r>
      <w:r w:rsidRPr="00FA702C">
        <w:t xml:space="preserve"> Pediatric inflammatory bowel disease and the effect of COVID-19 pandemic on treatment adherence and patients' behavior. </w:t>
      </w:r>
      <w:r w:rsidRPr="00FA702C">
        <w:rPr>
          <w:i/>
        </w:rPr>
        <w:t>Pediatric Research</w:t>
      </w:r>
      <w:r w:rsidRPr="00FA702C">
        <w:t xml:space="preserve"> </w:t>
      </w:r>
      <w:r w:rsidRPr="00FA702C">
        <w:rPr>
          <w:b/>
        </w:rPr>
        <w:t>90</w:t>
      </w:r>
      <w:r w:rsidRPr="00FA702C">
        <w:t>, 637-641, doi:</w:t>
      </w:r>
      <w:hyperlink r:id="rId21" w:history="1">
        <w:r w:rsidRPr="00FA702C">
          <w:rPr>
            <w:rStyle w:val="Hyperlink"/>
          </w:rPr>
          <w:t>https://dx.doi.org/10.1038/s41390-020-01312-6</w:t>
        </w:r>
      </w:hyperlink>
      <w:r w:rsidRPr="00FA702C">
        <w:t xml:space="preserve"> (2021).</w:t>
      </w:r>
    </w:p>
    <w:p w14:paraId="1BE86235" w14:textId="77777777" w:rsidR="00C53C25" w:rsidRPr="00FA702C" w:rsidRDefault="00C53C25" w:rsidP="00C53C25">
      <w:pPr>
        <w:pStyle w:val="EndNoteBibliography"/>
        <w:spacing w:after="0"/>
        <w:ind w:left="720" w:hanging="720"/>
      </w:pPr>
      <w:r w:rsidRPr="00FA702C">
        <w:t>30</w:t>
      </w:r>
      <w:r w:rsidRPr="00FA702C">
        <w:tab/>
        <w:t>Morris, J. K., Garne, E., Loane, M.</w:t>
      </w:r>
      <w:r w:rsidRPr="00FA702C">
        <w:rPr>
          <w:i/>
        </w:rPr>
        <w:t xml:space="preserve"> et al.</w:t>
      </w:r>
      <w:r w:rsidRPr="00FA702C">
        <w:t xml:space="preserve"> EUROlinkCAT protocol for a European population-based data linkage study investigating the survival, morbidity and education of children with congenital anomalies. </w:t>
      </w:r>
      <w:r w:rsidRPr="00FA702C">
        <w:rPr>
          <w:i/>
        </w:rPr>
        <w:t>BMJ Open</w:t>
      </w:r>
      <w:r w:rsidRPr="00FA702C">
        <w:t xml:space="preserve"> </w:t>
      </w:r>
      <w:r w:rsidRPr="00FA702C">
        <w:rPr>
          <w:b/>
        </w:rPr>
        <w:t>11</w:t>
      </w:r>
      <w:r w:rsidRPr="00FA702C">
        <w:t>, e047859, doi:10.1136/bmjopen-2020-047859 (2021).</w:t>
      </w:r>
    </w:p>
    <w:p w14:paraId="1B564C05" w14:textId="77777777" w:rsidR="00C53C25" w:rsidRPr="00FA702C" w:rsidRDefault="00C53C25" w:rsidP="00C53C25">
      <w:pPr>
        <w:pStyle w:val="EndNoteBibliography"/>
        <w:spacing w:after="0"/>
        <w:ind w:left="720" w:hanging="720"/>
      </w:pPr>
      <w:r w:rsidRPr="00FA702C">
        <w:t>31</w:t>
      </w:r>
      <w:r w:rsidRPr="00FA702C">
        <w:tab/>
        <w:t xml:space="preserve">Cuschieri, S. The STROBE guidelines. </w:t>
      </w:r>
      <w:r w:rsidRPr="00FA702C">
        <w:rPr>
          <w:i/>
        </w:rPr>
        <w:t>Saudi J Anaesth</w:t>
      </w:r>
      <w:r w:rsidRPr="00FA702C">
        <w:t xml:space="preserve"> </w:t>
      </w:r>
      <w:r w:rsidRPr="00FA702C">
        <w:rPr>
          <w:b/>
        </w:rPr>
        <w:t>13</w:t>
      </w:r>
      <w:r w:rsidRPr="00FA702C">
        <w:t>, S31-S34, doi:10.4103/sja.SJA_543_18 (2019).</w:t>
      </w:r>
    </w:p>
    <w:p w14:paraId="26E32C8D" w14:textId="6A9C9565" w:rsidR="00C53C25" w:rsidRPr="00FA702C" w:rsidRDefault="00C53C25" w:rsidP="00C53C25">
      <w:pPr>
        <w:pStyle w:val="EndNoteBibliography"/>
        <w:spacing w:after="0"/>
        <w:ind w:left="720" w:hanging="720"/>
      </w:pPr>
      <w:r w:rsidRPr="00FA702C">
        <w:t>32</w:t>
      </w:r>
      <w:r w:rsidRPr="00FA702C">
        <w:tab/>
        <w:t>Kuliś, D., Bottomley, A., Velikova, G.</w:t>
      </w:r>
      <w:r w:rsidRPr="00FA702C">
        <w:rPr>
          <w:i/>
        </w:rPr>
        <w:t xml:space="preserve"> et al.</w:t>
      </w:r>
      <w:r w:rsidRPr="00FA702C">
        <w:t xml:space="preserve"> EORTC Quality of Life Group Translation Procedure (4th edition). Available from: </w:t>
      </w:r>
      <w:hyperlink r:id="rId22" w:history="1">
        <w:r w:rsidRPr="00FA702C">
          <w:rPr>
            <w:rStyle w:val="Hyperlink"/>
          </w:rPr>
          <w:t>https://www.eortc.org/app/uploads/sites/2/2018/02/translation_manual_2017.pdf</w:t>
        </w:r>
      </w:hyperlink>
      <w:r w:rsidRPr="00FA702C">
        <w:t xml:space="preserve"> [accessed 14 Nov 2021].  (2017).</w:t>
      </w:r>
    </w:p>
    <w:p w14:paraId="5420E55D" w14:textId="77777777" w:rsidR="00C53C25" w:rsidRPr="00FA702C" w:rsidRDefault="00C53C25" w:rsidP="00C53C25">
      <w:pPr>
        <w:pStyle w:val="EndNoteBibliography"/>
        <w:spacing w:after="0"/>
        <w:ind w:left="720" w:hanging="720"/>
      </w:pPr>
      <w:r w:rsidRPr="00FA702C">
        <w:lastRenderedPageBreak/>
        <w:t>33</w:t>
      </w:r>
      <w:r w:rsidRPr="00FA702C">
        <w:tab/>
        <w:t>Harris, P. A., Taylor, R., Thielke, R.</w:t>
      </w:r>
      <w:r w:rsidRPr="00FA702C">
        <w:rPr>
          <w:i/>
        </w:rPr>
        <w:t xml:space="preserve"> et al.</w:t>
      </w:r>
      <w:r w:rsidRPr="00FA702C">
        <w:t xml:space="preserve"> Research electronic data capture (REDCap)--a metadata-driven methodology and workflow process for providing translational research informatics support. </w:t>
      </w:r>
      <w:r w:rsidRPr="00FA702C">
        <w:rPr>
          <w:i/>
        </w:rPr>
        <w:t>J Biomed Inform</w:t>
      </w:r>
      <w:r w:rsidRPr="00FA702C">
        <w:t xml:space="preserve"> </w:t>
      </w:r>
      <w:r w:rsidRPr="00FA702C">
        <w:rPr>
          <w:b/>
        </w:rPr>
        <w:t>42</w:t>
      </w:r>
      <w:r w:rsidRPr="00FA702C">
        <w:t>, 377-381, doi:10.1016/j.jbi.2008.08.010 (2009).</w:t>
      </w:r>
    </w:p>
    <w:p w14:paraId="48D01F93" w14:textId="77777777" w:rsidR="00C53C25" w:rsidRPr="00FA702C" w:rsidRDefault="00C53C25" w:rsidP="00C53C25">
      <w:pPr>
        <w:pStyle w:val="EndNoteBibliography"/>
        <w:spacing w:after="0"/>
        <w:ind w:left="720" w:hanging="720"/>
      </w:pPr>
      <w:r w:rsidRPr="00FA702C">
        <w:t>34</w:t>
      </w:r>
      <w:r w:rsidRPr="00FA702C">
        <w:tab/>
        <w:t>Stata Statistical Software: Release 17 (College Station, TX: StataCorp LLC, 2021).</w:t>
      </w:r>
    </w:p>
    <w:p w14:paraId="16CC77B3" w14:textId="77777777" w:rsidR="00C53C25" w:rsidRPr="00FA702C" w:rsidRDefault="00C53C25" w:rsidP="00C53C25">
      <w:pPr>
        <w:pStyle w:val="EndNoteBibliography"/>
        <w:spacing w:after="0"/>
        <w:ind w:left="720" w:hanging="720"/>
      </w:pPr>
      <w:r w:rsidRPr="00FA702C">
        <w:t>35</w:t>
      </w:r>
      <w:r w:rsidRPr="00FA702C">
        <w:tab/>
        <w:t>Leirgul, E., Fomina, T., Brodwall, K.</w:t>
      </w:r>
      <w:r w:rsidRPr="00FA702C">
        <w:rPr>
          <w:i/>
        </w:rPr>
        <w:t xml:space="preserve"> et al.</w:t>
      </w:r>
      <w:r w:rsidRPr="00FA702C">
        <w:t xml:space="preserve"> Birth prevalence of congenital heart defects in Norway 1994–2009 - a nationwide study. </w:t>
      </w:r>
      <w:r w:rsidRPr="00FA702C">
        <w:rPr>
          <w:i/>
        </w:rPr>
        <w:t>Am Heart J</w:t>
      </w:r>
      <w:r w:rsidRPr="00FA702C">
        <w:t xml:space="preserve"> </w:t>
      </w:r>
      <w:r w:rsidRPr="00FA702C">
        <w:rPr>
          <w:b/>
        </w:rPr>
        <w:t>168</w:t>
      </w:r>
      <w:r w:rsidRPr="00FA702C">
        <w:t>, 956-964 (2014).</w:t>
      </w:r>
    </w:p>
    <w:p w14:paraId="382E0BEA" w14:textId="77777777" w:rsidR="00C53C25" w:rsidRPr="00FA702C" w:rsidRDefault="00C53C25" w:rsidP="00C53C25">
      <w:pPr>
        <w:pStyle w:val="EndNoteBibliography"/>
        <w:spacing w:after="0"/>
        <w:ind w:left="720" w:hanging="720"/>
      </w:pPr>
      <w:r w:rsidRPr="00FA702C">
        <w:t>36</w:t>
      </w:r>
      <w:r w:rsidRPr="00FA702C">
        <w:tab/>
        <w:t>McRobert, C. J., Hill, J. C., Smale, T.</w:t>
      </w:r>
      <w:r w:rsidRPr="00FA702C">
        <w:rPr>
          <w:i/>
        </w:rPr>
        <w:t xml:space="preserve"> et al.</w:t>
      </w:r>
      <w:r w:rsidRPr="00FA702C">
        <w:t xml:space="preserve"> A multi-modal recruitment strategy using social media and internet-mediated methods to recruit a multidisciplinary, international sample of clinicians to an online research study. </w:t>
      </w:r>
      <w:r w:rsidRPr="00FA702C">
        <w:rPr>
          <w:i/>
        </w:rPr>
        <w:t>PLoS ONE</w:t>
      </w:r>
      <w:r w:rsidRPr="00FA702C">
        <w:t xml:space="preserve"> </w:t>
      </w:r>
      <w:r w:rsidRPr="00FA702C">
        <w:rPr>
          <w:b/>
        </w:rPr>
        <w:t>13</w:t>
      </w:r>
      <w:r w:rsidRPr="00FA702C">
        <w:t>, e0200184, doi:10.1371/journal.pone.0200184 (2018).</w:t>
      </w:r>
    </w:p>
    <w:p w14:paraId="7D1384D7" w14:textId="77777777" w:rsidR="00C53C25" w:rsidRPr="00FA702C" w:rsidRDefault="00C53C25" w:rsidP="00C53C25">
      <w:pPr>
        <w:pStyle w:val="EndNoteBibliography"/>
        <w:spacing w:after="0"/>
        <w:ind w:left="720" w:hanging="720"/>
      </w:pPr>
      <w:r w:rsidRPr="00FA702C">
        <w:t>37</w:t>
      </w:r>
      <w:r w:rsidRPr="00FA702C">
        <w:tab/>
        <w:t xml:space="preserve">Liu, M. &amp; Wronski, L. Examining completion rates in web surveys via over 25,000 real-world surveys. </w:t>
      </w:r>
      <w:r w:rsidRPr="00FA702C">
        <w:rPr>
          <w:i/>
        </w:rPr>
        <w:t>Social Science Computer Review</w:t>
      </w:r>
      <w:r w:rsidRPr="00FA702C">
        <w:t xml:space="preserve"> </w:t>
      </w:r>
      <w:r w:rsidRPr="00FA702C">
        <w:rPr>
          <w:b/>
        </w:rPr>
        <w:t>36</w:t>
      </w:r>
      <w:r w:rsidRPr="00FA702C">
        <w:t>, 116-124 (2018).</w:t>
      </w:r>
    </w:p>
    <w:p w14:paraId="13CADAA3" w14:textId="77777777" w:rsidR="00C53C25" w:rsidRPr="00FA702C" w:rsidRDefault="00C53C25" w:rsidP="00C53C25">
      <w:pPr>
        <w:pStyle w:val="EndNoteBibliography"/>
        <w:spacing w:after="0"/>
        <w:ind w:left="720" w:hanging="720"/>
      </w:pPr>
      <w:r w:rsidRPr="00FA702C">
        <w:t>38</w:t>
      </w:r>
      <w:r w:rsidRPr="00FA702C">
        <w:tab/>
        <w:t xml:space="preserve">Bosnjak, M. &amp; Tuten, T. L. Classifying Response Behaviors in Web-based Surveys. </w:t>
      </w:r>
      <w:r w:rsidRPr="00FA702C">
        <w:rPr>
          <w:i/>
        </w:rPr>
        <w:t>Journal of Computer-Mediated Communication</w:t>
      </w:r>
      <w:r w:rsidRPr="00FA702C">
        <w:t xml:space="preserve"> </w:t>
      </w:r>
      <w:r w:rsidRPr="00FA702C">
        <w:rPr>
          <w:b/>
        </w:rPr>
        <w:t>6</w:t>
      </w:r>
      <w:r w:rsidRPr="00FA702C">
        <w:t xml:space="preserve"> (2001).</w:t>
      </w:r>
    </w:p>
    <w:p w14:paraId="6D75C3A7" w14:textId="52A17DA8" w:rsidR="00C53C25" w:rsidRPr="00FA702C" w:rsidRDefault="00C53C25" w:rsidP="00C53C25">
      <w:pPr>
        <w:pStyle w:val="EndNoteBibliography"/>
        <w:spacing w:after="0"/>
        <w:ind w:left="720" w:hanging="720"/>
      </w:pPr>
      <w:r w:rsidRPr="00FA702C">
        <w:t>39</w:t>
      </w:r>
      <w:r w:rsidRPr="00FA702C">
        <w:tab/>
        <w:t xml:space="preserve">OECD &amp; European Union. Health at a Glance: Europe 2020. State of Health in the EU Cycle. OECD Publishing; Paris. Available from: </w:t>
      </w:r>
      <w:hyperlink r:id="rId23" w:history="1">
        <w:r w:rsidRPr="00FA702C">
          <w:rPr>
            <w:rStyle w:val="Hyperlink"/>
          </w:rPr>
          <w:t>https://doi.org/10.1787/82129230-en</w:t>
        </w:r>
      </w:hyperlink>
      <w:r w:rsidRPr="00FA702C">
        <w:t xml:space="preserve"> [accessed 26 Nov 2021].  (2020).</w:t>
      </w:r>
    </w:p>
    <w:p w14:paraId="61241867" w14:textId="77777777" w:rsidR="00C53C25" w:rsidRPr="00FA702C" w:rsidRDefault="00C53C25" w:rsidP="00C53C25">
      <w:pPr>
        <w:pStyle w:val="EndNoteBibliography"/>
        <w:spacing w:after="0"/>
        <w:ind w:left="720" w:hanging="720"/>
      </w:pPr>
      <w:r w:rsidRPr="00FA702C">
        <w:t>40</w:t>
      </w:r>
      <w:r w:rsidRPr="00FA702C">
        <w:tab/>
        <w:t>Aiken, L. H., Sloane, D. M., Ball, J.</w:t>
      </w:r>
      <w:r w:rsidRPr="00FA702C">
        <w:rPr>
          <w:i/>
        </w:rPr>
        <w:t xml:space="preserve"> et al.</w:t>
      </w:r>
      <w:r w:rsidRPr="00FA702C">
        <w:t xml:space="preserve"> Patient satisfaction with hospital care and nurses in England: an observational study. </w:t>
      </w:r>
      <w:r w:rsidRPr="00FA702C">
        <w:rPr>
          <w:i/>
        </w:rPr>
        <w:t>BMJ Open</w:t>
      </w:r>
      <w:r w:rsidRPr="00FA702C">
        <w:t xml:space="preserve"> </w:t>
      </w:r>
      <w:r w:rsidRPr="00FA702C">
        <w:rPr>
          <w:b/>
        </w:rPr>
        <w:t>8</w:t>
      </w:r>
      <w:r w:rsidRPr="00FA702C">
        <w:t>, e019189, doi:10.1136/bmjopen-2017-019189 (2018).</w:t>
      </w:r>
    </w:p>
    <w:p w14:paraId="2BD6A0B5" w14:textId="77777777" w:rsidR="00C53C25" w:rsidRPr="00FA702C" w:rsidRDefault="00C53C25" w:rsidP="00C53C25">
      <w:pPr>
        <w:pStyle w:val="EndNoteBibliography"/>
        <w:spacing w:after="0"/>
        <w:ind w:left="720" w:hanging="720"/>
      </w:pPr>
      <w:r w:rsidRPr="00FA702C">
        <w:t>41</w:t>
      </w:r>
      <w:r w:rsidRPr="00FA702C">
        <w:tab/>
        <w:t xml:space="preserve">Saliba, W. &amp; Ostojic, P. Personality and participation: who volunteers to participate in studies. </w:t>
      </w:r>
      <w:r w:rsidRPr="00FA702C">
        <w:rPr>
          <w:i/>
        </w:rPr>
        <w:t>Psychology</w:t>
      </w:r>
      <w:r w:rsidRPr="00FA702C">
        <w:t xml:space="preserve"> </w:t>
      </w:r>
      <w:r w:rsidRPr="00FA702C">
        <w:rPr>
          <w:b/>
        </w:rPr>
        <w:t>5</w:t>
      </w:r>
      <w:r w:rsidRPr="00FA702C">
        <w:t>, 230-243, doi:10.4236/psych.2014.53034 (2014).</w:t>
      </w:r>
    </w:p>
    <w:p w14:paraId="7F54A30E" w14:textId="1D61CF4A" w:rsidR="00C53C25" w:rsidRPr="00FA702C" w:rsidRDefault="00C53C25" w:rsidP="00C53C25">
      <w:pPr>
        <w:pStyle w:val="EndNoteBibliography"/>
        <w:spacing w:after="0"/>
        <w:ind w:left="720" w:hanging="720"/>
      </w:pPr>
      <w:r w:rsidRPr="00FA702C">
        <w:t>42</w:t>
      </w:r>
      <w:r w:rsidRPr="00FA702C">
        <w:tab/>
        <w:t>Cousino, M. K., Pasquali, S. K., Romano, J. C.</w:t>
      </w:r>
      <w:r w:rsidRPr="00FA702C">
        <w:rPr>
          <w:i/>
        </w:rPr>
        <w:t xml:space="preserve"> et al.</w:t>
      </w:r>
      <w:r w:rsidRPr="00FA702C">
        <w:t xml:space="preserve"> Impact of the COVID-19 pandemic on CHD care and emotional wellbeing. </w:t>
      </w:r>
      <w:r w:rsidRPr="00FA702C">
        <w:rPr>
          <w:i/>
        </w:rPr>
        <w:t>Cardiol Young</w:t>
      </w:r>
      <w:r w:rsidRPr="00FA702C">
        <w:t xml:space="preserve"> </w:t>
      </w:r>
      <w:r w:rsidRPr="00FA702C">
        <w:rPr>
          <w:b/>
        </w:rPr>
        <w:t>31</w:t>
      </w:r>
      <w:r w:rsidRPr="00FA702C">
        <w:t>, 822-828, doi:</w:t>
      </w:r>
      <w:hyperlink r:id="rId24" w:history="1">
        <w:r w:rsidRPr="00FA702C">
          <w:rPr>
            <w:rStyle w:val="Hyperlink"/>
          </w:rPr>
          <w:t>https://dx.doi.org/10.1017/S1047951120004758</w:t>
        </w:r>
      </w:hyperlink>
      <w:r w:rsidRPr="00FA702C">
        <w:t xml:space="preserve"> (2021).</w:t>
      </w:r>
    </w:p>
    <w:p w14:paraId="3F09A4BB" w14:textId="254299D6" w:rsidR="00C53C25" w:rsidRPr="00FA702C" w:rsidRDefault="00C53C25" w:rsidP="00C53C25">
      <w:pPr>
        <w:pStyle w:val="EndNoteBibliography"/>
        <w:spacing w:after="0"/>
        <w:ind w:left="720" w:hanging="720"/>
      </w:pPr>
      <w:r w:rsidRPr="00FA702C">
        <w:t>43</w:t>
      </w:r>
      <w:r w:rsidRPr="00FA702C">
        <w:tab/>
        <w:t>Gali, K., Joshi, S., Hueneke, S.</w:t>
      </w:r>
      <w:r w:rsidRPr="00FA702C">
        <w:rPr>
          <w:i/>
        </w:rPr>
        <w:t xml:space="preserve"> et al.</w:t>
      </w:r>
      <w:r w:rsidRPr="00FA702C">
        <w:t xml:space="preserve"> Barriers, access and management of paediatric epilepsy with telehealth. </w:t>
      </w:r>
      <w:r w:rsidRPr="00FA702C">
        <w:rPr>
          <w:i/>
        </w:rPr>
        <w:t>J Telemed Telecare</w:t>
      </w:r>
      <w:r w:rsidRPr="00FA702C">
        <w:t xml:space="preserve"> </w:t>
      </w:r>
      <w:r w:rsidRPr="00FA702C">
        <w:rPr>
          <w:b/>
        </w:rPr>
        <w:t>28</w:t>
      </w:r>
      <w:r w:rsidRPr="00FA702C">
        <w:t>, 213-223, doi:</w:t>
      </w:r>
      <w:hyperlink r:id="rId25" w:history="1">
        <w:r w:rsidRPr="00FA702C">
          <w:rPr>
            <w:rStyle w:val="Hyperlink"/>
          </w:rPr>
          <w:t>https://dx.doi.org/10.1177/1357633X20969531</w:t>
        </w:r>
      </w:hyperlink>
      <w:r w:rsidRPr="00FA702C">
        <w:t xml:space="preserve"> (2022).</w:t>
      </w:r>
    </w:p>
    <w:p w14:paraId="68946E3D" w14:textId="615F17C5" w:rsidR="00C53C25" w:rsidRPr="00FA702C" w:rsidRDefault="00C53C25" w:rsidP="00C53C25">
      <w:pPr>
        <w:pStyle w:val="EndNoteBibliography"/>
        <w:spacing w:after="0"/>
        <w:ind w:left="720" w:hanging="720"/>
      </w:pPr>
      <w:r w:rsidRPr="00FA702C">
        <w:t>44</w:t>
      </w:r>
      <w:r w:rsidRPr="00FA702C">
        <w:tab/>
        <w:t>Pooni, R., Pageler, N. M., Sandborg, C.</w:t>
      </w:r>
      <w:r w:rsidRPr="00FA702C">
        <w:rPr>
          <w:i/>
        </w:rPr>
        <w:t xml:space="preserve"> et al.</w:t>
      </w:r>
      <w:r w:rsidRPr="00FA702C">
        <w:t xml:space="preserve"> Pediatric subspecialty telemedicine use from the patient and provider perspective. </w:t>
      </w:r>
      <w:r w:rsidRPr="00FA702C">
        <w:rPr>
          <w:i/>
        </w:rPr>
        <w:t>Pediatric Research</w:t>
      </w:r>
      <w:r w:rsidRPr="00FA702C">
        <w:t xml:space="preserve"> </w:t>
      </w:r>
      <w:r w:rsidRPr="00FA702C">
        <w:rPr>
          <w:b/>
        </w:rPr>
        <w:t>91</w:t>
      </w:r>
      <w:r w:rsidRPr="00FA702C">
        <w:t>, 241-246, doi:</w:t>
      </w:r>
      <w:hyperlink r:id="rId26" w:history="1">
        <w:r w:rsidRPr="00FA702C">
          <w:rPr>
            <w:rStyle w:val="Hyperlink"/>
          </w:rPr>
          <w:t>https://dx.doi.org/10.1038/s41390-021-01443-4</w:t>
        </w:r>
      </w:hyperlink>
      <w:r w:rsidRPr="00FA702C">
        <w:t xml:space="preserve"> (2022).</w:t>
      </w:r>
    </w:p>
    <w:p w14:paraId="63342B3F" w14:textId="375EB180" w:rsidR="00C53C25" w:rsidRPr="00FA702C" w:rsidRDefault="00C53C25" w:rsidP="00C53C25">
      <w:pPr>
        <w:pStyle w:val="EndNoteBibliography"/>
        <w:spacing w:after="0"/>
        <w:ind w:left="720" w:hanging="720"/>
      </w:pPr>
      <w:r w:rsidRPr="00FA702C">
        <w:t>45</w:t>
      </w:r>
      <w:r w:rsidRPr="00FA702C">
        <w:tab/>
        <w:t xml:space="preserve">European Commission and EUROCAT. Prevalence charts and data on congenital anomalies. Available from: </w:t>
      </w:r>
      <w:hyperlink r:id="rId27" w:history="1">
        <w:r w:rsidRPr="00FA702C">
          <w:rPr>
            <w:rStyle w:val="Hyperlink"/>
          </w:rPr>
          <w:t>https://eu-rd-platform.jrc.ec.europa.eu/eurocat/eurocat-data/prevalence_en</w:t>
        </w:r>
      </w:hyperlink>
      <w:r w:rsidRPr="00FA702C">
        <w:t xml:space="preserve"> [accessed 30 Nov 2021] (2021).</w:t>
      </w:r>
    </w:p>
    <w:p w14:paraId="088120AE" w14:textId="77777777" w:rsidR="00C53C25" w:rsidRPr="00FA702C" w:rsidRDefault="00C53C25" w:rsidP="00C53C25">
      <w:pPr>
        <w:pStyle w:val="EndNoteBibliography"/>
        <w:spacing w:after="0"/>
        <w:ind w:left="720" w:hanging="720"/>
      </w:pPr>
      <w:r w:rsidRPr="00FA702C">
        <w:t>46</w:t>
      </w:r>
      <w:r w:rsidRPr="00FA702C">
        <w:tab/>
        <w:t>Marino, L. V., Wagland, R., Culliford, D. J.</w:t>
      </w:r>
      <w:r w:rsidRPr="00FA702C">
        <w:rPr>
          <w:i/>
        </w:rPr>
        <w:t xml:space="preserve"> et al.</w:t>
      </w:r>
      <w:r w:rsidRPr="00FA702C">
        <w:t xml:space="preserve"> "No Official Help Is Available"-Experience of Parents and Children With Congenital Heart Disease During COVID-19. </w:t>
      </w:r>
      <w:r w:rsidRPr="00FA702C">
        <w:rPr>
          <w:i/>
        </w:rPr>
        <w:t>World Journal for Pediatric and Congenital Heart Surgery</w:t>
      </w:r>
      <w:r w:rsidRPr="00FA702C">
        <w:t xml:space="preserve"> </w:t>
      </w:r>
      <w:r w:rsidRPr="00FA702C">
        <w:rPr>
          <w:b/>
        </w:rPr>
        <w:t>12</w:t>
      </w:r>
      <w:r w:rsidRPr="00FA702C">
        <w:t>, 500-507, doi:10.1177/21501351211007102 (2021).</w:t>
      </w:r>
    </w:p>
    <w:p w14:paraId="37C361C2" w14:textId="77777777" w:rsidR="00C53C25" w:rsidRPr="00FA702C" w:rsidRDefault="00C53C25" w:rsidP="00C53C25">
      <w:pPr>
        <w:pStyle w:val="EndNoteBibliography"/>
        <w:ind w:left="720" w:hanging="720"/>
      </w:pPr>
      <w:r w:rsidRPr="00FA702C">
        <w:t>47</w:t>
      </w:r>
      <w:r w:rsidRPr="00FA702C">
        <w:tab/>
        <w:t>Darlington, A., Morgan, J., Wagland, R.</w:t>
      </w:r>
      <w:r w:rsidRPr="00FA702C">
        <w:rPr>
          <w:i/>
        </w:rPr>
        <w:t xml:space="preserve"> et al.</w:t>
      </w:r>
      <w:r w:rsidRPr="00FA702C">
        <w:t xml:space="preserve"> COVID-19 and children with cancer: Parents’ experiences, anxieties and support needs. </w:t>
      </w:r>
      <w:r w:rsidRPr="00FA702C">
        <w:rPr>
          <w:i/>
        </w:rPr>
        <w:t>Pediatr Blood Cancer</w:t>
      </w:r>
      <w:r w:rsidRPr="00FA702C">
        <w:t xml:space="preserve"> </w:t>
      </w:r>
      <w:r w:rsidRPr="00FA702C">
        <w:rPr>
          <w:b/>
        </w:rPr>
        <w:t>68</w:t>
      </w:r>
      <w:r w:rsidRPr="00FA702C">
        <w:t>, e28790, doi:10.1002/pbc.28790 (2021).</w:t>
      </w:r>
    </w:p>
    <w:p w14:paraId="0AC8D54B" w14:textId="19B7B5BA" w:rsidR="00E81D60" w:rsidRPr="00FA702C" w:rsidRDefault="005172A2" w:rsidP="00080821">
      <w:pPr>
        <w:pStyle w:val="EndNoteBibliography"/>
        <w:spacing w:after="120" w:line="276" w:lineRule="auto"/>
        <w:ind w:left="720" w:hanging="720"/>
      </w:pPr>
      <w:r w:rsidRPr="00FA702C">
        <w:fldChar w:fldCharType="end"/>
      </w:r>
    </w:p>
    <w:p w14:paraId="197FB1F8" w14:textId="77777777" w:rsidR="005A3073" w:rsidRPr="00FA702C" w:rsidRDefault="005A3073" w:rsidP="005A3073">
      <w:pPr>
        <w:pStyle w:val="Heading1"/>
        <w:sectPr w:rsidR="005A3073" w:rsidRPr="00FA702C" w:rsidSect="00027C3A">
          <w:pgSz w:w="11906" w:h="16838"/>
          <w:pgMar w:top="1440" w:right="1440" w:bottom="1440" w:left="1440" w:header="708" w:footer="708" w:gutter="0"/>
          <w:cols w:space="708"/>
          <w:docGrid w:linePitch="360"/>
        </w:sectPr>
      </w:pPr>
    </w:p>
    <w:p w14:paraId="2778CB76" w14:textId="66319288" w:rsidR="005A3073" w:rsidRPr="00FA702C" w:rsidRDefault="005A3073" w:rsidP="00CA3719">
      <w:pPr>
        <w:pStyle w:val="Heading1"/>
        <w:spacing w:before="360"/>
      </w:pPr>
      <w:r w:rsidRPr="00FA702C">
        <w:lastRenderedPageBreak/>
        <w:t>Figure legend</w:t>
      </w:r>
    </w:p>
    <w:p w14:paraId="7737C5D0" w14:textId="77777777" w:rsidR="00CA3719" w:rsidRPr="00FA702C" w:rsidRDefault="00CA3719" w:rsidP="00CA3719">
      <w:pPr>
        <w:pStyle w:val="Caption"/>
        <w:spacing w:before="40"/>
      </w:pPr>
      <w:bookmarkStart w:id="23" w:name="_Ref86747797"/>
      <w:r w:rsidRPr="00FA702C">
        <w:t xml:space="preserve">Figure </w:t>
      </w:r>
      <w:r w:rsidR="0011204A">
        <w:fldChar w:fldCharType="begin"/>
      </w:r>
      <w:r w:rsidR="0011204A">
        <w:instrText xml:space="preserve"> SEQ Figure \* ARABIC </w:instrText>
      </w:r>
      <w:r w:rsidR="0011204A">
        <w:fldChar w:fldCharType="separate"/>
      </w:r>
      <w:r w:rsidRPr="00FA702C">
        <w:rPr>
          <w:noProof/>
        </w:rPr>
        <w:t>1</w:t>
      </w:r>
      <w:r w:rsidR="0011204A">
        <w:rPr>
          <w:noProof/>
        </w:rPr>
        <w:fldChar w:fldCharType="end"/>
      </w:r>
      <w:bookmarkEnd w:id="23"/>
      <w:r w:rsidRPr="00FA702C">
        <w:t xml:space="preserve"> </w:t>
      </w:r>
      <w:r w:rsidRPr="00FA702C">
        <w:rPr>
          <w:b w:val="0"/>
        </w:rPr>
        <w:t>Proportion* of participants reporting ‘cancelled or postponed’ routine appointments, planned tests or procedures, and planned surgeries with 95% confidence intervals, by country.</w:t>
      </w:r>
    </w:p>
    <w:p w14:paraId="4A56E270" w14:textId="77777777" w:rsidR="00CA3719" w:rsidRPr="00FA702C" w:rsidRDefault="00CA3719" w:rsidP="00CA3719">
      <w:pPr>
        <w:spacing w:before="120"/>
        <w:rPr>
          <w:sz w:val="18"/>
        </w:rPr>
      </w:pPr>
      <w:r w:rsidRPr="00FA702C">
        <w:rPr>
          <w:sz w:val="18"/>
        </w:rPr>
        <w:t xml:space="preserve">*Adjusted by congenital anomaly type, parental age, and education level. </w:t>
      </w:r>
    </w:p>
    <w:p w14:paraId="79C092B5" w14:textId="5849B789" w:rsidR="00CA3719" w:rsidRPr="00FA702C" w:rsidRDefault="00CA3719" w:rsidP="00CA3719">
      <w:pPr>
        <w:pStyle w:val="Caption"/>
        <w:keepNext/>
        <w:spacing w:before="360"/>
        <w:rPr>
          <w:b w:val="0"/>
        </w:rPr>
      </w:pPr>
      <w:bookmarkStart w:id="24" w:name="_Ref87279932"/>
      <w:r w:rsidRPr="00FA702C">
        <w:t xml:space="preserve">Figure </w:t>
      </w:r>
      <w:bookmarkEnd w:id="24"/>
      <w:r w:rsidRPr="00FA702C">
        <w:t xml:space="preserve">2 </w:t>
      </w:r>
      <w:r w:rsidRPr="00FA702C">
        <w:rPr>
          <w:b w:val="0"/>
        </w:rPr>
        <w:t>Proportion* of participants reporting that their child’s health had been ‘moderately to severely’ compromised following changes to their child’s treatment with 95% confidence intervals, by country.</w:t>
      </w:r>
    </w:p>
    <w:p w14:paraId="351E5662" w14:textId="77777777" w:rsidR="00CA3719" w:rsidRPr="00FA702C" w:rsidRDefault="00CA3719" w:rsidP="00CA3719">
      <w:pPr>
        <w:spacing w:before="120"/>
        <w:rPr>
          <w:sz w:val="18"/>
        </w:rPr>
      </w:pPr>
      <w:r w:rsidRPr="00FA702C">
        <w:rPr>
          <w:sz w:val="18"/>
        </w:rPr>
        <w:t xml:space="preserve">*Adjusted by congenital anomaly type, parental age, and education level. </w:t>
      </w:r>
    </w:p>
    <w:p w14:paraId="1CF18090" w14:textId="67E4BF92" w:rsidR="00CA3719" w:rsidRPr="00FA702C" w:rsidRDefault="00CA3719" w:rsidP="00CA3719">
      <w:pPr>
        <w:pStyle w:val="Caption"/>
        <w:keepNext/>
        <w:spacing w:before="360"/>
        <w:rPr>
          <w:b w:val="0"/>
        </w:rPr>
      </w:pPr>
      <w:bookmarkStart w:id="25" w:name="_Ref87368409"/>
      <w:r w:rsidRPr="00FA702C">
        <w:t xml:space="preserve">Figure </w:t>
      </w:r>
      <w:bookmarkEnd w:id="25"/>
      <w:r w:rsidRPr="00FA702C">
        <w:t xml:space="preserve">3 </w:t>
      </w:r>
      <w:r w:rsidRPr="00FA702C">
        <w:rPr>
          <w:b w:val="0"/>
        </w:rPr>
        <w:t>Proportion* of participants reporting that their child’s physical health was ‘worse’, ‘about the same’ or ‘better’ than it was prior to the pandemic with 95% confidence intervals, by country.</w:t>
      </w:r>
    </w:p>
    <w:p w14:paraId="17212314" w14:textId="77777777" w:rsidR="00CA3719" w:rsidRPr="00FA702C" w:rsidRDefault="00CA3719" w:rsidP="00CA3719">
      <w:pPr>
        <w:spacing w:before="120"/>
        <w:rPr>
          <w:sz w:val="18"/>
        </w:rPr>
      </w:pPr>
      <w:r w:rsidRPr="00FA702C">
        <w:rPr>
          <w:sz w:val="18"/>
        </w:rPr>
        <w:t xml:space="preserve">*Adjusted by congenital anomaly type, parental age, and education level. </w:t>
      </w:r>
    </w:p>
    <w:p w14:paraId="12745FFD" w14:textId="6D4B8384" w:rsidR="00CA3719" w:rsidRPr="00FA702C" w:rsidRDefault="00CA3719" w:rsidP="00CA3719">
      <w:pPr>
        <w:pStyle w:val="Caption"/>
        <w:keepNext/>
        <w:spacing w:before="360"/>
        <w:rPr>
          <w:b w:val="0"/>
        </w:rPr>
      </w:pPr>
      <w:bookmarkStart w:id="26" w:name="_Ref87368556"/>
      <w:bookmarkStart w:id="27" w:name="_Ref87519372"/>
      <w:r w:rsidRPr="00FA702C">
        <w:t xml:space="preserve">Figure </w:t>
      </w:r>
      <w:bookmarkEnd w:id="26"/>
      <w:bookmarkEnd w:id="27"/>
      <w:r w:rsidRPr="00FA702C">
        <w:t xml:space="preserve">4 </w:t>
      </w:r>
      <w:r w:rsidRPr="00FA702C">
        <w:rPr>
          <w:b w:val="0"/>
        </w:rPr>
        <w:t>Proportion* of participants reporting they would have liked more support during the pandemic ‘very much’ with 95% confidence intervals, by country.</w:t>
      </w:r>
    </w:p>
    <w:p w14:paraId="14728B53" w14:textId="36A5EBF0" w:rsidR="00AB395A" w:rsidRDefault="00CA3719" w:rsidP="00CA3719">
      <w:pPr>
        <w:spacing w:before="120"/>
        <w:rPr>
          <w:sz w:val="18"/>
        </w:rPr>
      </w:pPr>
      <w:r w:rsidRPr="00FA702C">
        <w:rPr>
          <w:sz w:val="18"/>
        </w:rPr>
        <w:t>*Adjusted by congenital anomaly type, parental age, and education level.</w:t>
      </w:r>
    </w:p>
    <w:sectPr w:rsidR="00AB395A" w:rsidSect="00570B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66E065" w14:textId="77777777" w:rsidR="007E2432" w:rsidRDefault="007E2432" w:rsidP="003C3899">
      <w:pPr>
        <w:spacing w:after="0" w:line="240" w:lineRule="auto"/>
      </w:pPr>
      <w:r>
        <w:separator/>
      </w:r>
    </w:p>
  </w:endnote>
  <w:endnote w:type="continuationSeparator" w:id="0">
    <w:p w14:paraId="5329C470" w14:textId="77777777" w:rsidR="007E2432" w:rsidRDefault="007E2432" w:rsidP="003C3899">
      <w:pPr>
        <w:spacing w:after="0" w:line="240" w:lineRule="auto"/>
      </w:pPr>
      <w:r>
        <w:continuationSeparator/>
      </w:r>
    </w:p>
  </w:endnote>
  <w:endnote w:type="continuationNotice" w:id="1">
    <w:p w14:paraId="37A0D407" w14:textId="77777777" w:rsidR="007E2432" w:rsidRDefault="007E24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3578386"/>
      <w:docPartObj>
        <w:docPartGallery w:val="Page Numbers (Bottom of Page)"/>
        <w:docPartUnique/>
      </w:docPartObj>
    </w:sdtPr>
    <w:sdtEndPr>
      <w:rPr>
        <w:noProof/>
      </w:rPr>
    </w:sdtEndPr>
    <w:sdtContent>
      <w:p w14:paraId="630DC9E4" w14:textId="613B97C6" w:rsidR="007E2432" w:rsidRDefault="007E2432">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0EC9C749" w14:textId="77777777" w:rsidR="007E2432" w:rsidRDefault="007E24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164BEB" w14:textId="77777777" w:rsidR="007E2432" w:rsidRDefault="007E2432" w:rsidP="003C3899">
      <w:pPr>
        <w:spacing w:after="0" w:line="240" w:lineRule="auto"/>
      </w:pPr>
      <w:r>
        <w:separator/>
      </w:r>
    </w:p>
  </w:footnote>
  <w:footnote w:type="continuationSeparator" w:id="0">
    <w:p w14:paraId="5C033D92" w14:textId="77777777" w:rsidR="007E2432" w:rsidRDefault="007E2432" w:rsidP="003C3899">
      <w:pPr>
        <w:spacing w:after="0" w:line="240" w:lineRule="auto"/>
      </w:pPr>
      <w:r>
        <w:continuationSeparator/>
      </w:r>
    </w:p>
  </w:footnote>
  <w:footnote w:type="continuationNotice" w:id="1">
    <w:p w14:paraId="480C9198" w14:textId="77777777" w:rsidR="007E2432" w:rsidRDefault="007E243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49D5AF7"/>
    <w:multiLevelType w:val="hybridMultilevel"/>
    <w:tmpl w:val="A7E2A66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4C256E3"/>
    <w:multiLevelType w:val="hybridMultilevel"/>
    <w:tmpl w:val="95F7332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AF81737"/>
    <w:multiLevelType w:val="hybridMultilevel"/>
    <w:tmpl w:val="EFEB40C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4450422"/>
    <w:multiLevelType w:val="hybridMultilevel"/>
    <w:tmpl w:val="9AF07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680D84"/>
    <w:multiLevelType w:val="hybridMultilevel"/>
    <w:tmpl w:val="64A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63F46E7"/>
    <w:multiLevelType w:val="hybridMultilevel"/>
    <w:tmpl w:val="D7B86FFC"/>
    <w:lvl w:ilvl="0" w:tplc="1FF07BB2">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6D13ECF"/>
    <w:multiLevelType w:val="hybridMultilevel"/>
    <w:tmpl w:val="769EF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436947"/>
    <w:multiLevelType w:val="hybridMultilevel"/>
    <w:tmpl w:val="3636F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AE2241B"/>
    <w:multiLevelType w:val="hybridMultilevel"/>
    <w:tmpl w:val="95427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1500941"/>
    <w:multiLevelType w:val="hybridMultilevel"/>
    <w:tmpl w:val="EE91EB8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59414D8"/>
    <w:multiLevelType w:val="hybridMultilevel"/>
    <w:tmpl w:val="1F824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1965F8"/>
    <w:multiLevelType w:val="hybridMultilevel"/>
    <w:tmpl w:val="532AD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6EC1D88"/>
    <w:multiLevelType w:val="hybridMultilevel"/>
    <w:tmpl w:val="9B4FDD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1DF164D1"/>
    <w:multiLevelType w:val="hybridMultilevel"/>
    <w:tmpl w:val="DC983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E1E1871"/>
    <w:multiLevelType w:val="hybridMultilevel"/>
    <w:tmpl w:val="CAFCE4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0CD1653"/>
    <w:multiLevelType w:val="hybridMultilevel"/>
    <w:tmpl w:val="46384B0A"/>
    <w:lvl w:ilvl="0" w:tplc="07E0570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25DCF24"/>
    <w:multiLevelType w:val="hybridMultilevel"/>
    <w:tmpl w:val="CB32347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2EB3801"/>
    <w:multiLevelType w:val="hybridMultilevel"/>
    <w:tmpl w:val="6D5CC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4BF4DCE"/>
    <w:multiLevelType w:val="hybridMultilevel"/>
    <w:tmpl w:val="39443BD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25502823"/>
    <w:multiLevelType w:val="hybridMultilevel"/>
    <w:tmpl w:val="ED9AA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55574D2"/>
    <w:multiLevelType w:val="hybridMultilevel"/>
    <w:tmpl w:val="04FED992"/>
    <w:lvl w:ilvl="0" w:tplc="1FF07BB2">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257657EF"/>
    <w:multiLevelType w:val="hybridMultilevel"/>
    <w:tmpl w:val="4F1AF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93A4DFE"/>
    <w:multiLevelType w:val="hybridMultilevel"/>
    <w:tmpl w:val="A35A5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D600A63"/>
    <w:multiLevelType w:val="hybridMultilevel"/>
    <w:tmpl w:val="5FF0D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DB11A36"/>
    <w:multiLevelType w:val="hybridMultilevel"/>
    <w:tmpl w:val="694AD9C4"/>
    <w:lvl w:ilvl="0" w:tplc="1FF07BB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EE229D6"/>
    <w:multiLevelType w:val="hybridMultilevel"/>
    <w:tmpl w:val="5AB955D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2F1A240A"/>
    <w:multiLevelType w:val="hybridMultilevel"/>
    <w:tmpl w:val="AAE23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1DD17BE"/>
    <w:multiLevelType w:val="hybridMultilevel"/>
    <w:tmpl w:val="82C67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54F67C5"/>
    <w:multiLevelType w:val="hybridMultilevel"/>
    <w:tmpl w:val="62EA0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56A6756"/>
    <w:multiLevelType w:val="hybridMultilevel"/>
    <w:tmpl w:val="56C67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56F36BB"/>
    <w:multiLevelType w:val="hybridMultilevel"/>
    <w:tmpl w:val="EB3DF76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383DC265"/>
    <w:multiLevelType w:val="hybridMultilevel"/>
    <w:tmpl w:val="EF617C7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2" w15:restartNumberingAfterBreak="0">
    <w:nsid w:val="3C676D63"/>
    <w:multiLevelType w:val="hybridMultilevel"/>
    <w:tmpl w:val="3D3EF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F1C66BA"/>
    <w:multiLevelType w:val="hybridMultilevel"/>
    <w:tmpl w:val="CA304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4E376E1"/>
    <w:multiLevelType w:val="hybridMultilevel"/>
    <w:tmpl w:val="E56E3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69045CE"/>
    <w:multiLevelType w:val="hybridMultilevel"/>
    <w:tmpl w:val="74848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94F1EB6"/>
    <w:multiLevelType w:val="hybridMultilevel"/>
    <w:tmpl w:val="DE9CB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BE41E5B"/>
    <w:multiLevelType w:val="hybridMultilevel"/>
    <w:tmpl w:val="7366A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E9B596A"/>
    <w:multiLevelType w:val="hybridMultilevel"/>
    <w:tmpl w:val="14DED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1809D85"/>
    <w:multiLevelType w:val="hybridMultilevel"/>
    <w:tmpl w:val="4BF3FC6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0" w15:restartNumberingAfterBreak="0">
    <w:nsid w:val="51D944BA"/>
    <w:multiLevelType w:val="hybridMultilevel"/>
    <w:tmpl w:val="2724D65E"/>
    <w:lvl w:ilvl="0" w:tplc="06728BE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23C1AF3"/>
    <w:multiLevelType w:val="hybridMultilevel"/>
    <w:tmpl w:val="5288A012"/>
    <w:lvl w:ilvl="0" w:tplc="ADF287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54511B6"/>
    <w:multiLevelType w:val="hybridMultilevel"/>
    <w:tmpl w:val="5D62D8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5C420A9B"/>
    <w:multiLevelType w:val="hybridMultilevel"/>
    <w:tmpl w:val="FB7AF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F493A82"/>
    <w:multiLevelType w:val="hybridMultilevel"/>
    <w:tmpl w:val="E03045F8"/>
    <w:lvl w:ilvl="0" w:tplc="DA30FC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9204C32"/>
    <w:multiLevelType w:val="multilevel"/>
    <w:tmpl w:val="993C3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C0D046F"/>
    <w:multiLevelType w:val="hybridMultilevel"/>
    <w:tmpl w:val="83CEF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C512DD9"/>
    <w:multiLevelType w:val="hybridMultilevel"/>
    <w:tmpl w:val="CC3A6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DBA492B"/>
    <w:multiLevelType w:val="hybridMultilevel"/>
    <w:tmpl w:val="9C866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3986BA3"/>
    <w:multiLevelType w:val="hybridMultilevel"/>
    <w:tmpl w:val="1E225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72E7E02"/>
    <w:multiLevelType w:val="hybridMultilevel"/>
    <w:tmpl w:val="2126FA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8907899"/>
    <w:multiLevelType w:val="hybridMultilevel"/>
    <w:tmpl w:val="ABE64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F3B5720"/>
    <w:multiLevelType w:val="hybridMultilevel"/>
    <w:tmpl w:val="FE96538C"/>
    <w:lvl w:ilvl="0" w:tplc="1FF07BB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4"/>
  </w:num>
  <w:num w:numId="2">
    <w:abstractNumId w:val="35"/>
  </w:num>
  <w:num w:numId="3">
    <w:abstractNumId w:val="23"/>
  </w:num>
  <w:num w:numId="4">
    <w:abstractNumId w:val="50"/>
  </w:num>
  <w:num w:numId="5">
    <w:abstractNumId w:val="38"/>
  </w:num>
  <w:num w:numId="6">
    <w:abstractNumId w:val="7"/>
  </w:num>
  <w:num w:numId="7">
    <w:abstractNumId w:val="41"/>
  </w:num>
  <w:num w:numId="8">
    <w:abstractNumId w:val="44"/>
  </w:num>
  <w:num w:numId="9">
    <w:abstractNumId w:val="45"/>
  </w:num>
  <w:num w:numId="10">
    <w:abstractNumId w:val="48"/>
  </w:num>
  <w:num w:numId="11">
    <w:abstractNumId w:val="3"/>
  </w:num>
  <w:num w:numId="12">
    <w:abstractNumId w:val="37"/>
  </w:num>
  <w:num w:numId="13">
    <w:abstractNumId w:val="29"/>
  </w:num>
  <w:num w:numId="14">
    <w:abstractNumId w:val="14"/>
  </w:num>
  <w:num w:numId="15">
    <w:abstractNumId w:val="46"/>
  </w:num>
  <w:num w:numId="16">
    <w:abstractNumId w:val="33"/>
  </w:num>
  <w:num w:numId="17">
    <w:abstractNumId w:val="40"/>
  </w:num>
  <w:num w:numId="18">
    <w:abstractNumId w:val="52"/>
  </w:num>
  <w:num w:numId="19">
    <w:abstractNumId w:val="25"/>
  </w:num>
  <w:num w:numId="20">
    <w:abstractNumId w:val="30"/>
  </w:num>
  <w:num w:numId="21">
    <w:abstractNumId w:val="2"/>
  </w:num>
  <w:num w:numId="22">
    <w:abstractNumId w:val="31"/>
  </w:num>
  <w:num w:numId="23">
    <w:abstractNumId w:val="5"/>
  </w:num>
  <w:num w:numId="24">
    <w:abstractNumId w:val="24"/>
  </w:num>
  <w:num w:numId="25">
    <w:abstractNumId w:val="1"/>
  </w:num>
  <w:num w:numId="26">
    <w:abstractNumId w:val="0"/>
  </w:num>
  <w:num w:numId="27">
    <w:abstractNumId w:val="12"/>
  </w:num>
  <w:num w:numId="28">
    <w:abstractNumId w:val="18"/>
  </w:num>
  <w:num w:numId="29">
    <w:abstractNumId w:val="20"/>
  </w:num>
  <w:num w:numId="30">
    <w:abstractNumId w:val="15"/>
  </w:num>
  <w:num w:numId="31">
    <w:abstractNumId w:val="42"/>
  </w:num>
  <w:num w:numId="32">
    <w:abstractNumId w:val="32"/>
  </w:num>
  <w:num w:numId="33">
    <w:abstractNumId w:val="16"/>
  </w:num>
  <w:num w:numId="34">
    <w:abstractNumId w:val="39"/>
  </w:num>
  <w:num w:numId="35">
    <w:abstractNumId w:val="26"/>
  </w:num>
  <w:num w:numId="36">
    <w:abstractNumId w:val="47"/>
  </w:num>
  <w:num w:numId="37">
    <w:abstractNumId w:val="4"/>
  </w:num>
  <w:num w:numId="38">
    <w:abstractNumId w:val="19"/>
  </w:num>
  <w:num w:numId="39">
    <w:abstractNumId w:val="36"/>
  </w:num>
  <w:num w:numId="40">
    <w:abstractNumId w:val="28"/>
  </w:num>
  <w:num w:numId="41">
    <w:abstractNumId w:val="22"/>
  </w:num>
  <w:num w:numId="42">
    <w:abstractNumId w:val="11"/>
  </w:num>
  <w:num w:numId="43">
    <w:abstractNumId w:val="51"/>
  </w:num>
  <w:num w:numId="44">
    <w:abstractNumId w:val="27"/>
  </w:num>
  <w:num w:numId="45">
    <w:abstractNumId w:val="10"/>
  </w:num>
  <w:num w:numId="46">
    <w:abstractNumId w:val="8"/>
  </w:num>
  <w:num w:numId="47">
    <w:abstractNumId w:val="9"/>
  </w:num>
  <w:num w:numId="48">
    <w:abstractNumId w:val="13"/>
  </w:num>
  <w:num w:numId="49">
    <w:abstractNumId w:val="17"/>
  </w:num>
  <w:num w:numId="50">
    <w:abstractNumId w:val="49"/>
  </w:num>
  <w:num w:numId="51">
    <w:abstractNumId w:val="6"/>
  </w:num>
  <w:num w:numId="52">
    <w:abstractNumId w:val="21"/>
  </w:num>
  <w:num w:numId="53">
    <w:abstractNumId w:val="4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hideGrammaticalErrors/>
  <w:proofState w:spelling="clean" w:grammar="clean"/>
  <w:defaultTabStop w:val="720"/>
  <w:hyphenationZone w:val="425"/>
  <w:characterSpacingControl w:val="doNotCompress"/>
  <w:hdrShapeDefaults>
    <o:shapedefaults v:ext="edit" spidmax="788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Pap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0dw0p0wrvx5met2a7vzzzefzszwfzapr0t&quot;&gt;Parent Survey References&lt;record-ids&gt;&lt;item&gt;11295&lt;/item&gt;&lt;item&gt;11306&lt;/item&gt;&lt;item&gt;11307&lt;/item&gt;&lt;item&gt;11309&lt;/item&gt;&lt;item&gt;11334&lt;/item&gt;&lt;item&gt;11336&lt;/item&gt;&lt;item&gt;11337&lt;/item&gt;&lt;item&gt;11338&lt;/item&gt;&lt;item&gt;11341&lt;/item&gt;&lt;item&gt;11343&lt;/item&gt;&lt;item&gt;11344&lt;/item&gt;&lt;item&gt;11345&lt;/item&gt;&lt;item&gt;11346&lt;/item&gt;&lt;item&gt;11359&lt;/item&gt;&lt;item&gt;11367&lt;/item&gt;&lt;item&gt;11369&lt;/item&gt;&lt;item&gt;11373&lt;/item&gt;&lt;item&gt;11374&lt;/item&gt;&lt;item&gt;11394&lt;/item&gt;&lt;item&gt;11395&lt;/item&gt;&lt;item&gt;11396&lt;/item&gt;&lt;item&gt;11403&lt;/item&gt;&lt;item&gt;11404&lt;/item&gt;&lt;item&gt;11412&lt;/item&gt;&lt;item&gt;11413&lt;/item&gt;&lt;item&gt;11414&lt;/item&gt;&lt;item&gt;11678&lt;/item&gt;&lt;item&gt;11679&lt;/item&gt;&lt;item&gt;11716&lt;/item&gt;&lt;item&gt;11718&lt;/item&gt;&lt;item&gt;11779&lt;/item&gt;&lt;item&gt;11782&lt;/item&gt;&lt;item&gt;11784&lt;/item&gt;&lt;item&gt;11786&lt;/item&gt;&lt;item&gt;11788&lt;/item&gt;&lt;item&gt;11789&lt;/item&gt;&lt;item&gt;11794&lt;/item&gt;&lt;item&gt;11796&lt;/item&gt;&lt;item&gt;11797&lt;/item&gt;&lt;item&gt;11879&lt;/item&gt;&lt;item&gt;11880&lt;/item&gt;&lt;item&gt;11881&lt;/item&gt;&lt;item&gt;11883&lt;/item&gt;&lt;item&gt;11884&lt;/item&gt;&lt;item&gt;11885&lt;/item&gt;&lt;item&gt;11888&lt;/item&gt;&lt;/record-ids&gt;&lt;/item&gt;&lt;/Libraries&gt;"/>
  </w:docVars>
  <w:rsids>
    <w:rsidRoot w:val="00D90E1D"/>
    <w:rsid w:val="0000130F"/>
    <w:rsid w:val="000027C0"/>
    <w:rsid w:val="00004802"/>
    <w:rsid w:val="0000505B"/>
    <w:rsid w:val="00007943"/>
    <w:rsid w:val="000104BE"/>
    <w:rsid w:val="0001056F"/>
    <w:rsid w:val="00011026"/>
    <w:rsid w:val="00014962"/>
    <w:rsid w:val="00016A79"/>
    <w:rsid w:val="000202F6"/>
    <w:rsid w:val="00021236"/>
    <w:rsid w:val="00021AC4"/>
    <w:rsid w:val="00022001"/>
    <w:rsid w:val="00022B3E"/>
    <w:rsid w:val="00023F0E"/>
    <w:rsid w:val="00026766"/>
    <w:rsid w:val="00027C3A"/>
    <w:rsid w:val="0003146B"/>
    <w:rsid w:val="000318DC"/>
    <w:rsid w:val="00031B0A"/>
    <w:rsid w:val="00032141"/>
    <w:rsid w:val="00032466"/>
    <w:rsid w:val="000327B9"/>
    <w:rsid w:val="00033F19"/>
    <w:rsid w:val="000348CD"/>
    <w:rsid w:val="00035ACE"/>
    <w:rsid w:val="000401FD"/>
    <w:rsid w:val="00040D4E"/>
    <w:rsid w:val="000412B5"/>
    <w:rsid w:val="00041AE8"/>
    <w:rsid w:val="0004319E"/>
    <w:rsid w:val="000467AF"/>
    <w:rsid w:val="00046D78"/>
    <w:rsid w:val="0005033D"/>
    <w:rsid w:val="00050982"/>
    <w:rsid w:val="00050F42"/>
    <w:rsid w:val="000528D6"/>
    <w:rsid w:val="00055994"/>
    <w:rsid w:val="00055D62"/>
    <w:rsid w:val="000565EA"/>
    <w:rsid w:val="00056E79"/>
    <w:rsid w:val="00057DA6"/>
    <w:rsid w:val="00060F6A"/>
    <w:rsid w:val="00062B56"/>
    <w:rsid w:val="00063948"/>
    <w:rsid w:val="00063C5B"/>
    <w:rsid w:val="00065B09"/>
    <w:rsid w:val="00067669"/>
    <w:rsid w:val="0007539C"/>
    <w:rsid w:val="0007579D"/>
    <w:rsid w:val="00077000"/>
    <w:rsid w:val="00077DC5"/>
    <w:rsid w:val="000806F4"/>
    <w:rsid w:val="00080821"/>
    <w:rsid w:val="00082DC9"/>
    <w:rsid w:val="000837AA"/>
    <w:rsid w:val="00084365"/>
    <w:rsid w:val="00086853"/>
    <w:rsid w:val="0008743F"/>
    <w:rsid w:val="00087A10"/>
    <w:rsid w:val="00090CAC"/>
    <w:rsid w:val="000917D7"/>
    <w:rsid w:val="000917FB"/>
    <w:rsid w:val="000937E6"/>
    <w:rsid w:val="00093B28"/>
    <w:rsid w:val="00093B31"/>
    <w:rsid w:val="00093C62"/>
    <w:rsid w:val="0009435E"/>
    <w:rsid w:val="00095B40"/>
    <w:rsid w:val="00097821"/>
    <w:rsid w:val="000A5B8A"/>
    <w:rsid w:val="000A5E86"/>
    <w:rsid w:val="000A61DB"/>
    <w:rsid w:val="000A6DF2"/>
    <w:rsid w:val="000B16B3"/>
    <w:rsid w:val="000B4594"/>
    <w:rsid w:val="000B4C52"/>
    <w:rsid w:val="000B6018"/>
    <w:rsid w:val="000B6167"/>
    <w:rsid w:val="000C0064"/>
    <w:rsid w:val="000C0123"/>
    <w:rsid w:val="000C02C5"/>
    <w:rsid w:val="000C10E8"/>
    <w:rsid w:val="000C11F0"/>
    <w:rsid w:val="000C2C81"/>
    <w:rsid w:val="000C2FF6"/>
    <w:rsid w:val="000C41E2"/>
    <w:rsid w:val="000C4842"/>
    <w:rsid w:val="000C54F4"/>
    <w:rsid w:val="000C5753"/>
    <w:rsid w:val="000C6850"/>
    <w:rsid w:val="000D0318"/>
    <w:rsid w:val="000D21F3"/>
    <w:rsid w:val="000D3466"/>
    <w:rsid w:val="000D3729"/>
    <w:rsid w:val="000D4E6D"/>
    <w:rsid w:val="000D74D4"/>
    <w:rsid w:val="000E0631"/>
    <w:rsid w:val="000E43DF"/>
    <w:rsid w:val="000E4839"/>
    <w:rsid w:val="000E4DF5"/>
    <w:rsid w:val="000E6785"/>
    <w:rsid w:val="000E6C7D"/>
    <w:rsid w:val="000F0367"/>
    <w:rsid w:val="000F0702"/>
    <w:rsid w:val="000F1515"/>
    <w:rsid w:val="000F2FFF"/>
    <w:rsid w:val="000F35DA"/>
    <w:rsid w:val="000F3654"/>
    <w:rsid w:val="000F3A7E"/>
    <w:rsid w:val="000F51BB"/>
    <w:rsid w:val="000F67C0"/>
    <w:rsid w:val="00100181"/>
    <w:rsid w:val="0010146F"/>
    <w:rsid w:val="00103460"/>
    <w:rsid w:val="001034EF"/>
    <w:rsid w:val="001035E4"/>
    <w:rsid w:val="00104547"/>
    <w:rsid w:val="00105AD3"/>
    <w:rsid w:val="0011036F"/>
    <w:rsid w:val="0011200C"/>
    <w:rsid w:val="0011204A"/>
    <w:rsid w:val="00112CC0"/>
    <w:rsid w:val="00114D9C"/>
    <w:rsid w:val="001155BF"/>
    <w:rsid w:val="00116F03"/>
    <w:rsid w:val="001179EC"/>
    <w:rsid w:val="0012097A"/>
    <w:rsid w:val="001213C7"/>
    <w:rsid w:val="001236CE"/>
    <w:rsid w:val="001249C6"/>
    <w:rsid w:val="00126E5E"/>
    <w:rsid w:val="00127613"/>
    <w:rsid w:val="00127A03"/>
    <w:rsid w:val="00130467"/>
    <w:rsid w:val="00130D5D"/>
    <w:rsid w:val="00130E9A"/>
    <w:rsid w:val="001316D5"/>
    <w:rsid w:val="00131EB8"/>
    <w:rsid w:val="001375B3"/>
    <w:rsid w:val="001405D4"/>
    <w:rsid w:val="001407C3"/>
    <w:rsid w:val="00140892"/>
    <w:rsid w:val="00140F6A"/>
    <w:rsid w:val="00141028"/>
    <w:rsid w:val="00141D83"/>
    <w:rsid w:val="00142640"/>
    <w:rsid w:val="0014269B"/>
    <w:rsid w:val="00142BC5"/>
    <w:rsid w:val="00142F41"/>
    <w:rsid w:val="0014650A"/>
    <w:rsid w:val="001468B7"/>
    <w:rsid w:val="001478D5"/>
    <w:rsid w:val="001509EB"/>
    <w:rsid w:val="00151763"/>
    <w:rsid w:val="00153F23"/>
    <w:rsid w:val="0015468A"/>
    <w:rsid w:val="001557DE"/>
    <w:rsid w:val="00155C37"/>
    <w:rsid w:val="0015658A"/>
    <w:rsid w:val="001567A2"/>
    <w:rsid w:val="00156911"/>
    <w:rsid w:val="00156A31"/>
    <w:rsid w:val="00157FCC"/>
    <w:rsid w:val="0016301C"/>
    <w:rsid w:val="001630C5"/>
    <w:rsid w:val="00163EC8"/>
    <w:rsid w:val="00164B91"/>
    <w:rsid w:val="001659C5"/>
    <w:rsid w:val="00165E39"/>
    <w:rsid w:val="00170682"/>
    <w:rsid w:val="0017187C"/>
    <w:rsid w:val="0017376F"/>
    <w:rsid w:val="00173BB0"/>
    <w:rsid w:val="00173CA8"/>
    <w:rsid w:val="00173F82"/>
    <w:rsid w:val="0017411F"/>
    <w:rsid w:val="0017586B"/>
    <w:rsid w:val="001775E1"/>
    <w:rsid w:val="00180B53"/>
    <w:rsid w:val="00180D06"/>
    <w:rsid w:val="0018287B"/>
    <w:rsid w:val="0018338E"/>
    <w:rsid w:val="001836DF"/>
    <w:rsid w:val="00186666"/>
    <w:rsid w:val="0019037C"/>
    <w:rsid w:val="001905C6"/>
    <w:rsid w:val="00190D79"/>
    <w:rsid w:val="00191BF0"/>
    <w:rsid w:val="00193E96"/>
    <w:rsid w:val="00194515"/>
    <w:rsid w:val="00196C67"/>
    <w:rsid w:val="0019749E"/>
    <w:rsid w:val="001A0CDE"/>
    <w:rsid w:val="001A4CED"/>
    <w:rsid w:val="001A55AB"/>
    <w:rsid w:val="001A6D25"/>
    <w:rsid w:val="001B0E3B"/>
    <w:rsid w:val="001B11E2"/>
    <w:rsid w:val="001B1861"/>
    <w:rsid w:val="001B20F7"/>
    <w:rsid w:val="001B30C9"/>
    <w:rsid w:val="001B345C"/>
    <w:rsid w:val="001B39A8"/>
    <w:rsid w:val="001B78A9"/>
    <w:rsid w:val="001C0A73"/>
    <w:rsid w:val="001C0DF2"/>
    <w:rsid w:val="001C3408"/>
    <w:rsid w:val="001C3EB0"/>
    <w:rsid w:val="001C4F64"/>
    <w:rsid w:val="001C5FC9"/>
    <w:rsid w:val="001C655B"/>
    <w:rsid w:val="001C7288"/>
    <w:rsid w:val="001C744B"/>
    <w:rsid w:val="001C7829"/>
    <w:rsid w:val="001D01F2"/>
    <w:rsid w:val="001D0F40"/>
    <w:rsid w:val="001D148A"/>
    <w:rsid w:val="001D257F"/>
    <w:rsid w:val="001D3787"/>
    <w:rsid w:val="001D399F"/>
    <w:rsid w:val="001D4896"/>
    <w:rsid w:val="001D4EE9"/>
    <w:rsid w:val="001D78AC"/>
    <w:rsid w:val="001E06ED"/>
    <w:rsid w:val="001E3040"/>
    <w:rsid w:val="001E33AD"/>
    <w:rsid w:val="001E3658"/>
    <w:rsid w:val="001E389E"/>
    <w:rsid w:val="001F06FF"/>
    <w:rsid w:val="001F2169"/>
    <w:rsid w:val="001F2B2B"/>
    <w:rsid w:val="001F3144"/>
    <w:rsid w:val="001F3D4E"/>
    <w:rsid w:val="001F581E"/>
    <w:rsid w:val="001F5DA5"/>
    <w:rsid w:val="001F6D7C"/>
    <w:rsid w:val="00200002"/>
    <w:rsid w:val="002008C9"/>
    <w:rsid w:val="00200DFC"/>
    <w:rsid w:val="002018AB"/>
    <w:rsid w:val="0020219D"/>
    <w:rsid w:val="00203F6D"/>
    <w:rsid w:val="002047CC"/>
    <w:rsid w:val="002070A8"/>
    <w:rsid w:val="00207195"/>
    <w:rsid w:val="00207E14"/>
    <w:rsid w:val="002109CE"/>
    <w:rsid w:val="0021511A"/>
    <w:rsid w:val="0021543A"/>
    <w:rsid w:val="00216FEC"/>
    <w:rsid w:val="00221B30"/>
    <w:rsid w:val="00222BA0"/>
    <w:rsid w:val="00224899"/>
    <w:rsid w:val="0022768B"/>
    <w:rsid w:val="00227F11"/>
    <w:rsid w:val="002321E0"/>
    <w:rsid w:val="00233076"/>
    <w:rsid w:val="002337BA"/>
    <w:rsid w:val="002352C5"/>
    <w:rsid w:val="00235CA0"/>
    <w:rsid w:val="0023645B"/>
    <w:rsid w:val="002378CF"/>
    <w:rsid w:val="00237D11"/>
    <w:rsid w:val="00241B48"/>
    <w:rsid w:val="00251AD0"/>
    <w:rsid w:val="00253386"/>
    <w:rsid w:val="00253C0B"/>
    <w:rsid w:val="0025414A"/>
    <w:rsid w:val="002573C7"/>
    <w:rsid w:val="00261C61"/>
    <w:rsid w:val="002629EA"/>
    <w:rsid w:val="00263D3C"/>
    <w:rsid w:val="00265E8E"/>
    <w:rsid w:val="00266422"/>
    <w:rsid w:val="00267783"/>
    <w:rsid w:val="0027003B"/>
    <w:rsid w:val="00270675"/>
    <w:rsid w:val="00270DC4"/>
    <w:rsid w:val="0027127A"/>
    <w:rsid w:val="0027289B"/>
    <w:rsid w:val="00274299"/>
    <w:rsid w:val="00274474"/>
    <w:rsid w:val="00274CF3"/>
    <w:rsid w:val="00276441"/>
    <w:rsid w:val="002777D0"/>
    <w:rsid w:val="00277E61"/>
    <w:rsid w:val="00281950"/>
    <w:rsid w:val="00281DDD"/>
    <w:rsid w:val="00284399"/>
    <w:rsid w:val="00285AF7"/>
    <w:rsid w:val="002862DB"/>
    <w:rsid w:val="00286326"/>
    <w:rsid w:val="00286F2E"/>
    <w:rsid w:val="00290906"/>
    <w:rsid w:val="00291A97"/>
    <w:rsid w:val="00293B63"/>
    <w:rsid w:val="002944E6"/>
    <w:rsid w:val="00294B40"/>
    <w:rsid w:val="002960DC"/>
    <w:rsid w:val="0029780A"/>
    <w:rsid w:val="00297E57"/>
    <w:rsid w:val="002A148D"/>
    <w:rsid w:val="002A1C07"/>
    <w:rsid w:val="002A2FD5"/>
    <w:rsid w:val="002A3E28"/>
    <w:rsid w:val="002A6647"/>
    <w:rsid w:val="002B00E2"/>
    <w:rsid w:val="002B0A5A"/>
    <w:rsid w:val="002B3726"/>
    <w:rsid w:val="002B5764"/>
    <w:rsid w:val="002B7EA4"/>
    <w:rsid w:val="002C0172"/>
    <w:rsid w:val="002C1964"/>
    <w:rsid w:val="002C49BA"/>
    <w:rsid w:val="002C7E30"/>
    <w:rsid w:val="002D124A"/>
    <w:rsid w:val="002D1C2F"/>
    <w:rsid w:val="002D24FD"/>
    <w:rsid w:val="002D561C"/>
    <w:rsid w:val="002D58A7"/>
    <w:rsid w:val="002D5BBA"/>
    <w:rsid w:val="002D6D3E"/>
    <w:rsid w:val="002E208A"/>
    <w:rsid w:val="002E3951"/>
    <w:rsid w:val="002E6AFA"/>
    <w:rsid w:val="002E76EF"/>
    <w:rsid w:val="002E7A62"/>
    <w:rsid w:val="002E7DA0"/>
    <w:rsid w:val="002F33E4"/>
    <w:rsid w:val="002F3BDB"/>
    <w:rsid w:val="002F4F94"/>
    <w:rsid w:val="002F6232"/>
    <w:rsid w:val="002F64AA"/>
    <w:rsid w:val="002F6A41"/>
    <w:rsid w:val="00304002"/>
    <w:rsid w:val="00304393"/>
    <w:rsid w:val="00304C9C"/>
    <w:rsid w:val="003062D3"/>
    <w:rsid w:val="00306E66"/>
    <w:rsid w:val="003078B3"/>
    <w:rsid w:val="00311354"/>
    <w:rsid w:val="003120CB"/>
    <w:rsid w:val="00312BB1"/>
    <w:rsid w:val="00313883"/>
    <w:rsid w:val="00313B27"/>
    <w:rsid w:val="00314EC9"/>
    <w:rsid w:val="00316424"/>
    <w:rsid w:val="00321EFF"/>
    <w:rsid w:val="00323D3E"/>
    <w:rsid w:val="0032708A"/>
    <w:rsid w:val="003271D7"/>
    <w:rsid w:val="00327F8E"/>
    <w:rsid w:val="0033023B"/>
    <w:rsid w:val="00331B8B"/>
    <w:rsid w:val="0033425C"/>
    <w:rsid w:val="003406D1"/>
    <w:rsid w:val="00341097"/>
    <w:rsid w:val="003412EB"/>
    <w:rsid w:val="003419C2"/>
    <w:rsid w:val="003444A8"/>
    <w:rsid w:val="00345130"/>
    <w:rsid w:val="0035005F"/>
    <w:rsid w:val="00350113"/>
    <w:rsid w:val="003509A1"/>
    <w:rsid w:val="00351E3D"/>
    <w:rsid w:val="00351FB2"/>
    <w:rsid w:val="00352999"/>
    <w:rsid w:val="00352BD8"/>
    <w:rsid w:val="0035424D"/>
    <w:rsid w:val="00355AE7"/>
    <w:rsid w:val="00355AFC"/>
    <w:rsid w:val="0035694A"/>
    <w:rsid w:val="003576BE"/>
    <w:rsid w:val="003578DF"/>
    <w:rsid w:val="00357CE6"/>
    <w:rsid w:val="00361603"/>
    <w:rsid w:val="0036304C"/>
    <w:rsid w:val="00366B3E"/>
    <w:rsid w:val="00367299"/>
    <w:rsid w:val="003677AD"/>
    <w:rsid w:val="003717B7"/>
    <w:rsid w:val="00371887"/>
    <w:rsid w:val="00373016"/>
    <w:rsid w:val="003739F6"/>
    <w:rsid w:val="0037473D"/>
    <w:rsid w:val="00377356"/>
    <w:rsid w:val="00381A35"/>
    <w:rsid w:val="0038302B"/>
    <w:rsid w:val="00383932"/>
    <w:rsid w:val="003869C3"/>
    <w:rsid w:val="00387BBE"/>
    <w:rsid w:val="00390B33"/>
    <w:rsid w:val="003921F3"/>
    <w:rsid w:val="00392E41"/>
    <w:rsid w:val="00395FD5"/>
    <w:rsid w:val="00397115"/>
    <w:rsid w:val="003A2971"/>
    <w:rsid w:val="003A2BBD"/>
    <w:rsid w:val="003A455A"/>
    <w:rsid w:val="003A5EDB"/>
    <w:rsid w:val="003A6E4D"/>
    <w:rsid w:val="003A7568"/>
    <w:rsid w:val="003B1E0E"/>
    <w:rsid w:val="003B2E36"/>
    <w:rsid w:val="003B2E9D"/>
    <w:rsid w:val="003B3268"/>
    <w:rsid w:val="003B3FE2"/>
    <w:rsid w:val="003B417D"/>
    <w:rsid w:val="003B5DA8"/>
    <w:rsid w:val="003B61ED"/>
    <w:rsid w:val="003C082E"/>
    <w:rsid w:val="003C2FD1"/>
    <w:rsid w:val="003C3899"/>
    <w:rsid w:val="003C3EA8"/>
    <w:rsid w:val="003D547A"/>
    <w:rsid w:val="003E12E6"/>
    <w:rsid w:val="003E17AA"/>
    <w:rsid w:val="003E3089"/>
    <w:rsid w:val="003E51DA"/>
    <w:rsid w:val="003F01EB"/>
    <w:rsid w:val="003F1737"/>
    <w:rsid w:val="003F312D"/>
    <w:rsid w:val="003F3C8B"/>
    <w:rsid w:val="003F4F2B"/>
    <w:rsid w:val="003F514A"/>
    <w:rsid w:val="003F5897"/>
    <w:rsid w:val="003F7019"/>
    <w:rsid w:val="003F7D7B"/>
    <w:rsid w:val="00400327"/>
    <w:rsid w:val="00400C7A"/>
    <w:rsid w:val="004035CE"/>
    <w:rsid w:val="00404313"/>
    <w:rsid w:val="00410192"/>
    <w:rsid w:val="004160C9"/>
    <w:rsid w:val="004169EA"/>
    <w:rsid w:val="0041725F"/>
    <w:rsid w:val="00420990"/>
    <w:rsid w:val="00421189"/>
    <w:rsid w:val="00421211"/>
    <w:rsid w:val="0042137E"/>
    <w:rsid w:val="00421596"/>
    <w:rsid w:val="004229F3"/>
    <w:rsid w:val="00425BF3"/>
    <w:rsid w:val="004270F5"/>
    <w:rsid w:val="004301B6"/>
    <w:rsid w:val="00431662"/>
    <w:rsid w:val="00431901"/>
    <w:rsid w:val="004328A2"/>
    <w:rsid w:val="004329FB"/>
    <w:rsid w:val="0043317A"/>
    <w:rsid w:val="00433373"/>
    <w:rsid w:val="00433BC9"/>
    <w:rsid w:val="00435B71"/>
    <w:rsid w:val="00437B08"/>
    <w:rsid w:val="00440985"/>
    <w:rsid w:val="00442153"/>
    <w:rsid w:val="004423AB"/>
    <w:rsid w:val="004455EA"/>
    <w:rsid w:val="00445AF1"/>
    <w:rsid w:val="004502DE"/>
    <w:rsid w:val="004506EF"/>
    <w:rsid w:val="0045080D"/>
    <w:rsid w:val="004508C8"/>
    <w:rsid w:val="00452153"/>
    <w:rsid w:val="00452E20"/>
    <w:rsid w:val="004552F9"/>
    <w:rsid w:val="004555CF"/>
    <w:rsid w:val="00455E67"/>
    <w:rsid w:val="00460A72"/>
    <w:rsid w:val="00461D5E"/>
    <w:rsid w:val="00463F82"/>
    <w:rsid w:val="004645B2"/>
    <w:rsid w:val="00471CAA"/>
    <w:rsid w:val="0047242C"/>
    <w:rsid w:val="00472633"/>
    <w:rsid w:val="00472642"/>
    <w:rsid w:val="00473336"/>
    <w:rsid w:val="004738B3"/>
    <w:rsid w:val="004749DE"/>
    <w:rsid w:val="00475364"/>
    <w:rsid w:val="004761DD"/>
    <w:rsid w:val="004766A2"/>
    <w:rsid w:val="00482310"/>
    <w:rsid w:val="00482412"/>
    <w:rsid w:val="0048659E"/>
    <w:rsid w:val="00486AE9"/>
    <w:rsid w:val="00486F6E"/>
    <w:rsid w:val="00487F21"/>
    <w:rsid w:val="00496A85"/>
    <w:rsid w:val="00497B20"/>
    <w:rsid w:val="004A1345"/>
    <w:rsid w:val="004A3C89"/>
    <w:rsid w:val="004A5B67"/>
    <w:rsid w:val="004A5F1A"/>
    <w:rsid w:val="004A60C8"/>
    <w:rsid w:val="004A6AEF"/>
    <w:rsid w:val="004A7B7E"/>
    <w:rsid w:val="004B0478"/>
    <w:rsid w:val="004B17C3"/>
    <w:rsid w:val="004B1A55"/>
    <w:rsid w:val="004B2191"/>
    <w:rsid w:val="004B596B"/>
    <w:rsid w:val="004B604B"/>
    <w:rsid w:val="004B633A"/>
    <w:rsid w:val="004C493C"/>
    <w:rsid w:val="004C4A52"/>
    <w:rsid w:val="004C4B8B"/>
    <w:rsid w:val="004C60E3"/>
    <w:rsid w:val="004C642F"/>
    <w:rsid w:val="004D0BFA"/>
    <w:rsid w:val="004D0CE1"/>
    <w:rsid w:val="004D335E"/>
    <w:rsid w:val="004D5427"/>
    <w:rsid w:val="004D7857"/>
    <w:rsid w:val="004E28D5"/>
    <w:rsid w:val="004E2C75"/>
    <w:rsid w:val="004E5BEA"/>
    <w:rsid w:val="004E5C29"/>
    <w:rsid w:val="004E7722"/>
    <w:rsid w:val="004F5A07"/>
    <w:rsid w:val="005011C5"/>
    <w:rsid w:val="00505200"/>
    <w:rsid w:val="00505FCE"/>
    <w:rsid w:val="00506C9D"/>
    <w:rsid w:val="0051010A"/>
    <w:rsid w:val="005108D6"/>
    <w:rsid w:val="00511C6B"/>
    <w:rsid w:val="00511EE6"/>
    <w:rsid w:val="005123E2"/>
    <w:rsid w:val="005143EC"/>
    <w:rsid w:val="00515DB1"/>
    <w:rsid w:val="005162E9"/>
    <w:rsid w:val="005172A2"/>
    <w:rsid w:val="00520BA1"/>
    <w:rsid w:val="005258B0"/>
    <w:rsid w:val="005266BD"/>
    <w:rsid w:val="0052670D"/>
    <w:rsid w:val="00527C31"/>
    <w:rsid w:val="005304E0"/>
    <w:rsid w:val="005318DC"/>
    <w:rsid w:val="00532636"/>
    <w:rsid w:val="00532DFA"/>
    <w:rsid w:val="005338A8"/>
    <w:rsid w:val="0053562A"/>
    <w:rsid w:val="00536A14"/>
    <w:rsid w:val="00537990"/>
    <w:rsid w:val="00541001"/>
    <w:rsid w:val="00544415"/>
    <w:rsid w:val="00545304"/>
    <w:rsid w:val="005457E6"/>
    <w:rsid w:val="005520EC"/>
    <w:rsid w:val="0055255B"/>
    <w:rsid w:val="00552E43"/>
    <w:rsid w:val="00553C01"/>
    <w:rsid w:val="0055419B"/>
    <w:rsid w:val="00554791"/>
    <w:rsid w:val="005554FA"/>
    <w:rsid w:val="00555AD7"/>
    <w:rsid w:val="00561D2E"/>
    <w:rsid w:val="0056575B"/>
    <w:rsid w:val="00565B4C"/>
    <w:rsid w:val="00565B98"/>
    <w:rsid w:val="0056673B"/>
    <w:rsid w:val="0056762F"/>
    <w:rsid w:val="005708AB"/>
    <w:rsid w:val="00570BF5"/>
    <w:rsid w:val="0057106D"/>
    <w:rsid w:val="00573440"/>
    <w:rsid w:val="00573BFB"/>
    <w:rsid w:val="00573E94"/>
    <w:rsid w:val="00574618"/>
    <w:rsid w:val="0057480B"/>
    <w:rsid w:val="00575446"/>
    <w:rsid w:val="005768C5"/>
    <w:rsid w:val="00580A0D"/>
    <w:rsid w:val="005819A4"/>
    <w:rsid w:val="00581B0A"/>
    <w:rsid w:val="005840E8"/>
    <w:rsid w:val="005858F7"/>
    <w:rsid w:val="00585BB1"/>
    <w:rsid w:val="00585D65"/>
    <w:rsid w:val="00586AB8"/>
    <w:rsid w:val="00592769"/>
    <w:rsid w:val="0059356D"/>
    <w:rsid w:val="0059470D"/>
    <w:rsid w:val="0059547E"/>
    <w:rsid w:val="00595E54"/>
    <w:rsid w:val="0059789F"/>
    <w:rsid w:val="005A00E7"/>
    <w:rsid w:val="005A24A5"/>
    <w:rsid w:val="005A3073"/>
    <w:rsid w:val="005A4C18"/>
    <w:rsid w:val="005A5553"/>
    <w:rsid w:val="005A5776"/>
    <w:rsid w:val="005B0B38"/>
    <w:rsid w:val="005B0DE9"/>
    <w:rsid w:val="005B1515"/>
    <w:rsid w:val="005B1CBE"/>
    <w:rsid w:val="005B2183"/>
    <w:rsid w:val="005B3561"/>
    <w:rsid w:val="005B6E48"/>
    <w:rsid w:val="005B76EB"/>
    <w:rsid w:val="005C1D5E"/>
    <w:rsid w:val="005C2486"/>
    <w:rsid w:val="005C2FC9"/>
    <w:rsid w:val="005C492E"/>
    <w:rsid w:val="005C4E3F"/>
    <w:rsid w:val="005C6038"/>
    <w:rsid w:val="005C7C81"/>
    <w:rsid w:val="005D09EC"/>
    <w:rsid w:val="005D0C4E"/>
    <w:rsid w:val="005D0D5F"/>
    <w:rsid w:val="005D1F86"/>
    <w:rsid w:val="005D2041"/>
    <w:rsid w:val="005D27C1"/>
    <w:rsid w:val="005D3DEB"/>
    <w:rsid w:val="005D47A9"/>
    <w:rsid w:val="005D5DB0"/>
    <w:rsid w:val="005D5ECE"/>
    <w:rsid w:val="005D67A8"/>
    <w:rsid w:val="005D6D1A"/>
    <w:rsid w:val="005E12D3"/>
    <w:rsid w:val="005E156C"/>
    <w:rsid w:val="005E4316"/>
    <w:rsid w:val="005E5DCD"/>
    <w:rsid w:val="005E668A"/>
    <w:rsid w:val="005E7644"/>
    <w:rsid w:val="005E7B8D"/>
    <w:rsid w:val="005F0B99"/>
    <w:rsid w:val="005F0D2E"/>
    <w:rsid w:val="005F1254"/>
    <w:rsid w:val="005F329B"/>
    <w:rsid w:val="005F333C"/>
    <w:rsid w:val="005F4699"/>
    <w:rsid w:val="005F533B"/>
    <w:rsid w:val="005F5D98"/>
    <w:rsid w:val="005F7A65"/>
    <w:rsid w:val="005F7FCF"/>
    <w:rsid w:val="0060024C"/>
    <w:rsid w:val="006052EB"/>
    <w:rsid w:val="0060595B"/>
    <w:rsid w:val="00606296"/>
    <w:rsid w:val="00607903"/>
    <w:rsid w:val="00607C0E"/>
    <w:rsid w:val="00613436"/>
    <w:rsid w:val="00613521"/>
    <w:rsid w:val="006166B7"/>
    <w:rsid w:val="00617308"/>
    <w:rsid w:val="0061742E"/>
    <w:rsid w:val="00620937"/>
    <w:rsid w:val="00620FB4"/>
    <w:rsid w:val="00621BAE"/>
    <w:rsid w:val="00623335"/>
    <w:rsid w:val="006250B1"/>
    <w:rsid w:val="00626197"/>
    <w:rsid w:val="00626206"/>
    <w:rsid w:val="00626E22"/>
    <w:rsid w:val="00630D35"/>
    <w:rsid w:val="00630FE3"/>
    <w:rsid w:val="0063624E"/>
    <w:rsid w:val="0063677E"/>
    <w:rsid w:val="00636EE4"/>
    <w:rsid w:val="00637351"/>
    <w:rsid w:val="00637DA9"/>
    <w:rsid w:val="00640E00"/>
    <w:rsid w:val="0064280E"/>
    <w:rsid w:val="00644220"/>
    <w:rsid w:val="00644338"/>
    <w:rsid w:val="00645E54"/>
    <w:rsid w:val="00654682"/>
    <w:rsid w:val="00655560"/>
    <w:rsid w:val="00655DDA"/>
    <w:rsid w:val="006577E5"/>
    <w:rsid w:val="00657AD0"/>
    <w:rsid w:val="00660B11"/>
    <w:rsid w:val="006642BA"/>
    <w:rsid w:val="00664883"/>
    <w:rsid w:val="006652F2"/>
    <w:rsid w:val="00665C2E"/>
    <w:rsid w:val="006707C4"/>
    <w:rsid w:val="00671BCE"/>
    <w:rsid w:val="00671CC2"/>
    <w:rsid w:val="00672F7F"/>
    <w:rsid w:val="00673079"/>
    <w:rsid w:val="006764E6"/>
    <w:rsid w:val="006805F0"/>
    <w:rsid w:val="006823E6"/>
    <w:rsid w:val="00682D7B"/>
    <w:rsid w:val="00682E9E"/>
    <w:rsid w:val="00683475"/>
    <w:rsid w:val="00683AF1"/>
    <w:rsid w:val="006868AE"/>
    <w:rsid w:val="006903B9"/>
    <w:rsid w:val="0069285A"/>
    <w:rsid w:val="00693553"/>
    <w:rsid w:val="00693673"/>
    <w:rsid w:val="006938CD"/>
    <w:rsid w:val="0069502A"/>
    <w:rsid w:val="006952B0"/>
    <w:rsid w:val="00696551"/>
    <w:rsid w:val="00696690"/>
    <w:rsid w:val="00696B51"/>
    <w:rsid w:val="006A0446"/>
    <w:rsid w:val="006A06B9"/>
    <w:rsid w:val="006A15F0"/>
    <w:rsid w:val="006A248B"/>
    <w:rsid w:val="006A2F9A"/>
    <w:rsid w:val="006A31ED"/>
    <w:rsid w:val="006A4AD1"/>
    <w:rsid w:val="006A4B1B"/>
    <w:rsid w:val="006A4CB6"/>
    <w:rsid w:val="006A501B"/>
    <w:rsid w:val="006A50F2"/>
    <w:rsid w:val="006A684E"/>
    <w:rsid w:val="006A6F9E"/>
    <w:rsid w:val="006B0287"/>
    <w:rsid w:val="006B1ECE"/>
    <w:rsid w:val="006B2562"/>
    <w:rsid w:val="006B2AF9"/>
    <w:rsid w:val="006B348E"/>
    <w:rsid w:val="006B62C8"/>
    <w:rsid w:val="006B64B1"/>
    <w:rsid w:val="006C007F"/>
    <w:rsid w:val="006C29F8"/>
    <w:rsid w:val="006C37CA"/>
    <w:rsid w:val="006C4EB8"/>
    <w:rsid w:val="006C51AD"/>
    <w:rsid w:val="006C577A"/>
    <w:rsid w:val="006C5AB0"/>
    <w:rsid w:val="006C6ADA"/>
    <w:rsid w:val="006C7C48"/>
    <w:rsid w:val="006D1C70"/>
    <w:rsid w:val="006D1F7A"/>
    <w:rsid w:val="006D1FD0"/>
    <w:rsid w:val="006D25BA"/>
    <w:rsid w:val="006D2FEF"/>
    <w:rsid w:val="006D3186"/>
    <w:rsid w:val="006D37E2"/>
    <w:rsid w:val="006D3DC1"/>
    <w:rsid w:val="006D465C"/>
    <w:rsid w:val="006D5836"/>
    <w:rsid w:val="006D5F33"/>
    <w:rsid w:val="006D669E"/>
    <w:rsid w:val="006D7CB3"/>
    <w:rsid w:val="006E1416"/>
    <w:rsid w:val="006E1624"/>
    <w:rsid w:val="006E192F"/>
    <w:rsid w:val="006E19A3"/>
    <w:rsid w:val="006E2C00"/>
    <w:rsid w:val="006E3592"/>
    <w:rsid w:val="006E44F4"/>
    <w:rsid w:val="006E4EAA"/>
    <w:rsid w:val="006E7E93"/>
    <w:rsid w:val="006F23DF"/>
    <w:rsid w:val="006F3192"/>
    <w:rsid w:val="006F6DB9"/>
    <w:rsid w:val="007008C9"/>
    <w:rsid w:val="00701997"/>
    <w:rsid w:val="00701A71"/>
    <w:rsid w:val="00703BBA"/>
    <w:rsid w:val="0070449C"/>
    <w:rsid w:val="00706068"/>
    <w:rsid w:val="007066B3"/>
    <w:rsid w:val="00707873"/>
    <w:rsid w:val="00710ECA"/>
    <w:rsid w:val="007115E5"/>
    <w:rsid w:val="0071190B"/>
    <w:rsid w:val="00712381"/>
    <w:rsid w:val="0071371C"/>
    <w:rsid w:val="0071402E"/>
    <w:rsid w:val="00714178"/>
    <w:rsid w:val="007141F9"/>
    <w:rsid w:val="007145B1"/>
    <w:rsid w:val="00714B71"/>
    <w:rsid w:val="00715C63"/>
    <w:rsid w:val="00715DFB"/>
    <w:rsid w:val="00716518"/>
    <w:rsid w:val="00720FC3"/>
    <w:rsid w:val="00721E66"/>
    <w:rsid w:val="0072253E"/>
    <w:rsid w:val="0072298D"/>
    <w:rsid w:val="00723E54"/>
    <w:rsid w:val="00724FE3"/>
    <w:rsid w:val="00725DE9"/>
    <w:rsid w:val="00726093"/>
    <w:rsid w:val="0073114E"/>
    <w:rsid w:val="007324DC"/>
    <w:rsid w:val="0073323A"/>
    <w:rsid w:val="00733BBE"/>
    <w:rsid w:val="007341F1"/>
    <w:rsid w:val="00735BB5"/>
    <w:rsid w:val="00736014"/>
    <w:rsid w:val="00737487"/>
    <w:rsid w:val="0074032B"/>
    <w:rsid w:val="00740711"/>
    <w:rsid w:val="007411BB"/>
    <w:rsid w:val="007413A4"/>
    <w:rsid w:val="00742337"/>
    <w:rsid w:val="00742956"/>
    <w:rsid w:val="00742E44"/>
    <w:rsid w:val="0074347F"/>
    <w:rsid w:val="00744481"/>
    <w:rsid w:val="007448D3"/>
    <w:rsid w:val="007458B8"/>
    <w:rsid w:val="007474F2"/>
    <w:rsid w:val="0074796E"/>
    <w:rsid w:val="00751BA5"/>
    <w:rsid w:val="007522DC"/>
    <w:rsid w:val="00753BE2"/>
    <w:rsid w:val="007568F9"/>
    <w:rsid w:val="007608F8"/>
    <w:rsid w:val="0076466C"/>
    <w:rsid w:val="007671E9"/>
    <w:rsid w:val="00767CE5"/>
    <w:rsid w:val="007704BA"/>
    <w:rsid w:val="00770534"/>
    <w:rsid w:val="007718F0"/>
    <w:rsid w:val="0077417F"/>
    <w:rsid w:val="007756E1"/>
    <w:rsid w:val="00775ED2"/>
    <w:rsid w:val="0077619C"/>
    <w:rsid w:val="00777AAB"/>
    <w:rsid w:val="00781EF5"/>
    <w:rsid w:val="00782147"/>
    <w:rsid w:val="00782819"/>
    <w:rsid w:val="0078344F"/>
    <w:rsid w:val="00784E71"/>
    <w:rsid w:val="00785A48"/>
    <w:rsid w:val="00786D0B"/>
    <w:rsid w:val="0079165A"/>
    <w:rsid w:val="00794E92"/>
    <w:rsid w:val="00796947"/>
    <w:rsid w:val="007A07CC"/>
    <w:rsid w:val="007A1B85"/>
    <w:rsid w:val="007A3F09"/>
    <w:rsid w:val="007A46EA"/>
    <w:rsid w:val="007A5077"/>
    <w:rsid w:val="007A57C2"/>
    <w:rsid w:val="007A7B5D"/>
    <w:rsid w:val="007B008B"/>
    <w:rsid w:val="007B09E8"/>
    <w:rsid w:val="007B157E"/>
    <w:rsid w:val="007B17C5"/>
    <w:rsid w:val="007B2433"/>
    <w:rsid w:val="007B2F87"/>
    <w:rsid w:val="007B373B"/>
    <w:rsid w:val="007B3DEE"/>
    <w:rsid w:val="007B4A3B"/>
    <w:rsid w:val="007B4B2D"/>
    <w:rsid w:val="007B5DEA"/>
    <w:rsid w:val="007B6038"/>
    <w:rsid w:val="007B609B"/>
    <w:rsid w:val="007B6633"/>
    <w:rsid w:val="007B6D1F"/>
    <w:rsid w:val="007B6F23"/>
    <w:rsid w:val="007B6FF2"/>
    <w:rsid w:val="007B7604"/>
    <w:rsid w:val="007B7B1E"/>
    <w:rsid w:val="007C0520"/>
    <w:rsid w:val="007C254C"/>
    <w:rsid w:val="007C60EB"/>
    <w:rsid w:val="007D031D"/>
    <w:rsid w:val="007D16C9"/>
    <w:rsid w:val="007D28DF"/>
    <w:rsid w:val="007D3296"/>
    <w:rsid w:val="007D4206"/>
    <w:rsid w:val="007D4939"/>
    <w:rsid w:val="007D4A29"/>
    <w:rsid w:val="007D519D"/>
    <w:rsid w:val="007D592E"/>
    <w:rsid w:val="007D5C47"/>
    <w:rsid w:val="007D6A33"/>
    <w:rsid w:val="007D7498"/>
    <w:rsid w:val="007D779D"/>
    <w:rsid w:val="007E10C0"/>
    <w:rsid w:val="007E2432"/>
    <w:rsid w:val="007E3C89"/>
    <w:rsid w:val="007E440D"/>
    <w:rsid w:val="007E495B"/>
    <w:rsid w:val="007E4AB0"/>
    <w:rsid w:val="007E6AF2"/>
    <w:rsid w:val="007F0159"/>
    <w:rsid w:val="007F0CA7"/>
    <w:rsid w:val="007F23A4"/>
    <w:rsid w:val="007F3044"/>
    <w:rsid w:val="007F3084"/>
    <w:rsid w:val="007F3307"/>
    <w:rsid w:val="007F584B"/>
    <w:rsid w:val="007F5B6A"/>
    <w:rsid w:val="007F61B7"/>
    <w:rsid w:val="007F6316"/>
    <w:rsid w:val="007F75FF"/>
    <w:rsid w:val="00803A2E"/>
    <w:rsid w:val="00803C59"/>
    <w:rsid w:val="00803F75"/>
    <w:rsid w:val="0080411F"/>
    <w:rsid w:val="008043FE"/>
    <w:rsid w:val="00805161"/>
    <w:rsid w:val="008052C7"/>
    <w:rsid w:val="00805FA5"/>
    <w:rsid w:val="008064FB"/>
    <w:rsid w:val="008067AA"/>
    <w:rsid w:val="00806C8B"/>
    <w:rsid w:val="00807CE9"/>
    <w:rsid w:val="0081069D"/>
    <w:rsid w:val="008112CD"/>
    <w:rsid w:val="0081276A"/>
    <w:rsid w:val="008129F9"/>
    <w:rsid w:val="00814423"/>
    <w:rsid w:val="00814C2B"/>
    <w:rsid w:val="0081550A"/>
    <w:rsid w:val="00815546"/>
    <w:rsid w:val="0081603D"/>
    <w:rsid w:val="008163A4"/>
    <w:rsid w:val="00816703"/>
    <w:rsid w:val="00817EF8"/>
    <w:rsid w:val="00820DD8"/>
    <w:rsid w:val="00821D5F"/>
    <w:rsid w:val="00822246"/>
    <w:rsid w:val="00822C3D"/>
    <w:rsid w:val="008263DC"/>
    <w:rsid w:val="00830435"/>
    <w:rsid w:val="00830BC5"/>
    <w:rsid w:val="008312B6"/>
    <w:rsid w:val="00831D5D"/>
    <w:rsid w:val="0083409C"/>
    <w:rsid w:val="008403E3"/>
    <w:rsid w:val="00840A34"/>
    <w:rsid w:val="00841589"/>
    <w:rsid w:val="00841C30"/>
    <w:rsid w:val="00841CAA"/>
    <w:rsid w:val="00843590"/>
    <w:rsid w:val="00844D4B"/>
    <w:rsid w:val="00845F10"/>
    <w:rsid w:val="0084707C"/>
    <w:rsid w:val="00847A6D"/>
    <w:rsid w:val="00847AAC"/>
    <w:rsid w:val="0085048A"/>
    <w:rsid w:val="0085184D"/>
    <w:rsid w:val="00852084"/>
    <w:rsid w:val="00852E4B"/>
    <w:rsid w:val="008535C8"/>
    <w:rsid w:val="00857164"/>
    <w:rsid w:val="00857745"/>
    <w:rsid w:val="00860F82"/>
    <w:rsid w:val="0086205A"/>
    <w:rsid w:val="008627E7"/>
    <w:rsid w:val="00865844"/>
    <w:rsid w:val="00866320"/>
    <w:rsid w:val="008676B3"/>
    <w:rsid w:val="00871CCF"/>
    <w:rsid w:val="008744FF"/>
    <w:rsid w:val="00874A5B"/>
    <w:rsid w:val="008759DA"/>
    <w:rsid w:val="008764BA"/>
    <w:rsid w:val="00877257"/>
    <w:rsid w:val="00880B47"/>
    <w:rsid w:val="00881044"/>
    <w:rsid w:val="00882645"/>
    <w:rsid w:val="008830C9"/>
    <w:rsid w:val="00883251"/>
    <w:rsid w:val="00884BE9"/>
    <w:rsid w:val="0089053D"/>
    <w:rsid w:val="008905CF"/>
    <w:rsid w:val="00893BBF"/>
    <w:rsid w:val="008940D2"/>
    <w:rsid w:val="00894239"/>
    <w:rsid w:val="00894F39"/>
    <w:rsid w:val="0089720F"/>
    <w:rsid w:val="008A3CCB"/>
    <w:rsid w:val="008A48A8"/>
    <w:rsid w:val="008A4C3E"/>
    <w:rsid w:val="008A50E3"/>
    <w:rsid w:val="008A6266"/>
    <w:rsid w:val="008A6384"/>
    <w:rsid w:val="008A66ED"/>
    <w:rsid w:val="008A6771"/>
    <w:rsid w:val="008A7183"/>
    <w:rsid w:val="008B08C5"/>
    <w:rsid w:val="008B0E30"/>
    <w:rsid w:val="008B1E11"/>
    <w:rsid w:val="008B2204"/>
    <w:rsid w:val="008B4FFD"/>
    <w:rsid w:val="008B69A4"/>
    <w:rsid w:val="008B7FA7"/>
    <w:rsid w:val="008C126D"/>
    <w:rsid w:val="008C1EFC"/>
    <w:rsid w:val="008C2957"/>
    <w:rsid w:val="008C569C"/>
    <w:rsid w:val="008C7562"/>
    <w:rsid w:val="008C782A"/>
    <w:rsid w:val="008D1929"/>
    <w:rsid w:val="008D58EA"/>
    <w:rsid w:val="008D6253"/>
    <w:rsid w:val="008D7FB9"/>
    <w:rsid w:val="008E0297"/>
    <w:rsid w:val="008E0552"/>
    <w:rsid w:val="008E0E98"/>
    <w:rsid w:val="008E379B"/>
    <w:rsid w:val="008E41EA"/>
    <w:rsid w:val="008E43F8"/>
    <w:rsid w:val="008E4960"/>
    <w:rsid w:val="008E547C"/>
    <w:rsid w:val="008E6158"/>
    <w:rsid w:val="008E6F41"/>
    <w:rsid w:val="008E6FA5"/>
    <w:rsid w:val="008E7873"/>
    <w:rsid w:val="008F1B3B"/>
    <w:rsid w:val="008F1BA7"/>
    <w:rsid w:val="008F21AB"/>
    <w:rsid w:val="008F2669"/>
    <w:rsid w:val="008F2ECC"/>
    <w:rsid w:val="008F3BD2"/>
    <w:rsid w:val="008F44ED"/>
    <w:rsid w:val="008F4DD9"/>
    <w:rsid w:val="008F60D6"/>
    <w:rsid w:val="009005D6"/>
    <w:rsid w:val="00900A6F"/>
    <w:rsid w:val="0090508F"/>
    <w:rsid w:val="0090620B"/>
    <w:rsid w:val="00906802"/>
    <w:rsid w:val="00906910"/>
    <w:rsid w:val="00910007"/>
    <w:rsid w:val="0091011D"/>
    <w:rsid w:val="00912287"/>
    <w:rsid w:val="009141F6"/>
    <w:rsid w:val="0091454A"/>
    <w:rsid w:val="00915E21"/>
    <w:rsid w:val="009163D5"/>
    <w:rsid w:val="009177B2"/>
    <w:rsid w:val="0092113A"/>
    <w:rsid w:val="0092693E"/>
    <w:rsid w:val="00926AF9"/>
    <w:rsid w:val="00926C3E"/>
    <w:rsid w:val="00930201"/>
    <w:rsid w:val="00931073"/>
    <w:rsid w:val="009312E0"/>
    <w:rsid w:val="00931D07"/>
    <w:rsid w:val="00933744"/>
    <w:rsid w:val="00934CCE"/>
    <w:rsid w:val="009379EF"/>
    <w:rsid w:val="00940945"/>
    <w:rsid w:val="00946CAD"/>
    <w:rsid w:val="00952139"/>
    <w:rsid w:val="0095220D"/>
    <w:rsid w:val="00952263"/>
    <w:rsid w:val="009553BB"/>
    <w:rsid w:val="009573E9"/>
    <w:rsid w:val="00957BCF"/>
    <w:rsid w:val="00960F71"/>
    <w:rsid w:val="00963AE5"/>
    <w:rsid w:val="00972412"/>
    <w:rsid w:val="009724F9"/>
    <w:rsid w:val="00972D5C"/>
    <w:rsid w:val="00973C65"/>
    <w:rsid w:val="0097584D"/>
    <w:rsid w:val="00975A86"/>
    <w:rsid w:val="009822D0"/>
    <w:rsid w:val="00982AD5"/>
    <w:rsid w:val="009835AF"/>
    <w:rsid w:val="00984268"/>
    <w:rsid w:val="00986A84"/>
    <w:rsid w:val="0098758A"/>
    <w:rsid w:val="00987A5A"/>
    <w:rsid w:val="00990CC5"/>
    <w:rsid w:val="009965D7"/>
    <w:rsid w:val="0099757B"/>
    <w:rsid w:val="009979E8"/>
    <w:rsid w:val="009A0807"/>
    <w:rsid w:val="009A3762"/>
    <w:rsid w:val="009A51A6"/>
    <w:rsid w:val="009A5380"/>
    <w:rsid w:val="009A63AB"/>
    <w:rsid w:val="009A6968"/>
    <w:rsid w:val="009A6FDF"/>
    <w:rsid w:val="009A72BD"/>
    <w:rsid w:val="009A7758"/>
    <w:rsid w:val="009B0402"/>
    <w:rsid w:val="009B4939"/>
    <w:rsid w:val="009B4F45"/>
    <w:rsid w:val="009B5164"/>
    <w:rsid w:val="009B7F18"/>
    <w:rsid w:val="009C0A07"/>
    <w:rsid w:val="009C0D5D"/>
    <w:rsid w:val="009C22E7"/>
    <w:rsid w:val="009C34D9"/>
    <w:rsid w:val="009C3A14"/>
    <w:rsid w:val="009C3B63"/>
    <w:rsid w:val="009C5766"/>
    <w:rsid w:val="009C59ED"/>
    <w:rsid w:val="009C5BEE"/>
    <w:rsid w:val="009C69B5"/>
    <w:rsid w:val="009D0D72"/>
    <w:rsid w:val="009D2D34"/>
    <w:rsid w:val="009D3635"/>
    <w:rsid w:val="009D473E"/>
    <w:rsid w:val="009D7415"/>
    <w:rsid w:val="009E2874"/>
    <w:rsid w:val="009E5CF0"/>
    <w:rsid w:val="009E6221"/>
    <w:rsid w:val="009E706D"/>
    <w:rsid w:val="009E7594"/>
    <w:rsid w:val="009E7AA8"/>
    <w:rsid w:val="009E7B08"/>
    <w:rsid w:val="009F1974"/>
    <w:rsid w:val="009F2115"/>
    <w:rsid w:val="009F22DD"/>
    <w:rsid w:val="009F4CFF"/>
    <w:rsid w:val="009F6141"/>
    <w:rsid w:val="009F6508"/>
    <w:rsid w:val="009F7091"/>
    <w:rsid w:val="009F7E7F"/>
    <w:rsid w:val="00A02878"/>
    <w:rsid w:val="00A033BA"/>
    <w:rsid w:val="00A03CA0"/>
    <w:rsid w:val="00A03F79"/>
    <w:rsid w:val="00A07B2F"/>
    <w:rsid w:val="00A11A45"/>
    <w:rsid w:val="00A12333"/>
    <w:rsid w:val="00A13162"/>
    <w:rsid w:val="00A14A35"/>
    <w:rsid w:val="00A14A53"/>
    <w:rsid w:val="00A15C49"/>
    <w:rsid w:val="00A17EE1"/>
    <w:rsid w:val="00A20A96"/>
    <w:rsid w:val="00A22D55"/>
    <w:rsid w:val="00A2449F"/>
    <w:rsid w:val="00A248C5"/>
    <w:rsid w:val="00A25457"/>
    <w:rsid w:val="00A25CCE"/>
    <w:rsid w:val="00A26096"/>
    <w:rsid w:val="00A273B2"/>
    <w:rsid w:val="00A30808"/>
    <w:rsid w:val="00A30FB2"/>
    <w:rsid w:val="00A31425"/>
    <w:rsid w:val="00A36E68"/>
    <w:rsid w:val="00A373FC"/>
    <w:rsid w:val="00A37A09"/>
    <w:rsid w:val="00A37E6E"/>
    <w:rsid w:val="00A4049B"/>
    <w:rsid w:val="00A451B4"/>
    <w:rsid w:val="00A4656B"/>
    <w:rsid w:val="00A47F21"/>
    <w:rsid w:val="00A51CFA"/>
    <w:rsid w:val="00A522B5"/>
    <w:rsid w:val="00A5235F"/>
    <w:rsid w:val="00A538FD"/>
    <w:rsid w:val="00A5597C"/>
    <w:rsid w:val="00A56CBE"/>
    <w:rsid w:val="00A57122"/>
    <w:rsid w:val="00A579D2"/>
    <w:rsid w:val="00A6102B"/>
    <w:rsid w:val="00A62FF2"/>
    <w:rsid w:val="00A63CDE"/>
    <w:rsid w:val="00A65556"/>
    <w:rsid w:val="00A669EB"/>
    <w:rsid w:val="00A672EA"/>
    <w:rsid w:val="00A6798D"/>
    <w:rsid w:val="00A71F95"/>
    <w:rsid w:val="00A73ED3"/>
    <w:rsid w:val="00A741AA"/>
    <w:rsid w:val="00A77D5E"/>
    <w:rsid w:val="00A77F20"/>
    <w:rsid w:val="00A813FD"/>
    <w:rsid w:val="00A83377"/>
    <w:rsid w:val="00A843BD"/>
    <w:rsid w:val="00A869F7"/>
    <w:rsid w:val="00A87E0D"/>
    <w:rsid w:val="00A905C0"/>
    <w:rsid w:val="00A916C8"/>
    <w:rsid w:val="00A9349F"/>
    <w:rsid w:val="00A94F3F"/>
    <w:rsid w:val="00AA0D61"/>
    <w:rsid w:val="00AA4096"/>
    <w:rsid w:val="00AA7148"/>
    <w:rsid w:val="00AA7F80"/>
    <w:rsid w:val="00AB1D86"/>
    <w:rsid w:val="00AB21B6"/>
    <w:rsid w:val="00AB24DB"/>
    <w:rsid w:val="00AB2AE8"/>
    <w:rsid w:val="00AB3048"/>
    <w:rsid w:val="00AB3086"/>
    <w:rsid w:val="00AB395A"/>
    <w:rsid w:val="00AB3B1F"/>
    <w:rsid w:val="00AB7453"/>
    <w:rsid w:val="00AB7B84"/>
    <w:rsid w:val="00AB7F0F"/>
    <w:rsid w:val="00AC0BBF"/>
    <w:rsid w:val="00AC1862"/>
    <w:rsid w:val="00AC255A"/>
    <w:rsid w:val="00AC3BED"/>
    <w:rsid w:val="00AC4BC4"/>
    <w:rsid w:val="00AC7A81"/>
    <w:rsid w:val="00AD1AA3"/>
    <w:rsid w:val="00AD264D"/>
    <w:rsid w:val="00AD3B74"/>
    <w:rsid w:val="00AD3BD1"/>
    <w:rsid w:val="00AD3D3D"/>
    <w:rsid w:val="00AD4728"/>
    <w:rsid w:val="00AD4B06"/>
    <w:rsid w:val="00AD5931"/>
    <w:rsid w:val="00AD6B63"/>
    <w:rsid w:val="00AD719B"/>
    <w:rsid w:val="00AD7C14"/>
    <w:rsid w:val="00AE09E2"/>
    <w:rsid w:val="00AE22F4"/>
    <w:rsid w:val="00AE2975"/>
    <w:rsid w:val="00AE4159"/>
    <w:rsid w:val="00AE478C"/>
    <w:rsid w:val="00AE50ED"/>
    <w:rsid w:val="00AE587C"/>
    <w:rsid w:val="00AE5E51"/>
    <w:rsid w:val="00AF30EB"/>
    <w:rsid w:val="00AF3B68"/>
    <w:rsid w:val="00AF532B"/>
    <w:rsid w:val="00B034E6"/>
    <w:rsid w:val="00B04A0E"/>
    <w:rsid w:val="00B0560B"/>
    <w:rsid w:val="00B066FF"/>
    <w:rsid w:val="00B107DF"/>
    <w:rsid w:val="00B11A30"/>
    <w:rsid w:val="00B1363D"/>
    <w:rsid w:val="00B16E7D"/>
    <w:rsid w:val="00B17677"/>
    <w:rsid w:val="00B17735"/>
    <w:rsid w:val="00B20862"/>
    <w:rsid w:val="00B20B90"/>
    <w:rsid w:val="00B22659"/>
    <w:rsid w:val="00B234EF"/>
    <w:rsid w:val="00B2401A"/>
    <w:rsid w:val="00B24C19"/>
    <w:rsid w:val="00B259A5"/>
    <w:rsid w:val="00B26AFD"/>
    <w:rsid w:val="00B271FF"/>
    <w:rsid w:val="00B2735C"/>
    <w:rsid w:val="00B3018C"/>
    <w:rsid w:val="00B30C5E"/>
    <w:rsid w:val="00B31A45"/>
    <w:rsid w:val="00B3487D"/>
    <w:rsid w:val="00B351A8"/>
    <w:rsid w:val="00B358E5"/>
    <w:rsid w:val="00B36DA1"/>
    <w:rsid w:val="00B36F59"/>
    <w:rsid w:val="00B37530"/>
    <w:rsid w:val="00B3795C"/>
    <w:rsid w:val="00B41182"/>
    <w:rsid w:val="00B41BD8"/>
    <w:rsid w:val="00B42F8C"/>
    <w:rsid w:val="00B44242"/>
    <w:rsid w:val="00B44C2F"/>
    <w:rsid w:val="00B45734"/>
    <w:rsid w:val="00B54978"/>
    <w:rsid w:val="00B54A15"/>
    <w:rsid w:val="00B54D8E"/>
    <w:rsid w:val="00B5523E"/>
    <w:rsid w:val="00B570A1"/>
    <w:rsid w:val="00B60247"/>
    <w:rsid w:val="00B6089C"/>
    <w:rsid w:val="00B60CDD"/>
    <w:rsid w:val="00B61505"/>
    <w:rsid w:val="00B61928"/>
    <w:rsid w:val="00B62024"/>
    <w:rsid w:val="00B6421F"/>
    <w:rsid w:val="00B64AF5"/>
    <w:rsid w:val="00B65138"/>
    <w:rsid w:val="00B65BC8"/>
    <w:rsid w:val="00B6658E"/>
    <w:rsid w:val="00B70149"/>
    <w:rsid w:val="00B718C9"/>
    <w:rsid w:val="00B726C4"/>
    <w:rsid w:val="00B726FE"/>
    <w:rsid w:val="00B73AF6"/>
    <w:rsid w:val="00B7403A"/>
    <w:rsid w:val="00B74741"/>
    <w:rsid w:val="00B7652B"/>
    <w:rsid w:val="00B76D4D"/>
    <w:rsid w:val="00B77AE0"/>
    <w:rsid w:val="00B81032"/>
    <w:rsid w:val="00B81CFF"/>
    <w:rsid w:val="00B8277D"/>
    <w:rsid w:val="00B845B0"/>
    <w:rsid w:val="00B8650F"/>
    <w:rsid w:val="00B90277"/>
    <w:rsid w:val="00B922DA"/>
    <w:rsid w:val="00B943CC"/>
    <w:rsid w:val="00BA36CC"/>
    <w:rsid w:val="00BA694D"/>
    <w:rsid w:val="00BB0CEF"/>
    <w:rsid w:val="00BB13B3"/>
    <w:rsid w:val="00BB164C"/>
    <w:rsid w:val="00BB1E03"/>
    <w:rsid w:val="00BB20D8"/>
    <w:rsid w:val="00BB2224"/>
    <w:rsid w:val="00BB2586"/>
    <w:rsid w:val="00BB45AD"/>
    <w:rsid w:val="00BB5282"/>
    <w:rsid w:val="00BB643D"/>
    <w:rsid w:val="00BB65EE"/>
    <w:rsid w:val="00BC13A5"/>
    <w:rsid w:val="00BC3F03"/>
    <w:rsid w:val="00BC79D7"/>
    <w:rsid w:val="00BC7E4D"/>
    <w:rsid w:val="00BD3807"/>
    <w:rsid w:val="00BD431A"/>
    <w:rsid w:val="00BD4C9B"/>
    <w:rsid w:val="00BD583E"/>
    <w:rsid w:val="00BD5C4A"/>
    <w:rsid w:val="00BD6209"/>
    <w:rsid w:val="00BD6F48"/>
    <w:rsid w:val="00BD7815"/>
    <w:rsid w:val="00BE0A4E"/>
    <w:rsid w:val="00BE1953"/>
    <w:rsid w:val="00BE25B3"/>
    <w:rsid w:val="00BE3A9E"/>
    <w:rsid w:val="00BE44D2"/>
    <w:rsid w:val="00BE4B1F"/>
    <w:rsid w:val="00BE5BCF"/>
    <w:rsid w:val="00BF031C"/>
    <w:rsid w:val="00BF0737"/>
    <w:rsid w:val="00BF0AF1"/>
    <w:rsid w:val="00BF11FC"/>
    <w:rsid w:val="00BF2A2A"/>
    <w:rsid w:val="00BF2A3E"/>
    <w:rsid w:val="00BF6942"/>
    <w:rsid w:val="00BF6E39"/>
    <w:rsid w:val="00C01D68"/>
    <w:rsid w:val="00C0220E"/>
    <w:rsid w:val="00C03C3C"/>
    <w:rsid w:val="00C06BA7"/>
    <w:rsid w:val="00C10201"/>
    <w:rsid w:val="00C11FC8"/>
    <w:rsid w:val="00C12876"/>
    <w:rsid w:val="00C1443E"/>
    <w:rsid w:val="00C15793"/>
    <w:rsid w:val="00C15EF1"/>
    <w:rsid w:val="00C1664F"/>
    <w:rsid w:val="00C17A77"/>
    <w:rsid w:val="00C242BD"/>
    <w:rsid w:val="00C2460D"/>
    <w:rsid w:val="00C24DF5"/>
    <w:rsid w:val="00C24E41"/>
    <w:rsid w:val="00C2513F"/>
    <w:rsid w:val="00C25F69"/>
    <w:rsid w:val="00C26CA6"/>
    <w:rsid w:val="00C27E90"/>
    <w:rsid w:val="00C319A4"/>
    <w:rsid w:val="00C31B87"/>
    <w:rsid w:val="00C32F2B"/>
    <w:rsid w:val="00C33483"/>
    <w:rsid w:val="00C34012"/>
    <w:rsid w:val="00C37FAD"/>
    <w:rsid w:val="00C40F05"/>
    <w:rsid w:val="00C41605"/>
    <w:rsid w:val="00C4178F"/>
    <w:rsid w:val="00C42BEA"/>
    <w:rsid w:val="00C42EA4"/>
    <w:rsid w:val="00C448F9"/>
    <w:rsid w:val="00C45BB1"/>
    <w:rsid w:val="00C468E2"/>
    <w:rsid w:val="00C50BBE"/>
    <w:rsid w:val="00C50D84"/>
    <w:rsid w:val="00C50E53"/>
    <w:rsid w:val="00C52751"/>
    <w:rsid w:val="00C527C0"/>
    <w:rsid w:val="00C539D1"/>
    <w:rsid w:val="00C53B68"/>
    <w:rsid w:val="00C53C25"/>
    <w:rsid w:val="00C54D86"/>
    <w:rsid w:val="00C57098"/>
    <w:rsid w:val="00C57972"/>
    <w:rsid w:val="00C6084B"/>
    <w:rsid w:val="00C639FF"/>
    <w:rsid w:val="00C64F6D"/>
    <w:rsid w:val="00C6513B"/>
    <w:rsid w:val="00C671BD"/>
    <w:rsid w:val="00C67D9D"/>
    <w:rsid w:val="00C702C7"/>
    <w:rsid w:val="00C741E9"/>
    <w:rsid w:val="00C762A8"/>
    <w:rsid w:val="00C77A73"/>
    <w:rsid w:val="00C802F5"/>
    <w:rsid w:val="00C80DC5"/>
    <w:rsid w:val="00C842C4"/>
    <w:rsid w:val="00C85642"/>
    <w:rsid w:val="00C85D13"/>
    <w:rsid w:val="00C87A43"/>
    <w:rsid w:val="00C87F76"/>
    <w:rsid w:val="00C90573"/>
    <w:rsid w:val="00C92413"/>
    <w:rsid w:val="00C932E7"/>
    <w:rsid w:val="00C941BF"/>
    <w:rsid w:val="00C94232"/>
    <w:rsid w:val="00C95917"/>
    <w:rsid w:val="00CA04E9"/>
    <w:rsid w:val="00CA06F4"/>
    <w:rsid w:val="00CA1237"/>
    <w:rsid w:val="00CA20C0"/>
    <w:rsid w:val="00CA2BF6"/>
    <w:rsid w:val="00CA318C"/>
    <w:rsid w:val="00CA3719"/>
    <w:rsid w:val="00CA4742"/>
    <w:rsid w:val="00CA6CA7"/>
    <w:rsid w:val="00CA730C"/>
    <w:rsid w:val="00CA76DC"/>
    <w:rsid w:val="00CA7D52"/>
    <w:rsid w:val="00CB002F"/>
    <w:rsid w:val="00CB0E1B"/>
    <w:rsid w:val="00CB0E26"/>
    <w:rsid w:val="00CB1A06"/>
    <w:rsid w:val="00CB1C02"/>
    <w:rsid w:val="00CB2422"/>
    <w:rsid w:val="00CB44B3"/>
    <w:rsid w:val="00CB4D4E"/>
    <w:rsid w:val="00CB56F5"/>
    <w:rsid w:val="00CB697D"/>
    <w:rsid w:val="00CC0934"/>
    <w:rsid w:val="00CC0D74"/>
    <w:rsid w:val="00CC0D9C"/>
    <w:rsid w:val="00CC1130"/>
    <w:rsid w:val="00CC1CE0"/>
    <w:rsid w:val="00CC2D14"/>
    <w:rsid w:val="00CC5EC9"/>
    <w:rsid w:val="00CC71D3"/>
    <w:rsid w:val="00CC7B3B"/>
    <w:rsid w:val="00CD1233"/>
    <w:rsid w:val="00CD18D1"/>
    <w:rsid w:val="00CD4654"/>
    <w:rsid w:val="00CD4A19"/>
    <w:rsid w:val="00CD7E2D"/>
    <w:rsid w:val="00CE0261"/>
    <w:rsid w:val="00CE0D0B"/>
    <w:rsid w:val="00CE1216"/>
    <w:rsid w:val="00CE460F"/>
    <w:rsid w:val="00CE476C"/>
    <w:rsid w:val="00CE4FAB"/>
    <w:rsid w:val="00CE5EB9"/>
    <w:rsid w:val="00CE7B94"/>
    <w:rsid w:val="00CE7FF6"/>
    <w:rsid w:val="00CF19E5"/>
    <w:rsid w:val="00CF2283"/>
    <w:rsid w:val="00CF2EF4"/>
    <w:rsid w:val="00CF4D89"/>
    <w:rsid w:val="00CF4ECE"/>
    <w:rsid w:val="00CF554D"/>
    <w:rsid w:val="00CF65DA"/>
    <w:rsid w:val="00D00B28"/>
    <w:rsid w:val="00D0105B"/>
    <w:rsid w:val="00D02251"/>
    <w:rsid w:val="00D030A3"/>
    <w:rsid w:val="00D034E9"/>
    <w:rsid w:val="00D035EF"/>
    <w:rsid w:val="00D0460A"/>
    <w:rsid w:val="00D04854"/>
    <w:rsid w:val="00D04928"/>
    <w:rsid w:val="00D05898"/>
    <w:rsid w:val="00D065FF"/>
    <w:rsid w:val="00D1151A"/>
    <w:rsid w:val="00D1204B"/>
    <w:rsid w:val="00D17AF5"/>
    <w:rsid w:val="00D21F87"/>
    <w:rsid w:val="00D2718E"/>
    <w:rsid w:val="00D273EF"/>
    <w:rsid w:val="00D274F6"/>
    <w:rsid w:val="00D3037A"/>
    <w:rsid w:val="00D3289A"/>
    <w:rsid w:val="00D33039"/>
    <w:rsid w:val="00D34A16"/>
    <w:rsid w:val="00D34FBC"/>
    <w:rsid w:val="00D358EA"/>
    <w:rsid w:val="00D37AD4"/>
    <w:rsid w:val="00D424B9"/>
    <w:rsid w:val="00D42572"/>
    <w:rsid w:val="00D43290"/>
    <w:rsid w:val="00D43456"/>
    <w:rsid w:val="00D4367B"/>
    <w:rsid w:val="00D4547A"/>
    <w:rsid w:val="00D46FAE"/>
    <w:rsid w:val="00D471A4"/>
    <w:rsid w:val="00D4724E"/>
    <w:rsid w:val="00D47D67"/>
    <w:rsid w:val="00D502A0"/>
    <w:rsid w:val="00D50B50"/>
    <w:rsid w:val="00D51778"/>
    <w:rsid w:val="00D52338"/>
    <w:rsid w:val="00D527DE"/>
    <w:rsid w:val="00D53537"/>
    <w:rsid w:val="00D5450E"/>
    <w:rsid w:val="00D54C41"/>
    <w:rsid w:val="00D56F64"/>
    <w:rsid w:val="00D572DF"/>
    <w:rsid w:val="00D57B47"/>
    <w:rsid w:val="00D60573"/>
    <w:rsid w:val="00D609F4"/>
    <w:rsid w:val="00D61880"/>
    <w:rsid w:val="00D622AB"/>
    <w:rsid w:val="00D62F8E"/>
    <w:rsid w:val="00D65C38"/>
    <w:rsid w:val="00D67967"/>
    <w:rsid w:val="00D67F3E"/>
    <w:rsid w:val="00D700A1"/>
    <w:rsid w:val="00D70152"/>
    <w:rsid w:val="00D7056F"/>
    <w:rsid w:val="00D709E3"/>
    <w:rsid w:val="00D71C98"/>
    <w:rsid w:val="00D72FC2"/>
    <w:rsid w:val="00D73101"/>
    <w:rsid w:val="00D732D7"/>
    <w:rsid w:val="00D75CEE"/>
    <w:rsid w:val="00D75DDD"/>
    <w:rsid w:val="00D76BAF"/>
    <w:rsid w:val="00D771D5"/>
    <w:rsid w:val="00D77D84"/>
    <w:rsid w:val="00D80513"/>
    <w:rsid w:val="00D817C8"/>
    <w:rsid w:val="00D824F4"/>
    <w:rsid w:val="00D82A37"/>
    <w:rsid w:val="00D83A40"/>
    <w:rsid w:val="00D8447F"/>
    <w:rsid w:val="00D848E5"/>
    <w:rsid w:val="00D84E4F"/>
    <w:rsid w:val="00D878E1"/>
    <w:rsid w:val="00D87CAA"/>
    <w:rsid w:val="00D902B5"/>
    <w:rsid w:val="00D90C18"/>
    <w:rsid w:val="00D90E1D"/>
    <w:rsid w:val="00D91E17"/>
    <w:rsid w:val="00D92CF0"/>
    <w:rsid w:val="00D9579D"/>
    <w:rsid w:val="00D97FDB"/>
    <w:rsid w:val="00DA00BD"/>
    <w:rsid w:val="00DA1021"/>
    <w:rsid w:val="00DA1191"/>
    <w:rsid w:val="00DA1A1E"/>
    <w:rsid w:val="00DA1C5B"/>
    <w:rsid w:val="00DA7839"/>
    <w:rsid w:val="00DA7E12"/>
    <w:rsid w:val="00DB05CE"/>
    <w:rsid w:val="00DB1251"/>
    <w:rsid w:val="00DB1DD4"/>
    <w:rsid w:val="00DB1DD9"/>
    <w:rsid w:val="00DB2847"/>
    <w:rsid w:val="00DB712E"/>
    <w:rsid w:val="00DC14A6"/>
    <w:rsid w:val="00DD0E6C"/>
    <w:rsid w:val="00DD3BCC"/>
    <w:rsid w:val="00DD5C0C"/>
    <w:rsid w:val="00DD74C2"/>
    <w:rsid w:val="00DD784B"/>
    <w:rsid w:val="00DD7FCE"/>
    <w:rsid w:val="00DE095A"/>
    <w:rsid w:val="00DE0F44"/>
    <w:rsid w:val="00DE18A9"/>
    <w:rsid w:val="00DE27C0"/>
    <w:rsid w:val="00DE2AC6"/>
    <w:rsid w:val="00DE33AC"/>
    <w:rsid w:val="00DE37A1"/>
    <w:rsid w:val="00DE3A8B"/>
    <w:rsid w:val="00DE3B97"/>
    <w:rsid w:val="00DE4244"/>
    <w:rsid w:val="00DE44E3"/>
    <w:rsid w:val="00DE5D76"/>
    <w:rsid w:val="00DE65B3"/>
    <w:rsid w:val="00DE6F65"/>
    <w:rsid w:val="00DE7E36"/>
    <w:rsid w:val="00DF124D"/>
    <w:rsid w:val="00DF1A31"/>
    <w:rsid w:val="00DF2830"/>
    <w:rsid w:val="00DF2909"/>
    <w:rsid w:val="00DF3B15"/>
    <w:rsid w:val="00DF3F5A"/>
    <w:rsid w:val="00DF4F20"/>
    <w:rsid w:val="00DF7318"/>
    <w:rsid w:val="00DF75FD"/>
    <w:rsid w:val="00E00ADA"/>
    <w:rsid w:val="00E00F2D"/>
    <w:rsid w:val="00E02A88"/>
    <w:rsid w:val="00E03B6A"/>
    <w:rsid w:val="00E05308"/>
    <w:rsid w:val="00E10322"/>
    <w:rsid w:val="00E10C79"/>
    <w:rsid w:val="00E11436"/>
    <w:rsid w:val="00E1257B"/>
    <w:rsid w:val="00E12B73"/>
    <w:rsid w:val="00E138A9"/>
    <w:rsid w:val="00E16971"/>
    <w:rsid w:val="00E20932"/>
    <w:rsid w:val="00E234FB"/>
    <w:rsid w:val="00E2373E"/>
    <w:rsid w:val="00E24A61"/>
    <w:rsid w:val="00E255ED"/>
    <w:rsid w:val="00E258E0"/>
    <w:rsid w:val="00E25F28"/>
    <w:rsid w:val="00E2653A"/>
    <w:rsid w:val="00E2757E"/>
    <w:rsid w:val="00E32223"/>
    <w:rsid w:val="00E32E0E"/>
    <w:rsid w:val="00E33DDF"/>
    <w:rsid w:val="00E34706"/>
    <w:rsid w:val="00E34709"/>
    <w:rsid w:val="00E34A7E"/>
    <w:rsid w:val="00E35271"/>
    <w:rsid w:val="00E353B4"/>
    <w:rsid w:val="00E37228"/>
    <w:rsid w:val="00E37BD5"/>
    <w:rsid w:val="00E41C5A"/>
    <w:rsid w:val="00E423CD"/>
    <w:rsid w:val="00E440D5"/>
    <w:rsid w:val="00E47B4F"/>
    <w:rsid w:val="00E50990"/>
    <w:rsid w:val="00E518BC"/>
    <w:rsid w:val="00E520DE"/>
    <w:rsid w:val="00E54922"/>
    <w:rsid w:val="00E558DC"/>
    <w:rsid w:val="00E6067F"/>
    <w:rsid w:val="00E60D9C"/>
    <w:rsid w:val="00E619EE"/>
    <w:rsid w:val="00E61FEA"/>
    <w:rsid w:val="00E62BE8"/>
    <w:rsid w:val="00E6438A"/>
    <w:rsid w:val="00E6482E"/>
    <w:rsid w:val="00E65072"/>
    <w:rsid w:val="00E65235"/>
    <w:rsid w:val="00E709FA"/>
    <w:rsid w:val="00E716A3"/>
    <w:rsid w:val="00E717C6"/>
    <w:rsid w:val="00E71D5F"/>
    <w:rsid w:val="00E74FFF"/>
    <w:rsid w:val="00E7560B"/>
    <w:rsid w:val="00E80533"/>
    <w:rsid w:val="00E81079"/>
    <w:rsid w:val="00E81D60"/>
    <w:rsid w:val="00E830D6"/>
    <w:rsid w:val="00E83767"/>
    <w:rsid w:val="00E84695"/>
    <w:rsid w:val="00E86D74"/>
    <w:rsid w:val="00E86FE2"/>
    <w:rsid w:val="00E87D00"/>
    <w:rsid w:val="00E92F1A"/>
    <w:rsid w:val="00E92F54"/>
    <w:rsid w:val="00E9317C"/>
    <w:rsid w:val="00E9350C"/>
    <w:rsid w:val="00E9403F"/>
    <w:rsid w:val="00E94139"/>
    <w:rsid w:val="00E944C9"/>
    <w:rsid w:val="00E953E6"/>
    <w:rsid w:val="00E95713"/>
    <w:rsid w:val="00EA0D61"/>
    <w:rsid w:val="00EA0F61"/>
    <w:rsid w:val="00EA2464"/>
    <w:rsid w:val="00EA32E2"/>
    <w:rsid w:val="00EA4B11"/>
    <w:rsid w:val="00EA7A94"/>
    <w:rsid w:val="00EB1C87"/>
    <w:rsid w:val="00EB5730"/>
    <w:rsid w:val="00EB6628"/>
    <w:rsid w:val="00EC1F37"/>
    <w:rsid w:val="00EC26B3"/>
    <w:rsid w:val="00EC360A"/>
    <w:rsid w:val="00EC39BC"/>
    <w:rsid w:val="00EC3F54"/>
    <w:rsid w:val="00EC58D3"/>
    <w:rsid w:val="00EC793C"/>
    <w:rsid w:val="00EC7F67"/>
    <w:rsid w:val="00ED14DD"/>
    <w:rsid w:val="00ED2A32"/>
    <w:rsid w:val="00ED2AF6"/>
    <w:rsid w:val="00ED304F"/>
    <w:rsid w:val="00ED5544"/>
    <w:rsid w:val="00EE0023"/>
    <w:rsid w:val="00EE1317"/>
    <w:rsid w:val="00EE27BB"/>
    <w:rsid w:val="00EE342B"/>
    <w:rsid w:val="00EE3E55"/>
    <w:rsid w:val="00EE451A"/>
    <w:rsid w:val="00EE548F"/>
    <w:rsid w:val="00EF015E"/>
    <w:rsid w:val="00EF0B3B"/>
    <w:rsid w:val="00EF2298"/>
    <w:rsid w:val="00EF2A6B"/>
    <w:rsid w:val="00EF34DE"/>
    <w:rsid w:val="00EF40F4"/>
    <w:rsid w:val="00EF5967"/>
    <w:rsid w:val="00EF7214"/>
    <w:rsid w:val="00F017ED"/>
    <w:rsid w:val="00F036DC"/>
    <w:rsid w:val="00F0394E"/>
    <w:rsid w:val="00F048E0"/>
    <w:rsid w:val="00F04F4D"/>
    <w:rsid w:val="00F1227B"/>
    <w:rsid w:val="00F12EF3"/>
    <w:rsid w:val="00F1516A"/>
    <w:rsid w:val="00F17419"/>
    <w:rsid w:val="00F2061F"/>
    <w:rsid w:val="00F240BB"/>
    <w:rsid w:val="00F2483A"/>
    <w:rsid w:val="00F24B1A"/>
    <w:rsid w:val="00F251E0"/>
    <w:rsid w:val="00F25658"/>
    <w:rsid w:val="00F25914"/>
    <w:rsid w:val="00F2598F"/>
    <w:rsid w:val="00F269C8"/>
    <w:rsid w:val="00F26C59"/>
    <w:rsid w:val="00F3168D"/>
    <w:rsid w:val="00F3198C"/>
    <w:rsid w:val="00F325A5"/>
    <w:rsid w:val="00F354F2"/>
    <w:rsid w:val="00F35795"/>
    <w:rsid w:val="00F3623E"/>
    <w:rsid w:val="00F363BC"/>
    <w:rsid w:val="00F37739"/>
    <w:rsid w:val="00F37D90"/>
    <w:rsid w:val="00F4031C"/>
    <w:rsid w:val="00F412E3"/>
    <w:rsid w:val="00F414B2"/>
    <w:rsid w:val="00F41C8E"/>
    <w:rsid w:val="00F41DD9"/>
    <w:rsid w:val="00F424D6"/>
    <w:rsid w:val="00F453B9"/>
    <w:rsid w:val="00F46DDB"/>
    <w:rsid w:val="00F47383"/>
    <w:rsid w:val="00F50E49"/>
    <w:rsid w:val="00F514AA"/>
    <w:rsid w:val="00F527B3"/>
    <w:rsid w:val="00F53B04"/>
    <w:rsid w:val="00F5661E"/>
    <w:rsid w:val="00F577AE"/>
    <w:rsid w:val="00F6244C"/>
    <w:rsid w:val="00F625BC"/>
    <w:rsid w:val="00F65DF4"/>
    <w:rsid w:val="00F66ACC"/>
    <w:rsid w:val="00F67396"/>
    <w:rsid w:val="00F677FA"/>
    <w:rsid w:val="00F679DA"/>
    <w:rsid w:val="00F71C28"/>
    <w:rsid w:val="00F71F1C"/>
    <w:rsid w:val="00F72CF3"/>
    <w:rsid w:val="00F73A07"/>
    <w:rsid w:val="00F7402E"/>
    <w:rsid w:val="00F769AE"/>
    <w:rsid w:val="00F774D3"/>
    <w:rsid w:val="00F77C81"/>
    <w:rsid w:val="00F80CA0"/>
    <w:rsid w:val="00F80D3E"/>
    <w:rsid w:val="00F81C92"/>
    <w:rsid w:val="00F82675"/>
    <w:rsid w:val="00F835C0"/>
    <w:rsid w:val="00F837D0"/>
    <w:rsid w:val="00F867FB"/>
    <w:rsid w:val="00F86D29"/>
    <w:rsid w:val="00F9306F"/>
    <w:rsid w:val="00F9328D"/>
    <w:rsid w:val="00F93390"/>
    <w:rsid w:val="00F94722"/>
    <w:rsid w:val="00F947F3"/>
    <w:rsid w:val="00F94B8E"/>
    <w:rsid w:val="00F9500C"/>
    <w:rsid w:val="00F95BB4"/>
    <w:rsid w:val="00F9687C"/>
    <w:rsid w:val="00F97CCF"/>
    <w:rsid w:val="00FA1ED9"/>
    <w:rsid w:val="00FA2737"/>
    <w:rsid w:val="00FA32FB"/>
    <w:rsid w:val="00FA35D9"/>
    <w:rsid w:val="00FA48FC"/>
    <w:rsid w:val="00FA702C"/>
    <w:rsid w:val="00FA73AE"/>
    <w:rsid w:val="00FB0339"/>
    <w:rsid w:val="00FB1E1A"/>
    <w:rsid w:val="00FB2C01"/>
    <w:rsid w:val="00FB499D"/>
    <w:rsid w:val="00FB68BD"/>
    <w:rsid w:val="00FB71AC"/>
    <w:rsid w:val="00FB7A54"/>
    <w:rsid w:val="00FC1177"/>
    <w:rsid w:val="00FC1833"/>
    <w:rsid w:val="00FC2922"/>
    <w:rsid w:val="00FC491F"/>
    <w:rsid w:val="00FC4B64"/>
    <w:rsid w:val="00FC4DC3"/>
    <w:rsid w:val="00FC5728"/>
    <w:rsid w:val="00FC73EF"/>
    <w:rsid w:val="00FD1C7E"/>
    <w:rsid w:val="00FD2151"/>
    <w:rsid w:val="00FD39F8"/>
    <w:rsid w:val="00FD487D"/>
    <w:rsid w:val="00FD511A"/>
    <w:rsid w:val="00FD5473"/>
    <w:rsid w:val="00FD5FFC"/>
    <w:rsid w:val="00FD6552"/>
    <w:rsid w:val="00FD6AAC"/>
    <w:rsid w:val="00FD7A3D"/>
    <w:rsid w:val="00FE10FD"/>
    <w:rsid w:val="00FE4432"/>
    <w:rsid w:val="00FE4F04"/>
    <w:rsid w:val="00FE54F5"/>
    <w:rsid w:val="00FE5ECF"/>
    <w:rsid w:val="00FE62ED"/>
    <w:rsid w:val="00FE6F14"/>
    <w:rsid w:val="00FF49E1"/>
    <w:rsid w:val="00FF6E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8849"/>
    <o:shapelayout v:ext="edit">
      <o:idmap v:ext="edit" data="1"/>
    </o:shapelayout>
  </w:shapeDefaults>
  <w:decimalSymbol w:val="."/>
  <w:listSeparator w:val=","/>
  <w14:docId w14:val="5629DB90"/>
  <w15:chartTrackingRefBased/>
  <w15:docId w15:val="{6276B67A-E00B-46D6-BE82-4398E9DAF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3719"/>
    <w:pPr>
      <w:spacing w:line="360" w:lineRule="auto"/>
    </w:pPr>
    <w:rPr>
      <w:rFonts w:ascii="Calibri" w:hAnsi="Calibri"/>
    </w:rPr>
  </w:style>
  <w:style w:type="paragraph" w:styleId="Heading1">
    <w:name w:val="heading 1"/>
    <w:basedOn w:val="Normal"/>
    <w:next w:val="Normal"/>
    <w:link w:val="Heading1Char"/>
    <w:uiPriority w:val="9"/>
    <w:qFormat/>
    <w:rsid w:val="000348CD"/>
    <w:pPr>
      <w:keepNext/>
      <w:keepLines/>
      <w:spacing w:before="240" w:after="120"/>
      <w:outlineLvl w:val="0"/>
    </w:pPr>
    <w:rPr>
      <w:rFonts w:eastAsiaTheme="majorEastAsia" w:cstheme="majorBidi"/>
      <w:b/>
      <w:caps/>
      <w:sz w:val="24"/>
      <w:szCs w:val="32"/>
    </w:rPr>
  </w:style>
  <w:style w:type="paragraph" w:styleId="Heading2">
    <w:name w:val="heading 2"/>
    <w:basedOn w:val="Normal"/>
    <w:next w:val="Normal"/>
    <w:link w:val="Heading2Char"/>
    <w:uiPriority w:val="9"/>
    <w:unhideWhenUsed/>
    <w:qFormat/>
    <w:rsid w:val="008E6FA5"/>
    <w:pPr>
      <w:keepNext/>
      <w:keepLines/>
      <w:spacing w:before="240" w:after="120"/>
      <w:outlineLvl w:val="1"/>
    </w:pPr>
    <w:rPr>
      <w:rFonts w:eastAsiaTheme="majorEastAsia" w:cstheme="majorBidi"/>
      <w:b/>
      <w:color w:val="262626" w:themeColor="text1" w:themeTint="D9"/>
      <w:szCs w:val="26"/>
    </w:rPr>
  </w:style>
  <w:style w:type="paragraph" w:styleId="Heading3">
    <w:name w:val="heading 3"/>
    <w:basedOn w:val="Normal"/>
    <w:next w:val="Normal"/>
    <w:link w:val="Heading3Char"/>
    <w:uiPriority w:val="9"/>
    <w:unhideWhenUsed/>
    <w:qFormat/>
    <w:rsid w:val="000348CD"/>
    <w:pPr>
      <w:keepNext/>
      <w:keepLines/>
      <w:spacing w:before="40" w:after="0"/>
      <w:outlineLvl w:val="2"/>
    </w:pPr>
    <w:rPr>
      <w:rFonts w:eastAsiaTheme="majorEastAsia" w:cstheme="majorBidi"/>
      <w:i/>
      <w:color w:val="595959" w:themeColor="text1" w:themeTint="A6"/>
      <w:szCs w:val="24"/>
    </w:rPr>
  </w:style>
  <w:style w:type="paragraph" w:styleId="Heading4">
    <w:name w:val="heading 4"/>
    <w:basedOn w:val="Normal"/>
    <w:next w:val="Normal"/>
    <w:link w:val="Heading4Char"/>
    <w:uiPriority w:val="9"/>
    <w:semiHidden/>
    <w:unhideWhenUsed/>
    <w:qFormat/>
    <w:rsid w:val="00DA00B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E716A3"/>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0E1D"/>
    <w:rPr>
      <w:color w:val="0563C1" w:themeColor="hyperlink"/>
      <w:u w:val="single"/>
    </w:rPr>
  </w:style>
  <w:style w:type="character" w:customStyle="1" w:styleId="UnresolvedMention1">
    <w:name w:val="Unresolved Mention1"/>
    <w:basedOn w:val="DefaultParagraphFont"/>
    <w:uiPriority w:val="99"/>
    <w:semiHidden/>
    <w:unhideWhenUsed/>
    <w:rsid w:val="00D90E1D"/>
    <w:rPr>
      <w:color w:val="605E5C"/>
      <w:shd w:val="clear" w:color="auto" w:fill="E1DFDD"/>
    </w:rPr>
  </w:style>
  <w:style w:type="paragraph" w:styleId="Title">
    <w:name w:val="Title"/>
    <w:basedOn w:val="Normal"/>
    <w:next w:val="Normal"/>
    <w:link w:val="TitleChar"/>
    <w:uiPriority w:val="10"/>
    <w:qFormat/>
    <w:rsid w:val="00D90E1D"/>
    <w:pPr>
      <w:spacing w:after="36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D90E1D"/>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0348CD"/>
    <w:rPr>
      <w:rFonts w:eastAsiaTheme="majorEastAsia" w:cstheme="majorBidi"/>
      <w:b/>
      <w:caps/>
      <w:sz w:val="24"/>
      <w:szCs w:val="32"/>
    </w:rPr>
  </w:style>
  <w:style w:type="character" w:customStyle="1" w:styleId="Heading2Char">
    <w:name w:val="Heading 2 Char"/>
    <w:basedOn w:val="DefaultParagraphFont"/>
    <w:link w:val="Heading2"/>
    <w:uiPriority w:val="9"/>
    <w:rsid w:val="008E6FA5"/>
    <w:rPr>
      <w:rFonts w:eastAsiaTheme="majorEastAsia" w:cstheme="majorBidi"/>
      <w:b/>
      <w:color w:val="262626" w:themeColor="text1" w:themeTint="D9"/>
      <w:szCs w:val="26"/>
    </w:rPr>
  </w:style>
  <w:style w:type="character" w:customStyle="1" w:styleId="Heading3Char">
    <w:name w:val="Heading 3 Char"/>
    <w:basedOn w:val="DefaultParagraphFont"/>
    <w:link w:val="Heading3"/>
    <w:uiPriority w:val="9"/>
    <w:rsid w:val="000348CD"/>
    <w:rPr>
      <w:rFonts w:eastAsiaTheme="majorEastAsia" w:cstheme="majorBidi"/>
      <w:i/>
      <w:color w:val="595959" w:themeColor="text1" w:themeTint="A6"/>
      <w:szCs w:val="24"/>
    </w:rPr>
  </w:style>
  <w:style w:type="paragraph" w:customStyle="1" w:styleId="EndNoteBibliographyTitle">
    <w:name w:val="EndNote Bibliography Title"/>
    <w:basedOn w:val="Normal"/>
    <w:link w:val="EndNoteBibliographyTitleChar"/>
    <w:rsid w:val="00D90E1D"/>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90E1D"/>
    <w:rPr>
      <w:rFonts w:ascii="Calibri" w:hAnsi="Calibri" w:cs="Calibri"/>
      <w:noProof/>
      <w:lang w:val="en-US"/>
    </w:rPr>
  </w:style>
  <w:style w:type="paragraph" w:customStyle="1" w:styleId="EndNoteBibliography">
    <w:name w:val="EndNote Bibliography"/>
    <w:basedOn w:val="Normal"/>
    <w:link w:val="EndNoteBibliographyChar"/>
    <w:rsid w:val="00D90E1D"/>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90E1D"/>
    <w:rPr>
      <w:rFonts w:ascii="Calibri" w:hAnsi="Calibri" w:cs="Calibri"/>
      <w:noProof/>
      <w:lang w:val="en-US"/>
    </w:rPr>
  </w:style>
  <w:style w:type="paragraph" w:styleId="Header">
    <w:name w:val="header"/>
    <w:basedOn w:val="Normal"/>
    <w:link w:val="HeaderChar"/>
    <w:uiPriority w:val="99"/>
    <w:unhideWhenUsed/>
    <w:rsid w:val="003C38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3899"/>
  </w:style>
  <w:style w:type="paragraph" w:styleId="Footer">
    <w:name w:val="footer"/>
    <w:aliases w:val="~Footer"/>
    <w:basedOn w:val="Normal"/>
    <w:link w:val="FooterChar"/>
    <w:uiPriority w:val="99"/>
    <w:unhideWhenUsed/>
    <w:rsid w:val="003C3899"/>
    <w:pPr>
      <w:tabs>
        <w:tab w:val="center" w:pos="4513"/>
        <w:tab w:val="right" w:pos="9026"/>
      </w:tabs>
      <w:spacing w:after="0" w:line="240" w:lineRule="auto"/>
    </w:pPr>
  </w:style>
  <w:style w:type="character" w:customStyle="1" w:styleId="FooterChar">
    <w:name w:val="Footer Char"/>
    <w:aliases w:val="~Footer Char"/>
    <w:basedOn w:val="DefaultParagraphFont"/>
    <w:link w:val="Footer"/>
    <w:uiPriority w:val="99"/>
    <w:rsid w:val="003C3899"/>
  </w:style>
  <w:style w:type="paragraph" w:styleId="ListParagraph">
    <w:name w:val="List Paragraph"/>
    <w:basedOn w:val="Normal"/>
    <w:uiPriority w:val="34"/>
    <w:qFormat/>
    <w:rsid w:val="00883251"/>
    <w:pPr>
      <w:ind w:left="720"/>
      <w:contextualSpacing/>
    </w:pPr>
  </w:style>
  <w:style w:type="character" w:styleId="FollowedHyperlink">
    <w:name w:val="FollowedHyperlink"/>
    <w:basedOn w:val="DefaultParagraphFont"/>
    <w:uiPriority w:val="99"/>
    <w:semiHidden/>
    <w:unhideWhenUsed/>
    <w:rsid w:val="00097821"/>
    <w:rPr>
      <w:color w:val="954F72" w:themeColor="followedHyperlink"/>
      <w:u w:val="single"/>
    </w:rPr>
  </w:style>
  <w:style w:type="paragraph" w:styleId="BalloonText">
    <w:name w:val="Balloon Text"/>
    <w:basedOn w:val="Normal"/>
    <w:link w:val="BalloonTextChar"/>
    <w:uiPriority w:val="99"/>
    <w:semiHidden/>
    <w:unhideWhenUsed/>
    <w:rsid w:val="006577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77E5"/>
    <w:rPr>
      <w:rFonts w:ascii="Segoe UI" w:hAnsi="Segoe UI" w:cs="Segoe UI"/>
      <w:sz w:val="18"/>
      <w:szCs w:val="18"/>
    </w:rPr>
  </w:style>
  <w:style w:type="character" w:styleId="CommentReference">
    <w:name w:val="annotation reference"/>
    <w:basedOn w:val="DefaultParagraphFont"/>
    <w:uiPriority w:val="99"/>
    <w:semiHidden/>
    <w:unhideWhenUsed/>
    <w:rsid w:val="00E619EE"/>
    <w:rPr>
      <w:sz w:val="16"/>
      <w:szCs w:val="16"/>
    </w:rPr>
  </w:style>
  <w:style w:type="paragraph" w:styleId="CommentText">
    <w:name w:val="annotation text"/>
    <w:basedOn w:val="Normal"/>
    <w:link w:val="CommentTextChar"/>
    <w:uiPriority w:val="99"/>
    <w:unhideWhenUsed/>
    <w:rsid w:val="00E619EE"/>
    <w:pPr>
      <w:spacing w:line="240" w:lineRule="auto"/>
    </w:pPr>
    <w:rPr>
      <w:sz w:val="20"/>
      <w:szCs w:val="20"/>
    </w:rPr>
  </w:style>
  <w:style w:type="character" w:customStyle="1" w:styleId="CommentTextChar">
    <w:name w:val="Comment Text Char"/>
    <w:basedOn w:val="DefaultParagraphFont"/>
    <w:link w:val="CommentText"/>
    <w:uiPriority w:val="99"/>
    <w:rsid w:val="00E619EE"/>
    <w:rPr>
      <w:sz w:val="20"/>
      <w:szCs w:val="20"/>
    </w:rPr>
  </w:style>
  <w:style w:type="paragraph" w:styleId="CommentSubject">
    <w:name w:val="annotation subject"/>
    <w:basedOn w:val="CommentText"/>
    <w:next w:val="CommentText"/>
    <w:link w:val="CommentSubjectChar"/>
    <w:uiPriority w:val="99"/>
    <w:semiHidden/>
    <w:unhideWhenUsed/>
    <w:rsid w:val="00E619EE"/>
    <w:rPr>
      <w:b/>
      <w:bCs/>
    </w:rPr>
  </w:style>
  <w:style w:type="character" w:customStyle="1" w:styleId="CommentSubjectChar">
    <w:name w:val="Comment Subject Char"/>
    <w:basedOn w:val="CommentTextChar"/>
    <w:link w:val="CommentSubject"/>
    <w:uiPriority w:val="99"/>
    <w:semiHidden/>
    <w:rsid w:val="00E619EE"/>
    <w:rPr>
      <w:b/>
      <w:bCs/>
      <w:sz w:val="20"/>
      <w:szCs w:val="20"/>
    </w:rPr>
  </w:style>
  <w:style w:type="paragraph" w:styleId="Revision">
    <w:name w:val="Revision"/>
    <w:hidden/>
    <w:uiPriority w:val="99"/>
    <w:semiHidden/>
    <w:rsid w:val="007413A4"/>
    <w:pPr>
      <w:spacing w:after="0" w:line="240" w:lineRule="auto"/>
    </w:pPr>
  </w:style>
  <w:style w:type="character" w:styleId="LineNumber">
    <w:name w:val="line number"/>
    <w:basedOn w:val="DefaultParagraphFont"/>
    <w:uiPriority w:val="99"/>
    <w:semiHidden/>
    <w:unhideWhenUsed/>
    <w:rsid w:val="004A3C89"/>
  </w:style>
  <w:style w:type="table" w:styleId="TableGrid">
    <w:name w:val="Table Grid"/>
    <w:basedOn w:val="TableNormal"/>
    <w:uiPriority w:val="39"/>
    <w:rsid w:val="004A3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
    <w:name w:val="Tables"/>
    <w:basedOn w:val="Heading2"/>
    <w:link w:val="TablesChar"/>
    <w:qFormat/>
    <w:rsid w:val="004A3C89"/>
    <w:pPr>
      <w:spacing w:before="0" w:after="0"/>
    </w:pPr>
    <w:rPr>
      <w:color w:val="auto"/>
    </w:rPr>
  </w:style>
  <w:style w:type="paragraph" w:styleId="NoSpacing">
    <w:name w:val="No Spacing"/>
    <w:aliases w:val="~BaseStyle"/>
    <w:basedOn w:val="Normal"/>
    <w:link w:val="NoSpacingChar"/>
    <w:uiPriority w:val="1"/>
    <w:qFormat/>
    <w:rsid w:val="00E81D60"/>
    <w:pPr>
      <w:spacing w:after="180"/>
    </w:pPr>
  </w:style>
  <w:style w:type="character" w:customStyle="1" w:styleId="TablesChar">
    <w:name w:val="Tables Char"/>
    <w:basedOn w:val="Heading2Char"/>
    <w:link w:val="Tables"/>
    <w:rsid w:val="004A3C89"/>
    <w:rPr>
      <w:rFonts w:eastAsiaTheme="majorEastAsia" w:cstheme="majorBidi"/>
      <w:b/>
      <w:color w:val="262626" w:themeColor="text1" w:themeTint="D9"/>
      <w:sz w:val="20"/>
      <w:szCs w:val="26"/>
    </w:rPr>
  </w:style>
  <w:style w:type="character" w:customStyle="1" w:styleId="NoSpacingChar">
    <w:name w:val="No Spacing Char"/>
    <w:aliases w:val="~BaseStyle Char"/>
    <w:basedOn w:val="DefaultParagraphFont"/>
    <w:link w:val="NoSpacing"/>
    <w:uiPriority w:val="1"/>
    <w:rsid w:val="00E81D60"/>
    <w:rPr>
      <w:rFonts w:ascii="Calibri" w:hAnsi="Calibri"/>
    </w:rPr>
  </w:style>
  <w:style w:type="paragraph" w:styleId="Caption">
    <w:name w:val="caption"/>
    <w:basedOn w:val="Normal"/>
    <w:next w:val="Normal"/>
    <w:uiPriority w:val="35"/>
    <w:unhideWhenUsed/>
    <w:qFormat/>
    <w:rsid w:val="0059547E"/>
    <w:pPr>
      <w:spacing w:before="240" w:after="40" w:line="240" w:lineRule="auto"/>
    </w:pPr>
    <w:rPr>
      <w:b/>
      <w:iCs/>
      <w:sz w:val="18"/>
      <w:szCs w:val="18"/>
    </w:rPr>
  </w:style>
  <w:style w:type="paragraph" w:styleId="NormalWeb">
    <w:name w:val="Normal (Web)"/>
    <w:basedOn w:val="Normal"/>
    <w:uiPriority w:val="99"/>
    <w:semiHidden/>
    <w:unhideWhenUsed/>
    <w:rsid w:val="00D72FC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3F514A"/>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1407C3"/>
    <w:rPr>
      <w:color w:val="605E5C"/>
      <w:shd w:val="clear" w:color="auto" w:fill="E1DFDD"/>
    </w:rPr>
  </w:style>
  <w:style w:type="character" w:customStyle="1" w:styleId="Heading4Char">
    <w:name w:val="Heading 4 Char"/>
    <w:basedOn w:val="DefaultParagraphFont"/>
    <w:link w:val="Heading4"/>
    <w:uiPriority w:val="9"/>
    <w:semiHidden/>
    <w:rsid w:val="00DA00BD"/>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390B33"/>
    <w:rPr>
      <w:i/>
      <w:iCs/>
    </w:rPr>
  </w:style>
  <w:style w:type="character" w:customStyle="1" w:styleId="Heading6Char">
    <w:name w:val="Heading 6 Char"/>
    <w:basedOn w:val="DefaultParagraphFont"/>
    <w:link w:val="Heading6"/>
    <w:uiPriority w:val="9"/>
    <w:semiHidden/>
    <w:rsid w:val="00E716A3"/>
    <w:rPr>
      <w:rFonts w:asciiTheme="majorHAnsi" w:eastAsiaTheme="majorEastAsia" w:hAnsiTheme="majorHAnsi" w:cstheme="majorBidi"/>
      <w:color w:val="1F3763" w:themeColor="accent1" w:themeShade="7F"/>
    </w:rPr>
  </w:style>
  <w:style w:type="character" w:customStyle="1" w:styleId="atflatcounter">
    <w:name w:val="at_flat_counter"/>
    <w:basedOn w:val="DefaultParagraphFont"/>
    <w:rsid w:val="00E716A3"/>
  </w:style>
  <w:style w:type="character" w:styleId="Strong">
    <w:name w:val="Strong"/>
    <w:basedOn w:val="DefaultParagraphFont"/>
    <w:uiPriority w:val="22"/>
    <w:qFormat/>
    <w:rsid w:val="000F0702"/>
    <w:rPr>
      <w:b/>
      <w:bCs/>
    </w:rPr>
  </w:style>
  <w:style w:type="paragraph" w:styleId="PlainText">
    <w:name w:val="Plain Text"/>
    <w:basedOn w:val="Normal"/>
    <w:link w:val="PlainTextChar"/>
    <w:uiPriority w:val="99"/>
    <w:semiHidden/>
    <w:unhideWhenUsed/>
    <w:rsid w:val="00696690"/>
    <w:pPr>
      <w:spacing w:after="0" w:line="240" w:lineRule="auto"/>
    </w:pPr>
    <w:rPr>
      <w:szCs w:val="21"/>
    </w:rPr>
  </w:style>
  <w:style w:type="character" w:customStyle="1" w:styleId="PlainTextChar">
    <w:name w:val="Plain Text Char"/>
    <w:basedOn w:val="DefaultParagraphFont"/>
    <w:link w:val="PlainText"/>
    <w:uiPriority w:val="99"/>
    <w:semiHidden/>
    <w:rsid w:val="00696690"/>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818159">
      <w:bodyDiv w:val="1"/>
      <w:marLeft w:val="0"/>
      <w:marRight w:val="0"/>
      <w:marTop w:val="0"/>
      <w:marBottom w:val="0"/>
      <w:divBdr>
        <w:top w:val="none" w:sz="0" w:space="0" w:color="auto"/>
        <w:left w:val="none" w:sz="0" w:space="0" w:color="auto"/>
        <w:bottom w:val="none" w:sz="0" w:space="0" w:color="auto"/>
        <w:right w:val="none" w:sz="0" w:space="0" w:color="auto"/>
      </w:divBdr>
    </w:div>
    <w:div w:id="233592512">
      <w:bodyDiv w:val="1"/>
      <w:marLeft w:val="0"/>
      <w:marRight w:val="0"/>
      <w:marTop w:val="0"/>
      <w:marBottom w:val="0"/>
      <w:divBdr>
        <w:top w:val="none" w:sz="0" w:space="0" w:color="auto"/>
        <w:left w:val="none" w:sz="0" w:space="0" w:color="auto"/>
        <w:bottom w:val="none" w:sz="0" w:space="0" w:color="auto"/>
        <w:right w:val="none" w:sz="0" w:space="0" w:color="auto"/>
      </w:divBdr>
    </w:div>
    <w:div w:id="253629569">
      <w:bodyDiv w:val="1"/>
      <w:marLeft w:val="0"/>
      <w:marRight w:val="0"/>
      <w:marTop w:val="0"/>
      <w:marBottom w:val="0"/>
      <w:divBdr>
        <w:top w:val="none" w:sz="0" w:space="0" w:color="auto"/>
        <w:left w:val="none" w:sz="0" w:space="0" w:color="auto"/>
        <w:bottom w:val="none" w:sz="0" w:space="0" w:color="auto"/>
        <w:right w:val="none" w:sz="0" w:space="0" w:color="auto"/>
      </w:divBdr>
    </w:div>
    <w:div w:id="328406330">
      <w:bodyDiv w:val="1"/>
      <w:marLeft w:val="0"/>
      <w:marRight w:val="0"/>
      <w:marTop w:val="0"/>
      <w:marBottom w:val="0"/>
      <w:divBdr>
        <w:top w:val="none" w:sz="0" w:space="0" w:color="auto"/>
        <w:left w:val="none" w:sz="0" w:space="0" w:color="auto"/>
        <w:bottom w:val="none" w:sz="0" w:space="0" w:color="auto"/>
        <w:right w:val="none" w:sz="0" w:space="0" w:color="auto"/>
      </w:divBdr>
    </w:div>
    <w:div w:id="413555305">
      <w:bodyDiv w:val="1"/>
      <w:marLeft w:val="0"/>
      <w:marRight w:val="0"/>
      <w:marTop w:val="0"/>
      <w:marBottom w:val="0"/>
      <w:divBdr>
        <w:top w:val="none" w:sz="0" w:space="0" w:color="auto"/>
        <w:left w:val="none" w:sz="0" w:space="0" w:color="auto"/>
        <w:bottom w:val="none" w:sz="0" w:space="0" w:color="auto"/>
        <w:right w:val="none" w:sz="0" w:space="0" w:color="auto"/>
      </w:divBdr>
    </w:div>
    <w:div w:id="416900603">
      <w:bodyDiv w:val="1"/>
      <w:marLeft w:val="0"/>
      <w:marRight w:val="0"/>
      <w:marTop w:val="0"/>
      <w:marBottom w:val="0"/>
      <w:divBdr>
        <w:top w:val="none" w:sz="0" w:space="0" w:color="auto"/>
        <w:left w:val="none" w:sz="0" w:space="0" w:color="auto"/>
        <w:bottom w:val="none" w:sz="0" w:space="0" w:color="auto"/>
        <w:right w:val="none" w:sz="0" w:space="0" w:color="auto"/>
      </w:divBdr>
    </w:div>
    <w:div w:id="550195694">
      <w:bodyDiv w:val="1"/>
      <w:marLeft w:val="0"/>
      <w:marRight w:val="0"/>
      <w:marTop w:val="0"/>
      <w:marBottom w:val="0"/>
      <w:divBdr>
        <w:top w:val="none" w:sz="0" w:space="0" w:color="auto"/>
        <w:left w:val="none" w:sz="0" w:space="0" w:color="auto"/>
        <w:bottom w:val="none" w:sz="0" w:space="0" w:color="auto"/>
        <w:right w:val="none" w:sz="0" w:space="0" w:color="auto"/>
      </w:divBdr>
    </w:div>
    <w:div w:id="564412571">
      <w:bodyDiv w:val="1"/>
      <w:marLeft w:val="0"/>
      <w:marRight w:val="0"/>
      <w:marTop w:val="0"/>
      <w:marBottom w:val="0"/>
      <w:divBdr>
        <w:top w:val="none" w:sz="0" w:space="0" w:color="auto"/>
        <w:left w:val="none" w:sz="0" w:space="0" w:color="auto"/>
        <w:bottom w:val="none" w:sz="0" w:space="0" w:color="auto"/>
        <w:right w:val="none" w:sz="0" w:space="0" w:color="auto"/>
      </w:divBdr>
    </w:div>
    <w:div w:id="636761983">
      <w:bodyDiv w:val="1"/>
      <w:marLeft w:val="0"/>
      <w:marRight w:val="0"/>
      <w:marTop w:val="0"/>
      <w:marBottom w:val="0"/>
      <w:divBdr>
        <w:top w:val="none" w:sz="0" w:space="0" w:color="auto"/>
        <w:left w:val="none" w:sz="0" w:space="0" w:color="auto"/>
        <w:bottom w:val="none" w:sz="0" w:space="0" w:color="auto"/>
        <w:right w:val="none" w:sz="0" w:space="0" w:color="auto"/>
      </w:divBdr>
    </w:div>
    <w:div w:id="666397825">
      <w:bodyDiv w:val="1"/>
      <w:marLeft w:val="0"/>
      <w:marRight w:val="0"/>
      <w:marTop w:val="0"/>
      <w:marBottom w:val="0"/>
      <w:divBdr>
        <w:top w:val="none" w:sz="0" w:space="0" w:color="auto"/>
        <w:left w:val="none" w:sz="0" w:space="0" w:color="auto"/>
        <w:bottom w:val="none" w:sz="0" w:space="0" w:color="auto"/>
        <w:right w:val="none" w:sz="0" w:space="0" w:color="auto"/>
      </w:divBdr>
    </w:div>
    <w:div w:id="805859415">
      <w:bodyDiv w:val="1"/>
      <w:marLeft w:val="0"/>
      <w:marRight w:val="0"/>
      <w:marTop w:val="0"/>
      <w:marBottom w:val="0"/>
      <w:divBdr>
        <w:top w:val="none" w:sz="0" w:space="0" w:color="auto"/>
        <w:left w:val="none" w:sz="0" w:space="0" w:color="auto"/>
        <w:bottom w:val="none" w:sz="0" w:space="0" w:color="auto"/>
        <w:right w:val="none" w:sz="0" w:space="0" w:color="auto"/>
      </w:divBdr>
    </w:div>
    <w:div w:id="823201005">
      <w:bodyDiv w:val="1"/>
      <w:marLeft w:val="0"/>
      <w:marRight w:val="0"/>
      <w:marTop w:val="0"/>
      <w:marBottom w:val="0"/>
      <w:divBdr>
        <w:top w:val="none" w:sz="0" w:space="0" w:color="auto"/>
        <w:left w:val="none" w:sz="0" w:space="0" w:color="auto"/>
        <w:bottom w:val="none" w:sz="0" w:space="0" w:color="auto"/>
        <w:right w:val="none" w:sz="0" w:space="0" w:color="auto"/>
      </w:divBdr>
    </w:div>
    <w:div w:id="911425123">
      <w:bodyDiv w:val="1"/>
      <w:marLeft w:val="0"/>
      <w:marRight w:val="0"/>
      <w:marTop w:val="0"/>
      <w:marBottom w:val="0"/>
      <w:divBdr>
        <w:top w:val="none" w:sz="0" w:space="0" w:color="auto"/>
        <w:left w:val="none" w:sz="0" w:space="0" w:color="auto"/>
        <w:bottom w:val="none" w:sz="0" w:space="0" w:color="auto"/>
        <w:right w:val="none" w:sz="0" w:space="0" w:color="auto"/>
      </w:divBdr>
    </w:div>
    <w:div w:id="950474470">
      <w:bodyDiv w:val="1"/>
      <w:marLeft w:val="0"/>
      <w:marRight w:val="0"/>
      <w:marTop w:val="0"/>
      <w:marBottom w:val="0"/>
      <w:divBdr>
        <w:top w:val="none" w:sz="0" w:space="0" w:color="auto"/>
        <w:left w:val="none" w:sz="0" w:space="0" w:color="auto"/>
        <w:bottom w:val="none" w:sz="0" w:space="0" w:color="auto"/>
        <w:right w:val="none" w:sz="0" w:space="0" w:color="auto"/>
      </w:divBdr>
    </w:div>
    <w:div w:id="975069604">
      <w:bodyDiv w:val="1"/>
      <w:marLeft w:val="0"/>
      <w:marRight w:val="0"/>
      <w:marTop w:val="0"/>
      <w:marBottom w:val="0"/>
      <w:divBdr>
        <w:top w:val="none" w:sz="0" w:space="0" w:color="auto"/>
        <w:left w:val="none" w:sz="0" w:space="0" w:color="auto"/>
        <w:bottom w:val="none" w:sz="0" w:space="0" w:color="auto"/>
        <w:right w:val="none" w:sz="0" w:space="0" w:color="auto"/>
      </w:divBdr>
    </w:div>
    <w:div w:id="1092894321">
      <w:bodyDiv w:val="1"/>
      <w:marLeft w:val="0"/>
      <w:marRight w:val="0"/>
      <w:marTop w:val="0"/>
      <w:marBottom w:val="0"/>
      <w:divBdr>
        <w:top w:val="none" w:sz="0" w:space="0" w:color="auto"/>
        <w:left w:val="none" w:sz="0" w:space="0" w:color="auto"/>
        <w:bottom w:val="none" w:sz="0" w:space="0" w:color="auto"/>
        <w:right w:val="none" w:sz="0" w:space="0" w:color="auto"/>
      </w:divBdr>
    </w:div>
    <w:div w:id="1183280424">
      <w:bodyDiv w:val="1"/>
      <w:marLeft w:val="0"/>
      <w:marRight w:val="0"/>
      <w:marTop w:val="0"/>
      <w:marBottom w:val="0"/>
      <w:divBdr>
        <w:top w:val="none" w:sz="0" w:space="0" w:color="auto"/>
        <w:left w:val="none" w:sz="0" w:space="0" w:color="auto"/>
        <w:bottom w:val="none" w:sz="0" w:space="0" w:color="auto"/>
        <w:right w:val="none" w:sz="0" w:space="0" w:color="auto"/>
      </w:divBdr>
    </w:div>
    <w:div w:id="1296184653">
      <w:bodyDiv w:val="1"/>
      <w:marLeft w:val="0"/>
      <w:marRight w:val="0"/>
      <w:marTop w:val="0"/>
      <w:marBottom w:val="0"/>
      <w:divBdr>
        <w:top w:val="none" w:sz="0" w:space="0" w:color="auto"/>
        <w:left w:val="none" w:sz="0" w:space="0" w:color="auto"/>
        <w:bottom w:val="none" w:sz="0" w:space="0" w:color="auto"/>
        <w:right w:val="none" w:sz="0" w:space="0" w:color="auto"/>
      </w:divBdr>
    </w:div>
    <w:div w:id="1346401826">
      <w:bodyDiv w:val="1"/>
      <w:marLeft w:val="0"/>
      <w:marRight w:val="0"/>
      <w:marTop w:val="0"/>
      <w:marBottom w:val="0"/>
      <w:divBdr>
        <w:top w:val="none" w:sz="0" w:space="0" w:color="auto"/>
        <w:left w:val="none" w:sz="0" w:space="0" w:color="auto"/>
        <w:bottom w:val="none" w:sz="0" w:space="0" w:color="auto"/>
        <w:right w:val="none" w:sz="0" w:space="0" w:color="auto"/>
      </w:divBdr>
    </w:div>
    <w:div w:id="1502502889">
      <w:bodyDiv w:val="1"/>
      <w:marLeft w:val="0"/>
      <w:marRight w:val="0"/>
      <w:marTop w:val="0"/>
      <w:marBottom w:val="0"/>
      <w:divBdr>
        <w:top w:val="none" w:sz="0" w:space="0" w:color="auto"/>
        <w:left w:val="none" w:sz="0" w:space="0" w:color="auto"/>
        <w:bottom w:val="none" w:sz="0" w:space="0" w:color="auto"/>
        <w:right w:val="none" w:sz="0" w:space="0" w:color="auto"/>
      </w:divBdr>
      <w:divsChild>
        <w:div w:id="534149560">
          <w:marLeft w:val="0"/>
          <w:marRight w:val="0"/>
          <w:marTop w:val="0"/>
          <w:marBottom w:val="165"/>
          <w:divBdr>
            <w:top w:val="none" w:sz="0" w:space="0" w:color="auto"/>
            <w:left w:val="none" w:sz="0" w:space="0" w:color="auto"/>
            <w:bottom w:val="none" w:sz="0" w:space="0" w:color="auto"/>
            <w:right w:val="none" w:sz="0" w:space="0" w:color="auto"/>
          </w:divBdr>
          <w:divsChild>
            <w:div w:id="859852176">
              <w:marLeft w:val="0"/>
              <w:marRight w:val="0"/>
              <w:marTop w:val="0"/>
              <w:marBottom w:val="0"/>
              <w:divBdr>
                <w:top w:val="none" w:sz="0" w:space="0" w:color="auto"/>
                <w:left w:val="none" w:sz="0" w:space="0" w:color="auto"/>
                <w:bottom w:val="none" w:sz="0" w:space="0" w:color="auto"/>
                <w:right w:val="none" w:sz="0" w:space="0" w:color="auto"/>
              </w:divBdr>
              <w:divsChild>
                <w:div w:id="135144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879444">
          <w:marLeft w:val="0"/>
          <w:marRight w:val="0"/>
          <w:marTop w:val="0"/>
          <w:marBottom w:val="0"/>
          <w:divBdr>
            <w:top w:val="none" w:sz="0" w:space="0" w:color="auto"/>
            <w:left w:val="none" w:sz="0" w:space="0" w:color="auto"/>
            <w:bottom w:val="none" w:sz="0" w:space="0" w:color="auto"/>
            <w:right w:val="none" w:sz="0" w:space="0" w:color="auto"/>
          </w:divBdr>
          <w:divsChild>
            <w:div w:id="99668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206547">
      <w:bodyDiv w:val="1"/>
      <w:marLeft w:val="0"/>
      <w:marRight w:val="0"/>
      <w:marTop w:val="0"/>
      <w:marBottom w:val="0"/>
      <w:divBdr>
        <w:top w:val="none" w:sz="0" w:space="0" w:color="auto"/>
        <w:left w:val="none" w:sz="0" w:space="0" w:color="auto"/>
        <w:bottom w:val="none" w:sz="0" w:space="0" w:color="auto"/>
        <w:right w:val="none" w:sz="0" w:space="0" w:color="auto"/>
      </w:divBdr>
    </w:div>
    <w:div w:id="1695614944">
      <w:bodyDiv w:val="1"/>
      <w:marLeft w:val="0"/>
      <w:marRight w:val="0"/>
      <w:marTop w:val="0"/>
      <w:marBottom w:val="0"/>
      <w:divBdr>
        <w:top w:val="none" w:sz="0" w:space="0" w:color="auto"/>
        <w:left w:val="none" w:sz="0" w:space="0" w:color="auto"/>
        <w:bottom w:val="none" w:sz="0" w:space="0" w:color="auto"/>
        <w:right w:val="none" w:sz="0" w:space="0" w:color="auto"/>
      </w:divBdr>
    </w:div>
    <w:div w:id="1811164007">
      <w:bodyDiv w:val="1"/>
      <w:marLeft w:val="0"/>
      <w:marRight w:val="0"/>
      <w:marTop w:val="0"/>
      <w:marBottom w:val="0"/>
      <w:divBdr>
        <w:top w:val="none" w:sz="0" w:space="0" w:color="auto"/>
        <w:left w:val="none" w:sz="0" w:space="0" w:color="auto"/>
        <w:bottom w:val="none" w:sz="0" w:space="0" w:color="auto"/>
        <w:right w:val="none" w:sz="0" w:space="0" w:color="auto"/>
      </w:divBdr>
    </w:div>
    <w:div w:id="1839807130">
      <w:bodyDiv w:val="1"/>
      <w:marLeft w:val="0"/>
      <w:marRight w:val="0"/>
      <w:marTop w:val="0"/>
      <w:marBottom w:val="0"/>
      <w:divBdr>
        <w:top w:val="none" w:sz="0" w:space="0" w:color="auto"/>
        <w:left w:val="none" w:sz="0" w:space="0" w:color="auto"/>
        <w:bottom w:val="none" w:sz="0" w:space="0" w:color="auto"/>
        <w:right w:val="none" w:sz="0" w:space="0" w:color="auto"/>
      </w:divBdr>
    </w:div>
    <w:div w:id="1953781463">
      <w:bodyDiv w:val="1"/>
      <w:marLeft w:val="0"/>
      <w:marRight w:val="0"/>
      <w:marTop w:val="0"/>
      <w:marBottom w:val="0"/>
      <w:divBdr>
        <w:top w:val="none" w:sz="0" w:space="0" w:color="auto"/>
        <w:left w:val="none" w:sz="0" w:space="0" w:color="auto"/>
        <w:bottom w:val="none" w:sz="0" w:space="0" w:color="auto"/>
        <w:right w:val="none" w:sz="0" w:space="0" w:color="auto"/>
      </w:divBdr>
    </w:div>
    <w:div w:id="1976057810">
      <w:bodyDiv w:val="1"/>
      <w:marLeft w:val="0"/>
      <w:marRight w:val="0"/>
      <w:marTop w:val="0"/>
      <w:marBottom w:val="0"/>
      <w:divBdr>
        <w:top w:val="none" w:sz="0" w:space="0" w:color="auto"/>
        <w:left w:val="none" w:sz="0" w:space="0" w:color="auto"/>
        <w:bottom w:val="none" w:sz="0" w:space="0" w:color="auto"/>
        <w:right w:val="none" w:sz="0" w:space="0" w:color="auto"/>
      </w:divBdr>
    </w:div>
    <w:div w:id="1984430589">
      <w:bodyDiv w:val="1"/>
      <w:marLeft w:val="0"/>
      <w:marRight w:val="0"/>
      <w:marTop w:val="0"/>
      <w:marBottom w:val="0"/>
      <w:divBdr>
        <w:top w:val="none" w:sz="0" w:space="0" w:color="auto"/>
        <w:left w:val="none" w:sz="0" w:space="0" w:color="auto"/>
        <w:bottom w:val="none" w:sz="0" w:space="0" w:color="auto"/>
        <w:right w:val="none" w:sz="0" w:space="0" w:color="auto"/>
      </w:divBdr>
    </w:div>
    <w:div w:id="2025327892">
      <w:bodyDiv w:val="1"/>
      <w:marLeft w:val="0"/>
      <w:marRight w:val="0"/>
      <w:marTop w:val="0"/>
      <w:marBottom w:val="0"/>
      <w:divBdr>
        <w:top w:val="none" w:sz="0" w:space="0" w:color="auto"/>
        <w:left w:val="none" w:sz="0" w:space="0" w:color="auto"/>
        <w:bottom w:val="none" w:sz="0" w:space="0" w:color="auto"/>
        <w:right w:val="none" w:sz="0" w:space="0" w:color="auto"/>
      </w:divBdr>
    </w:div>
    <w:div w:id="2063166102">
      <w:bodyDiv w:val="1"/>
      <w:marLeft w:val="0"/>
      <w:marRight w:val="0"/>
      <w:marTop w:val="0"/>
      <w:marBottom w:val="0"/>
      <w:divBdr>
        <w:top w:val="none" w:sz="0" w:space="0" w:color="auto"/>
        <w:left w:val="none" w:sz="0" w:space="0" w:color="auto"/>
        <w:bottom w:val="none" w:sz="0" w:space="0" w:color="auto"/>
        <w:right w:val="none" w:sz="0" w:space="0" w:color="auto"/>
      </w:divBdr>
    </w:div>
    <w:div w:id="2078743127">
      <w:bodyDiv w:val="1"/>
      <w:marLeft w:val="0"/>
      <w:marRight w:val="0"/>
      <w:marTop w:val="0"/>
      <w:marBottom w:val="0"/>
      <w:divBdr>
        <w:top w:val="none" w:sz="0" w:space="0" w:color="auto"/>
        <w:left w:val="none" w:sz="0" w:space="0" w:color="auto"/>
        <w:bottom w:val="none" w:sz="0" w:space="0" w:color="auto"/>
        <w:right w:val="none" w:sz="0" w:space="0" w:color="auto"/>
      </w:divBdr>
    </w:div>
    <w:div w:id="2119832432">
      <w:bodyDiv w:val="1"/>
      <w:marLeft w:val="0"/>
      <w:marRight w:val="0"/>
      <w:marTop w:val="0"/>
      <w:marBottom w:val="0"/>
      <w:divBdr>
        <w:top w:val="none" w:sz="0" w:space="0" w:color="auto"/>
        <w:left w:val="none" w:sz="0" w:space="0" w:color="auto"/>
        <w:bottom w:val="none" w:sz="0" w:space="0" w:color="auto"/>
        <w:right w:val="none" w:sz="0" w:space="0" w:color="auto"/>
      </w:divBdr>
    </w:div>
    <w:div w:id="2135981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icmje.org/disclosure-of-interest/" TargetMode="External"/><Relationship Id="rId18" Type="http://schemas.openxmlformats.org/officeDocument/2006/relationships/hyperlink" Target="https://dx.doi.org/10.1177/21501351211007102" TargetMode="External"/><Relationship Id="rId26" Type="http://schemas.openxmlformats.org/officeDocument/2006/relationships/hyperlink" Target="https://dx.doi.org/10.1038/s41390-021-01443-4" TargetMode="External"/><Relationship Id="rId3" Type="http://schemas.openxmlformats.org/officeDocument/2006/relationships/customXml" Target="../customXml/item3.xml"/><Relationship Id="rId21" Type="http://schemas.openxmlformats.org/officeDocument/2006/relationships/hyperlink" Target="https://dx.doi.org/10.1038/s41390-020-01312-6"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clapa.com/news-item/summer-survey-2020-the-results/" TargetMode="External"/><Relationship Id="rId25" Type="http://schemas.openxmlformats.org/officeDocument/2006/relationships/hyperlink" Target="https://dx.doi.org/10.1177/1357633X20969531" TargetMode="External"/><Relationship Id="rId2" Type="http://schemas.openxmlformats.org/officeDocument/2006/relationships/customXml" Target="../customXml/item2.xml"/><Relationship Id="rId16" Type="http://schemas.openxmlformats.org/officeDocument/2006/relationships/hyperlink" Target="https://dx.doi.org/10.1016/j.ijporl.2020.110383" TargetMode="External"/><Relationship Id="rId20" Type="http://schemas.openxmlformats.org/officeDocument/2006/relationships/hyperlink" Target="https://dx.doi.org/10.1007/s00431-020-03909-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marcus@sgul.ac.uk" TargetMode="External"/><Relationship Id="rId24" Type="http://schemas.openxmlformats.org/officeDocument/2006/relationships/hyperlink" Target="https://dx.doi.org/10.1017/S1047951120004758" TargetMode="External"/><Relationship Id="rId5" Type="http://schemas.openxmlformats.org/officeDocument/2006/relationships/numbering" Target="numbering.xml"/><Relationship Id="rId15" Type="http://schemas.openxmlformats.org/officeDocument/2006/relationships/hyperlink" Target="https://dx.doi.org/10.20344/amp.14805" TargetMode="External"/><Relationship Id="rId23" Type="http://schemas.openxmlformats.org/officeDocument/2006/relationships/hyperlink" Target="https://doi.org/10.1787/82129230-en"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dx.doi.org/10.3390/ijerph1724926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bit.ly/3EKqvRL" TargetMode="External"/><Relationship Id="rId22" Type="http://schemas.openxmlformats.org/officeDocument/2006/relationships/hyperlink" Target="https://www.eortc.org/app/uploads/sites/2/2018/02/translation_manual_2017.pdf" TargetMode="External"/><Relationship Id="rId27" Type="http://schemas.openxmlformats.org/officeDocument/2006/relationships/hyperlink" Target="https://eu-rd-platform.jrc.ec.europa.eu/eurocat/eurocat-data/prevalence_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8D675E21CEB6947874B696390DB8600" ma:contentTypeVersion="4" ma:contentTypeDescription="Create a new document." ma:contentTypeScope="" ma:versionID="125ce9c276e62ef1b9dcd1cffc124241">
  <xsd:schema xmlns:xsd="http://www.w3.org/2001/XMLSchema" xmlns:xs="http://www.w3.org/2001/XMLSchema" xmlns:p="http://schemas.microsoft.com/office/2006/metadata/properties" xmlns:ns3="202bafab-2fec-4223-b48f-575774eae2a8" targetNamespace="http://schemas.microsoft.com/office/2006/metadata/properties" ma:root="true" ma:fieldsID="66abdb45b7a18b18ade22385ee2924fd" ns3:_="">
    <xsd:import namespace="202bafab-2fec-4223-b48f-575774eae2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2bafab-2fec-4223-b48f-575774eae2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032BD7-F2A4-464A-A961-CE4F5B7F05FF}">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202bafab-2fec-4223-b48f-575774eae2a8"/>
    <ds:schemaRef ds:uri="http://www.w3.org/XML/1998/namespace"/>
    <ds:schemaRef ds:uri="http://purl.org/dc/dcmitype/"/>
  </ds:schemaRefs>
</ds:datastoreItem>
</file>

<file path=customXml/itemProps2.xml><?xml version="1.0" encoding="utf-8"?>
<ds:datastoreItem xmlns:ds="http://schemas.openxmlformats.org/officeDocument/2006/customXml" ds:itemID="{7D067E4A-8BB9-499F-A856-C27C1978D7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2bafab-2fec-4223-b48f-575774eae2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7115082-3857-405F-BE24-B38C4566ED0B}">
  <ds:schemaRefs>
    <ds:schemaRef ds:uri="http://schemas.microsoft.com/sharepoint/v3/contenttype/forms"/>
  </ds:schemaRefs>
</ds:datastoreItem>
</file>

<file path=customXml/itemProps4.xml><?xml version="1.0" encoding="utf-8"?>
<ds:datastoreItem xmlns:ds="http://schemas.openxmlformats.org/officeDocument/2006/customXml" ds:itemID="{201F7B82-A391-4EAD-9A0A-C4FD2AAC4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2532</Words>
  <Characters>71437</Characters>
  <Application>Microsoft Office Word</Application>
  <DocSecurity>0</DocSecurity>
  <Lines>595</Lines>
  <Paragraphs>16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8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Elena</dc:creator>
  <cp:keywords/>
  <dc:description/>
  <cp:lastModifiedBy>Elena Marcus</cp:lastModifiedBy>
  <cp:revision>7</cp:revision>
  <dcterms:created xsi:type="dcterms:W3CDTF">2022-05-05T08:50:00Z</dcterms:created>
  <dcterms:modified xsi:type="dcterms:W3CDTF">2022-05-05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D675E21CEB6947874B696390DB8600</vt:lpwstr>
  </property>
</Properties>
</file>